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5E6F8F" w14:textId="77777777" w:rsidR="00CB22C1" w:rsidRDefault="00CB22C1" w:rsidP="00CB22C1">
      <w:pPr>
        <w:spacing w:line="276" w:lineRule="auto"/>
        <w:rPr>
          <w:b/>
          <w:bCs/>
        </w:rPr>
      </w:pPr>
      <w:r>
        <w:rPr>
          <w:b/>
          <w:bCs/>
        </w:rPr>
        <w:t>Article title:</w:t>
      </w:r>
    </w:p>
    <w:p w14:paraId="4EEAB683" w14:textId="77777777" w:rsidR="00CB22C1" w:rsidRDefault="00CB22C1" w:rsidP="00CB22C1">
      <w:pPr>
        <w:spacing w:line="276" w:lineRule="auto"/>
        <w:rPr>
          <w:bCs/>
        </w:rPr>
      </w:pPr>
      <w:r w:rsidRPr="0053542C">
        <w:rPr>
          <w:bCs/>
        </w:rPr>
        <w:t>Subjunctive medicine: enacting efficacy in general practice</w:t>
      </w:r>
    </w:p>
    <w:p w14:paraId="1D689948" w14:textId="77777777" w:rsidR="00CB22C1" w:rsidRPr="0053542C" w:rsidRDefault="00CB22C1" w:rsidP="00CB22C1">
      <w:pPr>
        <w:spacing w:line="276" w:lineRule="auto"/>
        <w:rPr>
          <w:bCs/>
        </w:rPr>
      </w:pPr>
    </w:p>
    <w:p w14:paraId="50CD22E4" w14:textId="66ADAEF5" w:rsidR="00CB22C1" w:rsidRDefault="00CB22C1" w:rsidP="00CB22C1">
      <w:pPr>
        <w:spacing w:line="276" w:lineRule="auto"/>
        <w:rPr>
          <w:b/>
          <w:bCs/>
        </w:rPr>
      </w:pPr>
      <w:r w:rsidRPr="0053542C">
        <w:rPr>
          <w:b/>
          <w:bCs/>
        </w:rPr>
        <w:t>The names and institutio</w:t>
      </w:r>
      <w:r w:rsidR="009636A0">
        <w:rPr>
          <w:b/>
          <w:bCs/>
        </w:rPr>
        <w:t>nal affiliations of all authors</w:t>
      </w:r>
      <w:r w:rsidRPr="0053542C">
        <w:rPr>
          <w:b/>
          <w:bCs/>
        </w:rPr>
        <w:t>:</w:t>
      </w:r>
    </w:p>
    <w:p w14:paraId="68C06675" w14:textId="77777777" w:rsidR="00CB22C1" w:rsidRDefault="00CB22C1" w:rsidP="00CB22C1">
      <w:pPr>
        <w:numPr>
          <w:ilvl w:val="0"/>
          <w:numId w:val="7"/>
        </w:numPr>
        <w:spacing w:line="276" w:lineRule="auto"/>
        <w:rPr>
          <w:bCs/>
        </w:rPr>
      </w:pPr>
      <w:r>
        <w:rPr>
          <w:bCs/>
        </w:rPr>
        <w:t>Doug Hardman, Bournemouth University</w:t>
      </w:r>
    </w:p>
    <w:p w14:paraId="38278A58" w14:textId="77777777" w:rsidR="00CB22C1" w:rsidRDefault="00CB22C1" w:rsidP="00CB22C1">
      <w:pPr>
        <w:numPr>
          <w:ilvl w:val="0"/>
          <w:numId w:val="7"/>
        </w:numPr>
        <w:spacing w:line="276" w:lineRule="auto"/>
        <w:rPr>
          <w:bCs/>
        </w:rPr>
      </w:pPr>
      <w:r>
        <w:rPr>
          <w:bCs/>
        </w:rPr>
        <w:t xml:space="preserve">Adam W </w:t>
      </w:r>
      <w:proofErr w:type="gramStart"/>
      <w:r>
        <w:rPr>
          <w:bCs/>
        </w:rPr>
        <w:t>A</w:t>
      </w:r>
      <w:proofErr w:type="gramEnd"/>
      <w:r>
        <w:rPr>
          <w:bCs/>
        </w:rPr>
        <w:t xml:space="preserve"> Geraghty, University of Southampton</w:t>
      </w:r>
    </w:p>
    <w:p w14:paraId="5FF324C3" w14:textId="77777777" w:rsidR="00CB22C1" w:rsidRDefault="00CB22C1" w:rsidP="00CB22C1">
      <w:pPr>
        <w:numPr>
          <w:ilvl w:val="0"/>
          <w:numId w:val="7"/>
        </w:numPr>
        <w:spacing w:line="276" w:lineRule="auto"/>
        <w:rPr>
          <w:bCs/>
        </w:rPr>
      </w:pPr>
      <w:r>
        <w:rPr>
          <w:bCs/>
        </w:rPr>
        <w:t>Mark Lown, University of Southampton</w:t>
      </w:r>
    </w:p>
    <w:p w14:paraId="0DD64208" w14:textId="77777777" w:rsidR="00CB22C1" w:rsidRDefault="00CB22C1" w:rsidP="00CB22C1">
      <w:pPr>
        <w:numPr>
          <w:ilvl w:val="0"/>
          <w:numId w:val="7"/>
        </w:numPr>
        <w:spacing w:line="276" w:lineRule="auto"/>
        <w:rPr>
          <w:bCs/>
        </w:rPr>
      </w:pPr>
      <w:r>
        <w:rPr>
          <w:bCs/>
        </w:rPr>
        <w:t>Felicity L Bishop, University of Southampton</w:t>
      </w:r>
    </w:p>
    <w:p w14:paraId="6FAFE3AD" w14:textId="77777777" w:rsidR="00CB22C1" w:rsidRPr="0053542C" w:rsidRDefault="00CB22C1" w:rsidP="00CB22C1">
      <w:pPr>
        <w:spacing w:line="276" w:lineRule="auto"/>
        <w:rPr>
          <w:bCs/>
        </w:rPr>
      </w:pPr>
    </w:p>
    <w:p w14:paraId="49BE5B95" w14:textId="77777777" w:rsidR="00CB22C1" w:rsidRDefault="00CB22C1" w:rsidP="00CB22C1">
      <w:pPr>
        <w:spacing w:line="276" w:lineRule="auto"/>
        <w:rPr>
          <w:b/>
          <w:bCs/>
        </w:rPr>
      </w:pPr>
      <w:r w:rsidRPr="0053542C">
        <w:rPr>
          <w:b/>
          <w:bCs/>
        </w:rPr>
        <w:t>Corresponding author's name and email address:</w:t>
      </w:r>
    </w:p>
    <w:p w14:paraId="26CC4729" w14:textId="77777777" w:rsidR="00CB22C1" w:rsidRDefault="00CB22C1" w:rsidP="00CB22C1">
      <w:pPr>
        <w:spacing w:line="276" w:lineRule="auto"/>
        <w:rPr>
          <w:bCs/>
        </w:rPr>
      </w:pPr>
      <w:r>
        <w:rPr>
          <w:bCs/>
        </w:rPr>
        <w:t>Name: Doug Hardman</w:t>
      </w:r>
    </w:p>
    <w:p w14:paraId="05D2B62E" w14:textId="77777777" w:rsidR="00CB22C1" w:rsidRDefault="00CB22C1" w:rsidP="00CB22C1">
      <w:pPr>
        <w:spacing w:line="276" w:lineRule="auto"/>
        <w:rPr>
          <w:bCs/>
        </w:rPr>
      </w:pPr>
      <w:r>
        <w:rPr>
          <w:bCs/>
        </w:rPr>
        <w:t xml:space="preserve">Email: </w:t>
      </w:r>
      <w:hyperlink r:id="rId8" w:history="1">
        <w:r w:rsidRPr="0087172C">
          <w:rPr>
            <w:rStyle w:val="Hyperlink"/>
            <w:bCs/>
          </w:rPr>
          <w:t>dihardman@bournemouth.ac.uk</w:t>
        </w:r>
      </w:hyperlink>
    </w:p>
    <w:p w14:paraId="7FA3C4B8" w14:textId="77777777" w:rsidR="00CB22C1" w:rsidRPr="0053542C" w:rsidRDefault="00CB22C1" w:rsidP="00CB22C1">
      <w:pPr>
        <w:spacing w:line="276" w:lineRule="auto"/>
        <w:rPr>
          <w:bCs/>
        </w:rPr>
      </w:pPr>
    </w:p>
    <w:p w14:paraId="48BEC805" w14:textId="77777777" w:rsidR="00CB22C1" w:rsidRDefault="00CB22C1" w:rsidP="00CB22C1">
      <w:pPr>
        <w:spacing w:line="276" w:lineRule="auto"/>
        <w:rPr>
          <w:b/>
          <w:bCs/>
        </w:rPr>
      </w:pPr>
      <w:r w:rsidRPr="0053542C">
        <w:rPr>
          <w:b/>
          <w:bCs/>
        </w:rPr>
        <w:t>Acknowledgements:</w:t>
      </w:r>
    </w:p>
    <w:p w14:paraId="5A0C4759" w14:textId="77777777" w:rsidR="00CB22C1" w:rsidRPr="0053542C" w:rsidRDefault="00CB22C1" w:rsidP="00CB22C1">
      <w:pPr>
        <w:spacing w:line="276" w:lineRule="auto"/>
        <w:rPr>
          <w:bCs/>
        </w:rPr>
      </w:pPr>
      <w:r w:rsidRPr="0053542C">
        <w:rPr>
          <w:bCs/>
        </w:rPr>
        <w:t>This study presents independent research funded by the National Institute for Health Research School for Primary Care Research (NIHR SPCR). The views expressed are those of the authors and not necessarily those of the NIHR, the NHS or the Department of Health.</w:t>
      </w:r>
    </w:p>
    <w:p w14:paraId="281AAD6F" w14:textId="7DF79A59" w:rsidR="00CB22C1" w:rsidRPr="00230164" w:rsidRDefault="00CB22C1" w:rsidP="00CB22C1"/>
    <w:p w14:paraId="67F756C2" w14:textId="77777777" w:rsidR="00230164" w:rsidRPr="00230164" w:rsidRDefault="00230164" w:rsidP="00230164"/>
    <w:p w14:paraId="16C847EA" w14:textId="77777777" w:rsidR="00230164" w:rsidRPr="00230164" w:rsidRDefault="00230164" w:rsidP="00230164"/>
    <w:p w14:paraId="1C7BA404" w14:textId="77777777" w:rsidR="00230164" w:rsidRPr="00230164" w:rsidRDefault="00230164" w:rsidP="00230164"/>
    <w:p w14:paraId="4E4FF648" w14:textId="77777777" w:rsidR="00B54FCF" w:rsidRPr="00230164" w:rsidRDefault="00B54FCF" w:rsidP="00230164">
      <w:pPr>
        <w:sectPr w:rsidR="00B54FCF" w:rsidRPr="00230164" w:rsidSect="003418CE">
          <w:footerReference w:type="default" r:id="rId9"/>
          <w:pgSz w:w="11906" w:h="16838"/>
          <w:pgMar w:top="1440" w:right="1440" w:bottom="1440" w:left="1440" w:header="708" w:footer="708" w:gutter="0"/>
          <w:cols w:space="708"/>
          <w:docGrid w:linePitch="360"/>
        </w:sectPr>
      </w:pPr>
    </w:p>
    <w:p w14:paraId="6CA81746" w14:textId="77777777" w:rsidR="00C1379A" w:rsidRDefault="00C1379A" w:rsidP="005F29CE">
      <w:pPr>
        <w:pStyle w:val="Heading1"/>
        <w:jc w:val="center"/>
      </w:pPr>
      <w:r w:rsidRPr="006D2DC9">
        <w:lastRenderedPageBreak/>
        <w:t>Abstract</w:t>
      </w:r>
    </w:p>
    <w:p w14:paraId="4177901F" w14:textId="4F6581A5" w:rsidR="00E219E0" w:rsidRPr="003418CE" w:rsidRDefault="00E219E0" w:rsidP="005B5727">
      <w:bookmarkStart w:id="0" w:name="_GoBack"/>
      <w:r>
        <w:t xml:space="preserve">Modern general practice is complex. Issues such as multimorbidity, polypharmacy and chronic illness management </w:t>
      </w:r>
      <w:r w:rsidR="00DE17F5">
        <w:t xml:space="preserve">can </w:t>
      </w:r>
      <w:r>
        <w:t xml:space="preserve">make applying myriad single condition evidence-based guidelines increasingly difficult. This is compounded because the problems presented in general practice often require </w:t>
      </w:r>
      <w:r w:rsidR="00923BB1">
        <w:t xml:space="preserve">both </w:t>
      </w:r>
      <w:r>
        <w:t xml:space="preserve">clinical and social solutions. In response to these issues, generalist </w:t>
      </w:r>
      <w:r>
        <w:rPr>
          <w:szCs w:val="24"/>
        </w:rPr>
        <w:t>c</w:t>
      </w:r>
      <w:r w:rsidRPr="00D42B9F">
        <w:rPr>
          <w:szCs w:val="24"/>
        </w:rPr>
        <w:t xml:space="preserve">linicians are </w:t>
      </w:r>
      <w:r>
        <w:rPr>
          <w:szCs w:val="24"/>
        </w:rPr>
        <w:t xml:space="preserve">now </w:t>
      </w:r>
      <w:r w:rsidRPr="00D42B9F">
        <w:rPr>
          <w:szCs w:val="24"/>
        </w:rPr>
        <w:t>expected to</w:t>
      </w:r>
      <w:r>
        <w:rPr>
          <w:szCs w:val="24"/>
        </w:rPr>
        <w:t xml:space="preserve"> practise ‘person-centred care’: enabling</w:t>
      </w:r>
      <w:r w:rsidRPr="00D42B9F">
        <w:rPr>
          <w:szCs w:val="24"/>
        </w:rPr>
        <w:t xml:space="preserve"> and empower</w:t>
      </w:r>
      <w:r>
        <w:rPr>
          <w:szCs w:val="24"/>
        </w:rPr>
        <w:t>ing</w:t>
      </w:r>
      <w:r w:rsidRPr="00D42B9F">
        <w:rPr>
          <w:szCs w:val="24"/>
        </w:rPr>
        <w:t xml:space="preserve"> patients by combining the technical rationality of medical science with individual values, needs and preferences.</w:t>
      </w:r>
      <w:r>
        <w:rPr>
          <w:szCs w:val="24"/>
        </w:rPr>
        <w:t xml:space="preserve"> To exp</w:t>
      </w:r>
      <w:r w:rsidR="00353289">
        <w:rPr>
          <w:szCs w:val="24"/>
        </w:rPr>
        <w:t>lore this difficult undertaking</w:t>
      </w:r>
      <w:r w:rsidRPr="00A955AB">
        <w:rPr>
          <w:szCs w:val="24"/>
        </w:rPr>
        <w:t xml:space="preserve"> we</w:t>
      </w:r>
      <w:r>
        <w:rPr>
          <w:szCs w:val="24"/>
        </w:rPr>
        <w:t xml:space="preserve"> conducted an ethnography</w:t>
      </w:r>
      <w:r w:rsidRPr="00A955AB">
        <w:rPr>
          <w:szCs w:val="24"/>
        </w:rPr>
        <w:t xml:space="preserve"> of a general practice s</w:t>
      </w:r>
      <w:r>
        <w:rPr>
          <w:szCs w:val="24"/>
        </w:rPr>
        <w:t>urgery in England, including</w:t>
      </w:r>
      <w:r w:rsidRPr="00A955AB">
        <w:rPr>
          <w:szCs w:val="24"/>
        </w:rPr>
        <w:t xml:space="preserve"> participant observation, interviews, and focus groups with patients, clinicians, and suppor</w:t>
      </w:r>
      <w:r w:rsidR="005B5727">
        <w:rPr>
          <w:szCs w:val="24"/>
        </w:rPr>
        <w:t xml:space="preserve">t staff, </w:t>
      </w:r>
      <w:r w:rsidR="0040478C">
        <w:rPr>
          <w:szCs w:val="24"/>
        </w:rPr>
        <w:t xml:space="preserve">from </w:t>
      </w:r>
      <w:r w:rsidR="001C7D64">
        <w:rPr>
          <w:szCs w:val="24"/>
        </w:rPr>
        <w:t>February</w:t>
      </w:r>
      <w:r w:rsidR="000939BB">
        <w:rPr>
          <w:szCs w:val="24"/>
        </w:rPr>
        <w:t xml:space="preserve"> </w:t>
      </w:r>
      <w:r w:rsidR="0040478C">
        <w:rPr>
          <w:szCs w:val="24"/>
        </w:rPr>
        <w:t xml:space="preserve">2018 to </w:t>
      </w:r>
      <w:r w:rsidR="001C7D64">
        <w:rPr>
          <w:szCs w:val="24"/>
        </w:rPr>
        <w:t>March</w:t>
      </w:r>
      <w:r w:rsidR="000939BB">
        <w:rPr>
          <w:szCs w:val="24"/>
        </w:rPr>
        <w:t xml:space="preserve"> </w:t>
      </w:r>
      <w:r w:rsidR="0040478C">
        <w:rPr>
          <w:szCs w:val="24"/>
        </w:rPr>
        <w:t>2019</w:t>
      </w:r>
      <w:r w:rsidRPr="00A955AB">
        <w:rPr>
          <w:szCs w:val="24"/>
        </w:rPr>
        <w:t>.</w:t>
      </w:r>
      <w:r>
        <w:rPr>
          <w:szCs w:val="24"/>
        </w:rPr>
        <w:t xml:space="preserve"> Our findings suggest that clinicians in our study faced considerable constraints, broadly conceived as the</w:t>
      </w:r>
      <w:r w:rsidRPr="0083700E">
        <w:rPr>
          <w:szCs w:val="24"/>
        </w:rPr>
        <w:t xml:space="preserve"> limits of biomedicine and the structural constraints of general practice</w:t>
      </w:r>
      <w:r>
        <w:rPr>
          <w:szCs w:val="24"/>
        </w:rPr>
        <w:t xml:space="preserve">. </w:t>
      </w:r>
      <w:r>
        <w:t xml:space="preserve">However, they mitigated these by getting into good habits, which we conceive in two categories: using expert judgement and taking patients seriously. We further propose that clinicians did not merely will themselves towards these good habits but developed and adapted them by intuitively adopting a second-order ‘meta’ habit of </w:t>
      </w:r>
      <w:r w:rsidRPr="009B25FB">
        <w:rPr>
          <w:i/>
          <w:iCs/>
        </w:rPr>
        <w:t>enaction</w:t>
      </w:r>
      <w:r>
        <w:t xml:space="preserve"> – treating each consultation as co</w:t>
      </w:r>
      <w:r w:rsidR="00C937E2">
        <w:t>llaboratively co-created anew.</w:t>
      </w:r>
      <w:r w:rsidR="00C937E2" w:rsidRPr="00C937E2">
        <w:t xml:space="preserve"> </w:t>
      </w:r>
      <w:r w:rsidR="00C937E2">
        <w:t>This</w:t>
      </w:r>
      <w:r w:rsidR="002F0ABC">
        <w:t xml:space="preserve"> </w:t>
      </w:r>
      <w:r w:rsidR="00C937E2">
        <w:t xml:space="preserve">suggests </w:t>
      </w:r>
      <w:r w:rsidR="001F41D1">
        <w:t xml:space="preserve">an </w:t>
      </w:r>
      <w:r w:rsidR="00517311">
        <w:t xml:space="preserve">important </w:t>
      </w:r>
      <w:r w:rsidR="001F41D1">
        <w:t>feature of</w:t>
      </w:r>
      <w:r w:rsidR="00C937E2">
        <w:t xml:space="preserve"> the general practice consultation</w:t>
      </w:r>
      <w:r w:rsidR="001F41D1">
        <w:t>: it</w:t>
      </w:r>
      <w:r w:rsidR="00C937E2">
        <w:t xml:space="preserve"> is conducted as much in the subjunctive as the indicative mood. Developing this proposition</w:t>
      </w:r>
      <w:r w:rsidR="003340F1">
        <w:t>,</w:t>
      </w:r>
      <w:r w:rsidR="00C937E2">
        <w:t xml:space="preserve"> we propose a more general form of medical practice – </w:t>
      </w:r>
      <w:r w:rsidR="00C937E2" w:rsidRPr="00C937E2">
        <w:rPr>
          <w:i/>
          <w:iCs/>
        </w:rPr>
        <w:t>subjunctive medicine</w:t>
      </w:r>
      <w:r w:rsidR="00C937E2">
        <w:t xml:space="preserve"> – extolling the value of the co-created social order of the general practice consultation itself. </w:t>
      </w:r>
      <w:r>
        <w:t xml:space="preserve">We suggest that </w:t>
      </w:r>
      <w:r w:rsidR="00C937E2">
        <w:t xml:space="preserve">practising </w:t>
      </w:r>
      <w:r>
        <w:t xml:space="preserve">subjunctive medicine may </w:t>
      </w:r>
      <w:r w:rsidR="00BF54A3">
        <w:t xml:space="preserve">help </w:t>
      </w:r>
      <w:r w:rsidR="00C937E2">
        <w:t>clinicians sustainably</w:t>
      </w:r>
      <w:r w:rsidR="009314A9">
        <w:t xml:space="preserve"> and resiliently</w:t>
      </w:r>
      <w:r w:rsidR="00C937E2">
        <w:t xml:space="preserve"> </w:t>
      </w:r>
      <w:r w:rsidR="00FC6E5D">
        <w:t xml:space="preserve">achieve </w:t>
      </w:r>
      <w:r w:rsidR="0076609A">
        <w:t xml:space="preserve">the aims of </w:t>
      </w:r>
      <w:r w:rsidR="00FC6E5D">
        <w:t xml:space="preserve">person-centred care </w:t>
      </w:r>
      <w:r w:rsidR="00BF54A3">
        <w:t>in modern general practice.</w:t>
      </w:r>
    </w:p>
    <w:bookmarkEnd w:id="0"/>
    <w:p w14:paraId="7D95DA2F" w14:textId="77777777" w:rsidR="005F29CE" w:rsidRDefault="005F29CE" w:rsidP="005F29CE">
      <w:pPr>
        <w:pStyle w:val="Heading1"/>
      </w:pPr>
      <w:r>
        <w:lastRenderedPageBreak/>
        <w:t>Key words</w:t>
      </w:r>
    </w:p>
    <w:p w14:paraId="4CA7499B" w14:textId="40F74FBE" w:rsidR="003418CE" w:rsidRPr="005F29CE" w:rsidRDefault="007F72E0" w:rsidP="00203F51">
      <w:pPr>
        <w:sectPr w:rsidR="003418CE" w:rsidRPr="005F29CE" w:rsidSect="003A2BB9">
          <w:headerReference w:type="default" r:id="rId10"/>
          <w:pgSz w:w="11906" w:h="16838"/>
          <w:pgMar w:top="1440" w:right="1440" w:bottom="1440" w:left="1440" w:header="708" w:footer="708" w:gutter="0"/>
          <w:cols w:space="708"/>
          <w:docGrid w:linePitch="360"/>
        </w:sectPr>
      </w:pPr>
      <w:r>
        <w:t>England</w:t>
      </w:r>
      <w:r w:rsidR="0083700E">
        <w:t>; person-centred care</w:t>
      </w:r>
      <w:r w:rsidR="00203F51">
        <w:t>; general practice</w:t>
      </w:r>
      <w:r w:rsidR="0083700E">
        <w:t>; ethnography; grounded theory</w:t>
      </w:r>
      <w:r w:rsidR="009201BE">
        <w:t>; enactivism</w:t>
      </w:r>
    </w:p>
    <w:p w14:paraId="48BFABBB" w14:textId="77777777" w:rsidR="00C1379A" w:rsidRDefault="003418CE" w:rsidP="00230164">
      <w:pPr>
        <w:pStyle w:val="Heading1"/>
      </w:pPr>
      <w:r>
        <w:lastRenderedPageBreak/>
        <w:t>Introduction</w:t>
      </w:r>
    </w:p>
    <w:p w14:paraId="43A30FB1" w14:textId="7A7B1013" w:rsidR="000C43B8" w:rsidRDefault="0018032A" w:rsidP="000A313E">
      <w:pPr>
        <w:pStyle w:val="Maintext"/>
      </w:pPr>
      <w:r>
        <w:t>Mod</w:t>
      </w:r>
      <w:r w:rsidR="00AC3731">
        <w:t>ern general practice is complex</w:t>
      </w:r>
      <w:r w:rsidR="002C2085">
        <w:t xml:space="preserve"> </w:t>
      </w:r>
      <w:r w:rsidR="002C2085">
        <w:fldChar w:fldCharType="begin">
          <w:fldData xml:space="preserve">PEVuZE5vdGU+PENpdGU+PEF1dGhvcj5Qcm9jdGVyPC9BdXRob3I+PFllYXI+MjAxNDwvWWVhcj48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</w:fldData>
        </w:fldChar>
      </w:r>
      <w:r w:rsidR="009176EC">
        <w:instrText xml:space="preserve"> ADDIN EN.CITE </w:instrText>
      </w:r>
      <w:r w:rsidR="009176EC">
        <w:fldChar w:fldCharType="begin">
          <w:fldData xml:space="preserve">PEVuZE5vdGU+PENpdGU+PEF1dGhvcj5Qcm9jdGVyPC9BdXRob3I+PFllYXI+MjAxNDwvWWVhcj48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</w:fldData>
        </w:fldChar>
      </w:r>
      <w:r w:rsidR="009176EC">
        <w:instrText xml:space="preserve"> ADDIN EN.CITE.DATA </w:instrText>
      </w:r>
      <w:r w:rsidR="009176EC">
        <w:fldChar w:fldCharType="end"/>
      </w:r>
      <w:r w:rsidR="002C2085">
        <w:fldChar w:fldCharType="separate"/>
      </w:r>
      <w:r w:rsidR="002C2085">
        <w:rPr>
          <w:noProof/>
        </w:rPr>
        <w:t>(Procter et al., 2014; Salisbury et al., 2013)</w:t>
      </w:r>
      <w:r w:rsidR="002C2085">
        <w:fldChar w:fldCharType="end"/>
      </w:r>
      <w:r w:rsidR="00AB08DF">
        <w:t xml:space="preserve">. </w:t>
      </w:r>
      <w:r w:rsidR="00861F5E">
        <w:t xml:space="preserve">Uncertainty is widespread </w:t>
      </w:r>
      <w:r w:rsidR="008A4F10">
        <w:t>as g</w:t>
      </w:r>
      <w:r>
        <w:t>eneralist</w:t>
      </w:r>
      <w:r w:rsidR="00A81E62">
        <w:t xml:space="preserve"> </w:t>
      </w:r>
      <w:r w:rsidR="00D42B9F">
        <w:t xml:space="preserve">clinicians </w:t>
      </w:r>
      <w:r w:rsidR="00E73FD6">
        <w:t>must</w:t>
      </w:r>
      <w:r w:rsidR="00D42B9F">
        <w:t xml:space="preserve"> “bring together the amazing products of specialised analysis into clinical synthesis appropriate to the usually unique requirements of real people leading </w:t>
      </w:r>
      <w:r w:rsidR="00D42B9F" w:rsidRPr="00D42B9F">
        <w:t>independent</w:t>
      </w:r>
      <w:r w:rsidR="00D42B9F">
        <w:t xml:space="preserve"> l</w:t>
      </w:r>
      <w:r w:rsidR="00D42B9F" w:rsidRPr="00D42B9F">
        <w:t>ives</w:t>
      </w:r>
      <w:r w:rsidR="00983757">
        <w:t>.</w:t>
      </w:r>
      <w:r w:rsidR="00D42B9F" w:rsidRPr="00D42B9F">
        <w:t xml:space="preserve">” </w:t>
      </w:r>
      <w:r w:rsidR="00D42B9F" w:rsidRPr="00D42B9F">
        <w:fldChar w:fldCharType="begin"/>
      </w:r>
      <w:r w:rsidR="00E91792">
        <w:instrText xml:space="preserve"> ADDIN EN.CITE &lt;EndNote&gt;&lt;Cite&gt;&lt;Author&gt;Tudor Hart&lt;/Author&gt;&lt;Year&gt;2010&lt;/Year&gt;&lt;RecNum&gt;8267&lt;/RecNum&gt;&lt;Pages&gt;106&lt;/Pages&gt;&lt;DisplayText&gt;(Tudor Hart, 2010, 106)&lt;/DisplayText&gt;&lt;record&gt;&lt;rec-number&gt;8267&lt;/rec-number&gt;&lt;foreign-keys&gt;&lt;key app="EN" db-id="5fsvt0xpnvsapdee5sypfasxfv2svt0pastt" timestamp="0"&gt;8267&lt;/key&gt;&lt;/foreign-keys&gt;&lt;ref-type name="Book"&gt;6&lt;/ref-type&gt;&lt;contributors&gt;&lt;authors&gt;&lt;author&gt;Tudor Hart, J.&lt;/author&gt;&lt;/authors&gt;&lt;/contributors&gt;&lt;titles&gt;&lt;title&gt;The political economy of health care: where the NHS came from and where it could lead&lt;/title&gt;&lt;/titles&gt;&lt;edition&gt;Second&lt;/edition&gt;&lt;dates&gt;&lt;year&gt;2010&lt;/year&gt;&lt;/dates&gt;&lt;pub-location&gt;Great Britain&lt;/pub-location&gt;&lt;publisher&gt;The Policy Press&lt;/publisher&gt;&lt;urls&gt;&lt;/urls&gt;&lt;/record&gt;&lt;/Cite&gt;&lt;/EndNote&gt;</w:instrText>
      </w:r>
      <w:r w:rsidR="00D42B9F" w:rsidRPr="00D42B9F">
        <w:fldChar w:fldCharType="separate"/>
      </w:r>
      <w:r w:rsidR="00E91792">
        <w:rPr>
          <w:noProof/>
        </w:rPr>
        <w:t>(Tudor Hart, 2010, 106)</w:t>
      </w:r>
      <w:r w:rsidR="00D42B9F" w:rsidRPr="00D42B9F">
        <w:fldChar w:fldCharType="end"/>
      </w:r>
      <w:r w:rsidR="00AB08DF">
        <w:t xml:space="preserve">. </w:t>
      </w:r>
      <w:r w:rsidR="00E73FD6">
        <w:t>Underlying this challenge</w:t>
      </w:r>
      <w:r w:rsidR="00D42B9F">
        <w:t xml:space="preserve"> </w:t>
      </w:r>
      <w:r w:rsidR="00281B74">
        <w:t>are</w:t>
      </w:r>
      <w:r w:rsidR="00D36B99">
        <w:t xml:space="preserve"> i</w:t>
      </w:r>
      <w:r w:rsidR="00281B74">
        <w:t xml:space="preserve">ssues such as </w:t>
      </w:r>
      <w:r w:rsidR="00D42B9F">
        <w:t xml:space="preserve">multimorbidity, polypharmacy, and chronic illness management </w:t>
      </w:r>
      <w:r w:rsidR="00D42B9F">
        <w:fldChar w:fldCharType="begin">
          <w:fldData xml:space="preserve">PEVuZE5vdGU+PENpdGU+PEF1dGhvcj5CYXJuZXR0PC9BdXRob3I+PFllYXI+MjAxMjwvWWVhcj48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</w:fldData>
        </w:fldChar>
      </w:r>
      <w:r w:rsidR="008D7436">
        <w:instrText xml:space="preserve"> ADDIN EN.CITE </w:instrText>
      </w:r>
      <w:r w:rsidR="008D7436">
        <w:fldChar w:fldCharType="begin">
          <w:fldData xml:space="preserve">PEVuZE5vdGU+PENpdGU+PEF1dGhvcj5CYXJuZXR0PC9BdXRob3I+PFllYXI+MjAxMjwvWWVhcj48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</w:fldData>
        </w:fldChar>
      </w:r>
      <w:r w:rsidR="008D7436">
        <w:instrText xml:space="preserve"> ADDIN EN.CITE.DATA </w:instrText>
      </w:r>
      <w:r w:rsidR="008D7436">
        <w:fldChar w:fldCharType="end"/>
      </w:r>
      <w:r w:rsidR="00D42B9F">
        <w:fldChar w:fldCharType="separate"/>
      </w:r>
      <w:r w:rsidR="002C2085">
        <w:rPr>
          <w:noProof/>
        </w:rPr>
        <w:t>(Barnett et al., 2012; Bodenheimer et al., 2002; Duerden et al., 2013; Huntley et al., 2012; Salisbury et al., 2011)</w:t>
      </w:r>
      <w:r w:rsidR="00D42B9F">
        <w:fldChar w:fldCharType="end"/>
      </w:r>
      <w:r w:rsidR="00281B74">
        <w:t>, which</w:t>
      </w:r>
      <w:r w:rsidR="001D15D8">
        <w:t xml:space="preserve"> </w:t>
      </w:r>
      <w:r w:rsidR="001976E1">
        <w:t xml:space="preserve">can </w:t>
      </w:r>
      <w:r w:rsidR="00AB08DF">
        <w:t>m</w:t>
      </w:r>
      <w:r w:rsidR="00983757">
        <w:t>ake</w:t>
      </w:r>
      <w:r w:rsidR="00D42B9F">
        <w:t xml:space="preserve"> </w:t>
      </w:r>
      <w:r w:rsidR="00837921">
        <w:t xml:space="preserve">applying </w:t>
      </w:r>
      <w:r w:rsidR="001D15D8">
        <w:t xml:space="preserve">myriad </w:t>
      </w:r>
      <w:r w:rsidR="00837921">
        <w:t>single</w:t>
      </w:r>
      <w:r w:rsidR="008A4F10">
        <w:t xml:space="preserve"> </w:t>
      </w:r>
      <w:r w:rsidR="00D47082">
        <w:t xml:space="preserve">condition </w:t>
      </w:r>
      <w:r w:rsidR="00837921">
        <w:t>evidence-based guidelines</w:t>
      </w:r>
      <w:r w:rsidR="00983757">
        <w:t xml:space="preserve"> </w:t>
      </w:r>
      <w:r w:rsidR="006F395A">
        <w:t xml:space="preserve">more </w:t>
      </w:r>
      <w:r w:rsidR="00837921">
        <w:t xml:space="preserve">difficult </w:t>
      </w:r>
      <w:r w:rsidR="00D42B9F">
        <w:fldChar w:fldCharType="begin">
          <w:fldData xml:space="preserve">PEVuZE5vdGU+PENpdGU+PEF1dGhvcj5HcmVlbmhhbGdoPC9BdXRob3I+PFllYXI+MjAxNDwvWWVh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</w:fldData>
        </w:fldChar>
      </w:r>
      <w:r w:rsidR="005C7E8D">
        <w:instrText xml:space="preserve"> ADDIN EN.CITE </w:instrText>
      </w:r>
      <w:r w:rsidR="005C7E8D">
        <w:fldChar w:fldCharType="begin">
          <w:fldData xml:space="preserve">PEVuZE5vdGU+PENpdGU+PEF1dGhvcj5HcmVlbmhhbGdoPC9BdXRob3I+PFllYXI+MjAxNDwvWWVh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</w:fldData>
        </w:fldChar>
      </w:r>
      <w:r w:rsidR="005C7E8D">
        <w:instrText xml:space="preserve"> ADDIN EN.CITE.DATA </w:instrText>
      </w:r>
      <w:r w:rsidR="005C7E8D">
        <w:fldChar w:fldCharType="end"/>
      </w:r>
      <w:r w:rsidR="00D42B9F">
        <w:fldChar w:fldCharType="separate"/>
      </w:r>
      <w:r w:rsidR="005C7E8D">
        <w:rPr>
          <w:noProof/>
        </w:rPr>
        <w:t>(Greenhalgh et al., 2014; May et al., 2006; Montgomery, 2006; Rapley &amp; May, 2009; Timmermans &amp; Berg, 2003)</w:t>
      </w:r>
      <w:r w:rsidR="00D42B9F">
        <w:fldChar w:fldCharType="end"/>
      </w:r>
      <w:r w:rsidR="00DB31A2">
        <w:t xml:space="preserve">. These </w:t>
      </w:r>
      <w:r w:rsidR="00E73FD6">
        <w:t>issues</w:t>
      </w:r>
      <w:r w:rsidR="00DB31A2">
        <w:t xml:space="preserve"> are </w:t>
      </w:r>
      <w:r w:rsidR="00D42B9F">
        <w:t xml:space="preserve">compounded </w:t>
      </w:r>
      <w:r w:rsidR="00E0709B">
        <w:t>because the</w:t>
      </w:r>
      <w:r w:rsidR="006A73C2">
        <w:t xml:space="preserve"> </w:t>
      </w:r>
      <w:r w:rsidR="00D42B9F">
        <w:t>problems presented in general practice</w:t>
      </w:r>
      <w:r w:rsidR="004432A8">
        <w:t xml:space="preserve"> often</w:t>
      </w:r>
      <w:r w:rsidR="00D42B9F">
        <w:t xml:space="preserve"> require </w:t>
      </w:r>
      <w:r w:rsidR="00923BB1">
        <w:t xml:space="preserve">both </w:t>
      </w:r>
      <w:r w:rsidR="00D42B9F">
        <w:t xml:space="preserve">clinical and social solutions </w:t>
      </w:r>
      <w:r w:rsidR="00D42B9F">
        <w:fldChar w:fldCharType="begin">
          <w:fldData xml:space="preserve">PEVuZE5vdGU+PENpdGU+PEF1dGhvcj5UdWRvciBIYXJ0PC9BdXRob3I+PFllYXI+MjAxMDwvWWVh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</w:fldData>
        </w:fldChar>
      </w:r>
      <w:r w:rsidR="00D04907">
        <w:instrText xml:space="preserve"> ADDIN EN.CITE </w:instrText>
      </w:r>
      <w:r w:rsidR="00D04907">
        <w:fldChar w:fldCharType="begin">
          <w:fldData xml:space="preserve">PEVuZE5vdGU+PENpdGU+PEF1dGhvcj5UdWRvciBIYXJ0PC9BdXRob3I+PFllYXI+MjAxMDwvWWVh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</w:fldData>
        </w:fldChar>
      </w:r>
      <w:r w:rsidR="00D04907">
        <w:instrText xml:space="preserve"> ADDIN EN.CITE.DATA </w:instrText>
      </w:r>
      <w:r w:rsidR="00D04907">
        <w:fldChar w:fldCharType="end"/>
      </w:r>
      <w:r w:rsidR="00D42B9F">
        <w:fldChar w:fldCharType="separate"/>
      </w:r>
      <w:r w:rsidR="009F703B">
        <w:rPr>
          <w:noProof/>
        </w:rPr>
        <w:t>(Elwyn et al., 2014; Tudor Hart, 2010)</w:t>
      </w:r>
      <w:r w:rsidR="00D42B9F">
        <w:fldChar w:fldCharType="end"/>
      </w:r>
      <w:r w:rsidR="000C43B8">
        <w:t>.</w:t>
      </w:r>
    </w:p>
    <w:p w14:paraId="683E1A9F" w14:textId="70A613D3" w:rsidR="00B912B3" w:rsidRDefault="00076BE5" w:rsidP="00B72CDD">
      <w:pPr>
        <w:pStyle w:val="Maintext"/>
        <w:ind w:firstLine="567"/>
        <w:rPr>
          <w:szCs w:val="24"/>
        </w:rPr>
      </w:pPr>
      <w:r>
        <w:t>In response to these issues, g</w:t>
      </w:r>
      <w:r w:rsidR="00D42B9F">
        <w:t xml:space="preserve">eneralist </w:t>
      </w:r>
      <w:r w:rsidR="00D42B9F">
        <w:rPr>
          <w:szCs w:val="24"/>
        </w:rPr>
        <w:t>c</w:t>
      </w:r>
      <w:r w:rsidR="00D42B9F" w:rsidRPr="00D42B9F">
        <w:rPr>
          <w:szCs w:val="24"/>
        </w:rPr>
        <w:t xml:space="preserve">linicians are </w:t>
      </w:r>
      <w:r w:rsidR="00D42B9F">
        <w:rPr>
          <w:szCs w:val="24"/>
        </w:rPr>
        <w:t xml:space="preserve">now </w:t>
      </w:r>
      <w:r w:rsidR="00D42B9F" w:rsidRPr="00D42B9F">
        <w:rPr>
          <w:szCs w:val="24"/>
        </w:rPr>
        <w:t>expected to enable and empower patients by combining the technical rationality of medical science with individual values, needs and preferences.</w:t>
      </w:r>
      <w:r w:rsidR="00D42B9F">
        <w:rPr>
          <w:szCs w:val="24"/>
        </w:rPr>
        <w:t xml:space="preserve"> </w:t>
      </w:r>
      <w:r w:rsidR="006F395A">
        <w:rPr>
          <w:szCs w:val="24"/>
        </w:rPr>
        <w:t>This</w:t>
      </w:r>
      <w:r w:rsidR="00D42B9F">
        <w:rPr>
          <w:szCs w:val="24"/>
        </w:rPr>
        <w:t xml:space="preserve"> difficult task is </w:t>
      </w:r>
      <w:r w:rsidR="006F395A">
        <w:rPr>
          <w:szCs w:val="24"/>
        </w:rPr>
        <w:t xml:space="preserve">increasingly </w:t>
      </w:r>
      <w:r>
        <w:rPr>
          <w:szCs w:val="24"/>
        </w:rPr>
        <w:t>conceptualised through the f</w:t>
      </w:r>
      <w:r w:rsidR="00B912B3">
        <w:rPr>
          <w:szCs w:val="24"/>
        </w:rPr>
        <w:t>ramework of person-centred care. The importance of person-centredness has long been acknowledged, most notably through the concept of patient-centred medicine. In 1969 Edith Balint explored the possibilities of patient-centred</w:t>
      </w:r>
      <w:r w:rsidR="003B4638">
        <w:rPr>
          <w:szCs w:val="24"/>
        </w:rPr>
        <w:t xml:space="preserve"> medicine</w:t>
      </w:r>
      <w:r w:rsidR="001F6FAE">
        <w:rPr>
          <w:szCs w:val="24"/>
        </w:rPr>
        <w:t xml:space="preserve"> in general practice</w:t>
      </w:r>
      <w:r w:rsidR="00656B78">
        <w:rPr>
          <w:szCs w:val="24"/>
        </w:rPr>
        <w:t>,</w:t>
      </w:r>
      <w:r w:rsidR="0066452A">
        <w:rPr>
          <w:szCs w:val="24"/>
        </w:rPr>
        <w:t xml:space="preserve"> </w:t>
      </w:r>
      <w:r w:rsidR="00B912B3">
        <w:rPr>
          <w:szCs w:val="24"/>
        </w:rPr>
        <w:t xml:space="preserve">noting that the patient “has to be understood as a unique human being” which necessitates the clinician opening up to the varieties of ways they can </w:t>
      </w:r>
      <w:r w:rsidR="0086272C">
        <w:rPr>
          <w:szCs w:val="24"/>
        </w:rPr>
        <w:t xml:space="preserve">interact with </w:t>
      </w:r>
      <w:r w:rsidR="00511ABD">
        <w:rPr>
          <w:szCs w:val="24"/>
        </w:rPr>
        <w:t>the</w:t>
      </w:r>
      <w:r w:rsidR="00B912B3">
        <w:rPr>
          <w:szCs w:val="24"/>
        </w:rPr>
        <w:t xml:space="preserve"> patient </w:t>
      </w:r>
      <w:r w:rsidR="00B912B3">
        <w:rPr>
          <w:szCs w:val="24"/>
        </w:rPr>
        <w:fldChar w:fldCharType="begin"/>
      </w:r>
      <w:r w:rsidR="00E91792">
        <w:rPr>
          <w:szCs w:val="24"/>
        </w:rPr>
        <w:instrText xml:space="preserve"> ADDIN EN.CITE &lt;EndNote&gt;&lt;Cite&gt;&lt;Author&gt;Balint&lt;/Author&gt;&lt;Year&gt;1969&lt;/Year&gt;&lt;RecNum&gt;9190&lt;/RecNum&gt;&lt;Pages&gt;269&lt;/Pages&gt;&lt;DisplayText&gt;(Balint, 1969, 269)&lt;/DisplayText&gt;&lt;record&gt;&lt;rec-number&gt;9190&lt;/rec-number&gt;&lt;foreign-keys&gt;&lt;key app="EN" db-id="5fsvt0xpnvsapdee5sypfasxfv2svt0pastt" timestamp="1566907233"&gt;9190&lt;/key&gt;&lt;/foreign-keys&gt;&lt;ref-type name="Journal Article"&gt;17&lt;/ref-type&gt;&lt;contributors&gt;&lt;authors&gt;&lt;author&gt;Balint, E.&lt;/author&gt;&lt;/authors&gt;&lt;/contributors&gt;&lt;titles&gt;&lt;title&gt;The possibilities of patient-centered medicine&lt;/title&gt;&lt;secondary-title&gt;Journal of the Royal College of General Practitioners&lt;/secondary-title&gt;&lt;/titles&gt;&lt;periodical&gt;&lt;full-title&gt;Journal of the Royal College of General Practitioners&lt;/full-title&gt;&lt;/periodical&gt;&lt;pages&gt;269-276&lt;/pages&gt;&lt;volume&gt;17&lt;/volume&gt;&lt;number&gt;82&lt;/number&gt;&lt;dates&gt;&lt;year&gt;1969&lt;/year&gt;&lt;/dates&gt;&lt;work-type&gt;Article&lt;/work-type&gt;&lt;urls&gt;&lt;related-urls&gt;&lt;url&gt;https://www.scopus.com/inward/record.uri?eid=2-s2.0-0014511994&amp;amp;partnerID=40&amp;amp;md5=8bfeca9e4d4917d829940b9db206a2e6&lt;/url&gt;&lt;/related-urls&gt;&lt;/urls&gt;&lt;remote-database-name&gt;Scopus&lt;/remote-database-name&gt;&lt;/record&gt;&lt;/Cite&gt;&lt;/EndNote&gt;</w:instrText>
      </w:r>
      <w:r w:rsidR="00B912B3">
        <w:rPr>
          <w:szCs w:val="24"/>
        </w:rPr>
        <w:fldChar w:fldCharType="separate"/>
      </w:r>
      <w:r w:rsidR="00E91792">
        <w:rPr>
          <w:noProof/>
          <w:szCs w:val="24"/>
        </w:rPr>
        <w:t>(Balint, 1969, 269)</w:t>
      </w:r>
      <w:r w:rsidR="00B912B3">
        <w:rPr>
          <w:szCs w:val="24"/>
        </w:rPr>
        <w:fldChar w:fldCharType="end"/>
      </w:r>
      <w:r w:rsidR="00B912B3">
        <w:rPr>
          <w:szCs w:val="24"/>
        </w:rPr>
        <w:t>.</w:t>
      </w:r>
      <w:r w:rsidR="001A6165">
        <w:rPr>
          <w:szCs w:val="24"/>
        </w:rPr>
        <w:t xml:space="preserve"> Patient-</w:t>
      </w:r>
      <w:r w:rsidR="00B72CDD">
        <w:rPr>
          <w:szCs w:val="24"/>
        </w:rPr>
        <w:t>centred medicine</w:t>
      </w:r>
      <w:r w:rsidR="001A6165">
        <w:rPr>
          <w:szCs w:val="24"/>
        </w:rPr>
        <w:t xml:space="preserve"> has subsequently been explored and conceptualised in terms of a biopsychosocial perspective, shared decision making, </w:t>
      </w:r>
      <w:r w:rsidR="00EA7B64">
        <w:rPr>
          <w:szCs w:val="24"/>
        </w:rPr>
        <w:t xml:space="preserve">and </w:t>
      </w:r>
      <w:r w:rsidR="001A6165">
        <w:rPr>
          <w:szCs w:val="24"/>
        </w:rPr>
        <w:t xml:space="preserve">the therapeutic alliance, among many other factors </w:t>
      </w:r>
      <w:r w:rsidR="001A6165">
        <w:rPr>
          <w:szCs w:val="24"/>
        </w:rPr>
        <w:fldChar w:fldCharType="begin">
          <w:fldData xml:space="preserve">PEVuZE5vdGU+PENpdGU+PEF1dGhvcj5MYW5nYmVyZzwvQXV0aG9yPjxZZWFyPjIwMTk8L1llYXI+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</w:fldData>
        </w:fldChar>
      </w:r>
      <w:r w:rsidR="001A6165">
        <w:rPr>
          <w:szCs w:val="24"/>
        </w:rPr>
        <w:instrText xml:space="preserve"> ADDIN EN.CITE </w:instrText>
      </w:r>
      <w:r w:rsidR="001A6165">
        <w:rPr>
          <w:szCs w:val="24"/>
        </w:rPr>
        <w:fldChar w:fldCharType="begin">
          <w:fldData xml:space="preserve">PEVuZE5vdGU+PENpdGU+PEF1dGhvcj5MYW5nYmVyZzwvQXV0aG9yPjxZZWFyPjIwMTk8L1llYXI+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</w:fldData>
        </w:fldChar>
      </w:r>
      <w:r w:rsidR="001A6165">
        <w:rPr>
          <w:szCs w:val="24"/>
        </w:rPr>
        <w:instrText xml:space="preserve"> ADDIN EN.CITE.DATA </w:instrText>
      </w:r>
      <w:r w:rsidR="001A6165">
        <w:rPr>
          <w:szCs w:val="24"/>
        </w:rPr>
      </w:r>
      <w:r w:rsidR="001A6165">
        <w:rPr>
          <w:szCs w:val="24"/>
        </w:rPr>
        <w:fldChar w:fldCharType="end"/>
      </w:r>
      <w:r w:rsidR="001A6165">
        <w:rPr>
          <w:szCs w:val="24"/>
        </w:rPr>
      </w:r>
      <w:r w:rsidR="001A6165">
        <w:rPr>
          <w:szCs w:val="24"/>
        </w:rPr>
        <w:fldChar w:fldCharType="separate"/>
      </w:r>
      <w:r w:rsidR="001A6165">
        <w:rPr>
          <w:noProof/>
          <w:szCs w:val="24"/>
        </w:rPr>
        <w:t>(Langberg et al., 2019; Mead &amp; Bower, 2000)</w:t>
      </w:r>
      <w:r w:rsidR="001A6165">
        <w:rPr>
          <w:szCs w:val="24"/>
        </w:rPr>
        <w:fldChar w:fldCharType="end"/>
      </w:r>
      <w:r w:rsidR="001A6165">
        <w:rPr>
          <w:szCs w:val="24"/>
        </w:rPr>
        <w:t>.</w:t>
      </w:r>
    </w:p>
    <w:p w14:paraId="2F82E092" w14:textId="53054B59" w:rsidR="00B912B3" w:rsidRDefault="00010D22" w:rsidP="000A313E">
      <w:pPr>
        <w:pStyle w:val="Maintext"/>
        <w:ind w:firstLine="567"/>
        <w:rPr>
          <w:szCs w:val="24"/>
        </w:rPr>
      </w:pPr>
      <w:r>
        <w:rPr>
          <w:szCs w:val="24"/>
        </w:rPr>
        <w:lastRenderedPageBreak/>
        <w:t xml:space="preserve">A more recent return to understanding and harnessing these factors – spearheaded by the University of Gothenburg Centre for Person-Centred Care (GPCC) – has informed </w:t>
      </w:r>
      <w:r w:rsidR="004B24A1">
        <w:rPr>
          <w:szCs w:val="24"/>
        </w:rPr>
        <w:t>a</w:t>
      </w:r>
      <w:r>
        <w:rPr>
          <w:szCs w:val="24"/>
        </w:rPr>
        <w:t xml:space="preserve"> shift in terminology from patient- to person-centred care. This</w:t>
      </w:r>
      <w:r w:rsidR="00EA14F8">
        <w:rPr>
          <w:szCs w:val="24"/>
        </w:rPr>
        <w:t xml:space="preserve"> </w:t>
      </w:r>
      <w:r>
        <w:rPr>
          <w:szCs w:val="24"/>
        </w:rPr>
        <w:t>is not merely a verbal dispute. The GPCC explicitly make the terminological move to acknowledge that</w:t>
      </w:r>
      <w:r w:rsidR="00727AC4">
        <w:rPr>
          <w:szCs w:val="24"/>
        </w:rPr>
        <w:t xml:space="preserve"> </w:t>
      </w:r>
      <w:r w:rsidR="00DA7DE4">
        <w:rPr>
          <w:szCs w:val="24"/>
        </w:rPr>
        <w:t>a</w:t>
      </w:r>
      <w:r>
        <w:rPr>
          <w:szCs w:val="24"/>
        </w:rPr>
        <w:t xml:space="preserve"> ‘</w:t>
      </w:r>
      <w:r w:rsidRPr="00582E5F">
        <w:rPr>
          <w:i/>
          <w:iCs/>
          <w:szCs w:val="24"/>
        </w:rPr>
        <w:t>patient</w:t>
      </w:r>
      <w:r>
        <w:rPr>
          <w:szCs w:val="24"/>
        </w:rPr>
        <w:t xml:space="preserve">-centred’ </w:t>
      </w:r>
      <w:r w:rsidR="00DA7DE4">
        <w:rPr>
          <w:szCs w:val="24"/>
        </w:rPr>
        <w:t>focus</w:t>
      </w:r>
      <w:r w:rsidR="007C37B1">
        <w:rPr>
          <w:szCs w:val="24"/>
        </w:rPr>
        <w:t xml:space="preserve">, although </w:t>
      </w:r>
      <w:r w:rsidR="00F87AA9">
        <w:rPr>
          <w:szCs w:val="24"/>
        </w:rPr>
        <w:t>well-intentioned</w:t>
      </w:r>
      <w:r w:rsidR="007C37B1">
        <w:rPr>
          <w:szCs w:val="24"/>
        </w:rPr>
        <w:t>,</w:t>
      </w:r>
      <w:r w:rsidR="00F87AA9">
        <w:rPr>
          <w:szCs w:val="24"/>
        </w:rPr>
        <w:t xml:space="preserve"> still</w:t>
      </w:r>
      <w:r w:rsidR="007C37B1">
        <w:rPr>
          <w:szCs w:val="24"/>
        </w:rPr>
        <w:t xml:space="preserve"> </w:t>
      </w:r>
      <w:r>
        <w:rPr>
          <w:szCs w:val="24"/>
        </w:rPr>
        <w:t>contributes to objectifying patients and reducing them to their disease</w:t>
      </w:r>
      <w:r w:rsidR="002B1210">
        <w:rPr>
          <w:szCs w:val="24"/>
        </w:rPr>
        <w:t>s</w:t>
      </w:r>
      <w:r>
        <w:rPr>
          <w:szCs w:val="24"/>
        </w:rPr>
        <w:t xml:space="preserve"> </w:t>
      </w:r>
      <w:r>
        <w:rPr>
          <w:szCs w:val="24"/>
        </w:rPr>
        <w:fldChar w:fldCharType="begin"/>
      </w:r>
      <w:r w:rsidR="000A313E">
        <w:rPr>
          <w:szCs w:val="24"/>
        </w:rPr>
        <w:instrText xml:space="preserve"> ADDIN EN.CITE &lt;EndNote&gt;&lt;Cite&gt;&lt;Author&gt;Ekman&lt;/Author&gt;&lt;Year&gt;2011&lt;/Year&gt;&lt;RecNum&gt;9185&lt;/RecNum&gt;&lt;DisplayText&gt;(Ekman et al., 2011)&lt;/DisplayText&gt;&lt;record&gt;&lt;rec-number&gt;9185&lt;/rec-number&gt;&lt;foreign-keys&gt;&lt;key app="EN" db-id="5fsvt0xpnvsapdee5sypfasxfv2svt0pastt" timestamp="1566900099"&gt;9185&lt;/key&gt;&lt;/foreign-keys&gt;&lt;ref-type name="Journal Article"&gt;17&lt;/ref-type&gt;&lt;contributors&gt;&lt;authors&gt;&lt;author&gt;Ekman, Inger&lt;/author&gt;&lt;author&gt;Swedberg, Karl&lt;/author&gt;&lt;author&gt;Taft, Charles&lt;/author&gt;&lt;author&gt;Lindseth, Anders&lt;/author&gt;&lt;author&gt;Norberg, Astrid&lt;/author&gt;&lt;author&gt;Brink, Eva&lt;/author&gt;&lt;author&gt;Carlsson, Jane&lt;/author&gt;&lt;author&gt;Dahlin-Ivanoff, Synneve&lt;/author&gt;&lt;author&gt;Johansson, Inga-Lill&lt;/author&gt;&lt;author&gt;Kjellgren, Karin&lt;/author&gt;&lt;author&gt;Lidén, Eva&lt;/author&gt;&lt;author&gt;Öhlén, Joakim&lt;/author&gt;&lt;author&gt;Olsson, Lars-Eric&lt;/author&gt;&lt;author&gt;Rosén, Henrik&lt;/author&gt;&lt;author&gt;Rydmark, Martin&lt;/author&gt;&lt;author&gt;Sunnerhagen, Katharina Stibrant&lt;/author&gt;&lt;/authors&gt;&lt;/contributors&gt;&lt;titles&gt;&lt;title&gt;Person-centered care — ready for prime time&lt;/title&gt;&lt;secondary-title&gt;European Journal of Cardiovascular Nursing&lt;/secondary-title&gt;&lt;/titles&gt;&lt;periodical&gt;&lt;full-title&gt;European Journal of Cardiovascular Nursing&lt;/full-title&gt;&lt;/periodical&gt;&lt;pages&gt;248-251&lt;/pages&gt;&lt;volume&gt;10&lt;/volume&gt;&lt;number&gt;4&lt;/number&gt;&lt;dates&gt;&lt;year&gt;2011&lt;/year&gt;&lt;pub-dates&gt;&lt;date&gt;2011/12/01&lt;/date&gt;&lt;/pub-dates&gt;&lt;/dates&gt;&lt;publisher&gt;SAGE Publications&lt;/publisher&gt;&lt;isbn&gt;1474-5151&lt;/isbn&gt;&lt;urls&gt;&lt;related-urls&gt;&lt;url&gt;https://doi.org/10.1016/j.ejcnurse.2011.06.008&lt;/url&gt;&lt;/related-urls&gt;&lt;/urls&gt;&lt;electronic-resource-num&gt;10.1016/j.ejcnurse.2011.06.008&lt;/electronic-resource-num&gt;&lt;access-date&gt;2019/08/27&lt;/access-date&gt;&lt;/record&gt;&lt;/Cite&gt;&lt;/EndNote&gt;</w:instrText>
      </w:r>
      <w:r>
        <w:rPr>
          <w:szCs w:val="24"/>
        </w:rPr>
        <w:fldChar w:fldCharType="separate"/>
      </w:r>
      <w:r>
        <w:rPr>
          <w:noProof/>
          <w:szCs w:val="24"/>
        </w:rPr>
        <w:t>(Ekman et al., 2011)</w:t>
      </w:r>
      <w:r>
        <w:rPr>
          <w:szCs w:val="24"/>
        </w:rPr>
        <w:fldChar w:fldCharType="end"/>
      </w:r>
      <w:r>
        <w:rPr>
          <w:szCs w:val="24"/>
        </w:rPr>
        <w:t>.</w:t>
      </w:r>
      <w:r w:rsidR="009D37F8">
        <w:rPr>
          <w:szCs w:val="24"/>
        </w:rPr>
        <w:t xml:space="preserve"> Th</w:t>
      </w:r>
      <w:r w:rsidR="00D56FA6">
        <w:rPr>
          <w:szCs w:val="24"/>
        </w:rPr>
        <w:t xml:space="preserve">e turn to </w:t>
      </w:r>
      <w:r w:rsidR="00D56FA6" w:rsidRPr="008D627E">
        <w:rPr>
          <w:i/>
          <w:iCs/>
          <w:szCs w:val="24"/>
        </w:rPr>
        <w:t>person</w:t>
      </w:r>
      <w:r w:rsidR="00D56FA6">
        <w:rPr>
          <w:szCs w:val="24"/>
        </w:rPr>
        <w:t>-centredness</w:t>
      </w:r>
      <w:r w:rsidR="009D37F8">
        <w:rPr>
          <w:szCs w:val="24"/>
        </w:rPr>
        <w:t xml:space="preserve"> is characterised by a focus on practice,</w:t>
      </w:r>
      <w:r w:rsidR="00AC006D">
        <w:rPr>
          <w:szCs w:val="24"/>
        </w:rPr>
        <w:t xml:space="preserve"> empowerment,</w:t>
      </w:r>
      <w:r w:rsidR="009D37F8">
        <w:rPr>
          <w:szCs w:val="24"/>
        </w:rPr>
        <w:t xml:space="preserve"> the coordination of care, and the centrality of developing and maintaining inter</w:t>
      </w:r>
      <w:r w:rsidR="00582E5F">
        <w:rPr>
          <w:szCs w:val="24"/>
        </w:rPr>
        <w:t>personal relationships</w:t>
      </w:r>
      <w:r w:rsidR="00900DBB">
        <w:rPr>
          <w:szCs w:val="24"/>
        </w:rPr>
        <w:t xml:space="preserve"> </w:t>
      </w:r>
      <w:r w:rsidR="009D37F8">
        <w:rPr>
          <w:szCs w:val="24"/>
        </w:rPr>
        <w:fldChar w:fldCharType="begin">
          <w:fldData xml:space="preserve">PEVuZE5vdGU+PENpdGU+PEF1dGhvcj5Ccml0dGVuPC9BdXRob3I+PFllYXI+MjAxNzwvWWVhcj48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</w:fldData>
        </w:fldChar>
      </w:r>
      <w:r w:rsidR="000A313E">
        <w:rPr>
          <w:szCs w:val="24"/>
        </w:rPr>
        <w:instrText xml:space="preserve"> ADDIN EN.CITE </w:instrText>
      </w:r>
      <w:r w:rsidR="000A313E">
        <w:rPr>
          <w:szCs w:val="24"/>
        </w:rPr>
        <w:fldChar w:fldCharType="begin">
          <w:fldData xml:space="preserve">PEVuZE5vdGU+PENpdGU+PEF1dGhvcj5Ccml0dGVuPC9BdXRob3I+PFllYXI+MjAxNzwvWWVhcj48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</w:fldData>
        </w:fldChar>
      </w:r>
      <w:r w:rsidR="000A313E">
        <w:rPr>
          <w:szCs w:val="24"/>
        </w:rPr>
        <w:instrText xml:space="preserve"> ADDIN EN.CITE.DATA </w:instrText>
      </w:r>
      <w:r w:rsidR="000A313E">
        <w:rPr>
          <w:szCs w:val="24"/>
        </w:rPr>
      </w:r>
      <w:r w:rsidR="000A313E">
        <w:rPr>
          <w:szCs w:val="24"/>
        </w:rPr>
        <w:fldChar w:fldCharType="end"/>
      </w:r>
      <w:r w:rsidR="009D37F8">
        <w:rPr>
          <w:szCs w:val="24"/>
        </w:rPr>
      </w:r>
      <w:r w:rsidR="009D37F8">
        <w:rPr>
          <w:szCs w:val="24"/>
        </w:rPr>
        <w:fldChar w:fldCharType="separate"/>
      </w:r>
      <w:r w:rsidR="00B8266E">
        <w:rPr>
          <w:noProof/>
          <w:szCs w:val="24"/>
        </w:rPr>
        <w:t>(Britten et al., 2017; Hardman &amp; Howick, 2019; Langberg et al., 2019; Scholl et al., 2014)</w:t>
      </w:r>
      <w:r w:rsidR="009D37F8">
        <w:rPr>
          <w:szCs w:val="24"/>
        </w:rPr>
        <w:fldChar w:fldCharType="end"/>
      </w:r>
      <w:r w:rsidR="001E6BDB">
        <w:rPr>
          <w:szCs w:val="24"/>
        </w:rPr>
        <w:t>.</w:t>
      </w:r>
    </w:p>
    <w:p w14:paraId="3E4A3C0F" w14:textId="0A6DD058" w:rsidR="00925CF7" w:rsidRPr="000C43B8" w:rsidRDefault="00925CF7" w:rsidP="009076FD">
      <w:pPr>
        <w:pStyle w:val="Maintext"/>
        <w:ind w:firstLine="567"/>
        <w:rPr>
          <w:szCs w:val="24"/>
        </w:rPr>
      </w:pPr>
      <w:r>
        <w:rPr>
          <w:szCs w:val="24"/>
        </w:rPr>
        <w:t xml:space="preserve">Given evidence that improved access </w:t>
      </w:r>
      <w:r>
        <w:rPr>
          <w:szCs w:val="24"/>
        </w:rPr>
        <w:fldChar w:fldCharType="begin"/>
      </w:r>
      <w:r w:rsidR="000A313E">
        <w:rPr>
          <w:szCs w:val="24"/>
        </w:rPr>
        <w:instrText xml:space="preserve"> ADDIN EN.CITE &lt;EndNote&gt;&lt;Cite&gt;&lt;Author&gt;Campbell&lt;/Author&gt;&lt;Year&gt;2015&lt;/Year&gt;&lt;RecNum&gt;9117&lt;/RecNum&gt;&lt;DisplayText&gt;(Campbell &amp;amp; Salisbury, 2015)&lt;/DisplayText&gt;&lt;record&gt;&lt;rec-number&gt;9117&lt;/rec-number&gt;&lt;foreign-keys&gt;&lt;key app="EN" db-id="5fsvt0xpnvsapdee5sypfasxfv2svt0pastt" timestamp="1558445566"&gt;9117&lt;/key&gt;&lt;/foreign-keys&gt;&lt;ref-type name="Journal Article"&gt;17&lt;/ref-type&gt;&lt;contributors&gt;&lt;authors&gt;&lt;author&gt;Campbell, John L.&lt;/author&gt;&lt;author&gt;Salisbury, Chris&lt;/author&gt;&lt;/authors&gt;&lt;/contributors&gt;&lt;titles&gt;&lt;title&gt;Research into practice: accessing primary care&lt;/title&gt;&lt;secondary-title&gt;British Journal of General Practice&lt;/secondary-title&gt;&lt;/titles&gt;&lt;periodical&gt;&lt;full-title&gt;British Journal of General Practice&lt;/full-title&gt;&lt;/periodical&gt;&lt;pages&gt;e864-e868&lt;/pages&gt;&lt;volume&gt;65&lt;/volume&gt;&lt;number&gt;641&lt;/number&gt;&lt;dates&gt;&lt;year&gt;2015&lt;/year&gt;&lt;/dates&gt;&lt;urls&gt;&lt;related-urls&gt;&lt;url&gt;https://bjgp.org/content/65/641/e864.abstract&lt;/url&gt;&lt;/related-urls&gt;&lt;/urls&gt;&lt;electronic-resource-num&gt;10.3399/bjgp15X688057&lt;/electronic-resource-num&gt;&lt;/record&gt;&lt;/Cite&gt;&lt;/EndNote&gt;</w:instrText>
      </w:r>
      <w:r>
        <w:rPr>
          <w:szCs w:val="24"/>
        </w:rPr>
        <w:fldChar w:fldCharType="separate"/>
      </w:r>
      <w:r>
        <w:rPr>
          <w:noProof/>
          <w:szCs w:val="24"/>
        </w:rPr>
        <w:t>(Campbell &amp; Salisbury, 2015)</w:t>
      </w:r>
      <w:r>
        <w:rPr>
          <w:szCs w:val="24"/>
        </w:rPr>
        <w:fldChar w:fldCharType="end"/>
      </w:r>
      <w:r>
        <w:rPr>
          <w:szCs w:val="24"/>
        </w:rPr>
        <w:t xml:space="preserve">, more continuity </w:t>
      </w:r>
      <w:r w:rsidR="0010134C">
        <w:rPr>
          <w:szCs w:val="24"/>
        </w:rPr>
        <w:fldChar w:fldCharType="begin">
          <w:fldData xml:space="preserve">PEVuZE5vdGU+PENpdGU+PEF1dGhvcj5BYm91bGdoYXRlPC9BdXRob3I+PFllYXI+MjAxMjwvWWVh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</w:fldData>
        </w:fldChar>
      </w:r>
      <w:r w:rsidR="009076FD">
        <w:rPr>
          <w:szCs w:val="24"/>
        </w:rPr>
        <w:instrText xml:space="preserve"> ADDIN EN.CITE </w:instrText>
      </w:r>
      <w:r w:rsidR="009076FD">
        <w:rPr>
          <w:szCs w:val="24"/>
        </w:rPr>
        <w:fldChar w:fldCharType="begin">
          <w:fldData xml:space="preserve">PEVuZE5vdGU+PENpdGU+PEF1dGhvcj5BYm91bGdoYXRlPC9BdXRob3I+PFllYXI+MjAxMjwvWWVh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</w:fldData>
        </w:fldChar>
      </w:r>
      <w:r w:rsidR="009076FD">
        <w:rPr>
          <w:szCs w:val="24"/>
        </w:rPr>
        <w:instrText xml:space="preserve"> ADDIN EN.CITE.DATA </w:instrText>
      </w:r>
      <w:r w:rsidR="009076FD">
        <w:rPr>
          <w:szCs w:val="24"/>
        </w:rPr>
      </w:r>
      <w:r w:rsidR="009076FD">
        <w:rPr>
          <w:szCs w:val="24"/>
        </w:rPr>
        <w:fldChar w:fldCharType="end"/>
      </w:r>
      <w:r w:rsidR="0010134C">
        <w:rPr>
          <w:szCs w:val="24"/>
        </w:rPr>
      </w:r>
      <w:r w:rsidR="0010134C">
        <w:rPr>
          <w:szCs w:val="24"/>
        </w:rPr>
        <w:fldChar w:fldCharType="separate"/>
      </w:r>
      <w:r w:rsidR="0010134C">
        <w:rPr>
          <w:noProof/>
          <w:szCs w:val="24"/>
        </w:rPr>
        <w:t>(Aboulghate et al., 2012; Haggerty et al., 2003; Worrall &amp; Knight, 2011)</w:t>
      </w:r>
      <w:r w:rsidR="0010134C">
        <w:rPr>
          <w:szCs w:val="24"/>
        </w:rPr>
        <w:fldChar w:fldCharType="end"/>
      </w:r>
      <w:r>
        <w:rPr>
          <w:szCs w:val="24"/>
        </w:rPr>
        <w:t xml:space="preserve">, and a </w:t>
      </w:r>
      <w:r w:rsidR="00922F8A">
        <w:rPr>
          <w:szCs w:val="24"/>
        </w:rPr>
        <w:t>better patient-clinician relationship</w:t>
      </w:r>
      <w:r>
        <w:rPr>
          <w:szCs w:val="24"/>
        </w:rPr>
        <w:t xml:space="preserve"> </w:t>
      </w:r>
      <w:r w:rsidR="00922F8A">
        <w:rPr>
          <w:szCs w:val="24"/>
        </w:rPr>
        <w:fldChar w:fldCharType="begin">
          <w:fldData xml:space="preserve">PEVuZE5vdGU+PENpdGU+PEF1dGhvcj5KZW5zZW48L0F1dGhvcj48WWVhcj4yMDE2PC9ZZWFyPjxS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</w:fldData>
        </w:fldChar>
      </w:r>
      <w:r w:rsidR="000A313E">
        <w:rPr>
          <w:szCs w:val="24"/>
        </w:rPr>
        <w:instrText xml:space="preserve"> ADDIN EN.CITE </w:instrText>
      </w:r>
      <w:r w:rsidR="000A313E">
        <w:rPr>
          <w:szCs w:val="24"/>
        </w:rPr>
        <w:fldChar w:fldCharType="begin">
          <w:fldData xml:space="preserve">PEVuZE5vdGU+PENpdGU+PEF1dGhvcj5KZW5zZW48L0F1dGhvcj48WWVhcj4yMDE2PC9ZZWFyPjxS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</w:fldData>
        </w:fldChar>
      </w:r>
      <w:r w:rsidR="000A313E">
        <w:rPr>
          <w:szCs w:val="24"/>
        </w:rPr>
        <w:instrText xml:space="preserve"> ADDIN EN.CITE.DATA </w:instrText>
      </w:r>
      <w:r w:rsidR="000A313E">
        <w:rPr>
          <w:szCs w:val="24"/>
        </w:rPr>
      </w:r>
      <w:r w:rsidR="000A313E">
        <w:rPr>
          <w:szCs w:val="24"/>
        </w:rPr>
        <w:fldChar w:fldCharType="end"/>
      </w:r>
      <w:r w:rsidR="00922F8A">
        <w:rPr>
          <w:szCs w:val="24"/>
        </w:rPr>
      </w:r>
      <w:r w:rsidR="00922F8A">
        <w:rPr>
          <w:szCs w:val="24"/>
        </w:rPr>
        <w:fldChar w:fldCharType="separate"/>
      </w:r>
      <w:r w:rsidR="0010134C">
        <w:rPr>
          <w:noProof/>
          <w:szCs w:val="24"/>
        </w:rPr>
        <w:t>(Barry et al., 2001; Jensen &amp; Kelley, 2016; Kelley et al., 2014; Little et al., 2001; Ong et al., 1995; Stewart, 1995)</w:t>
      </w:r>
      <w:r w:rsidR="00922F8A">
        <w:rPr>
          <w:szCs w:val="24"/>
        </w:rPr>
        <w:fldChar w:fldCharType="end"/>
      </w:r>
      <w:r w:rsidR="000A66CE">
        <w:rPr>
          <w:szCs w:val="24"/>
        </w:rPr>
        <w:t xml:space="preserve"> improve</w:t>
      </w:r>
      <w:r w:rsidR="0010134C">
        <w:rPr>
          <w:szCs w:val="24"/>
        </w:rPr>
        <w:t xml:space="preserve"> treatment outcomes</w:t>
      </w:r>
      <w:r w:rsidR="00922F8A">
        <w:rPr>
          <w:szCs w:val="24"/>
        </w:rPr>
        <w:t xml:space="preserve">, it is logical that general practice should be </w:t>
      </w:r>
      <w:r w:rsidR="00EE7050">
        <w:rPr>
          <w:szCs w:val="24"/>
        </w:rPr>
        <w:t>person</w:t>
      </w:r>
      <w:r w:rsidR="008C1017">
        <w:rPr>
          <w:szCs w:val="24"/>
        </w:rPr>
        <w:t>-centred</w:t>
      </w:r>
      <w:r w:rsidR="00D0137F">
        <w:rPr>
          <w:szCs w:val="24"/>
        </w:rPr>
        <w:t>.</w:t>
      </w:r>
      <w:r w:rsidR="00634B8B">
        <w:rPr>
          <w:szCs w:val="24"/>
        </w:rPr>
        <w:t xml:space="preserve"> </w:t>
      </w:r>
      <w:r w:rsidR="003D0AC7">
        <w:rPr>
          <w:szCs w:val="24"/>
        </w:rPr>
        <w:t>In the UK</w:t>
      </w:r>
      <w:r w:rsidR="00051273">
        <w:rPr>
          <w:szCs w:val="24"/>
        </w:rPr>
        <w:t>,</w:t>
      </w:r>
      <w:r w:rsidR="003D0AC7">
        <w:rPr>
          <w:szCs w:val="24"/>
        </w:rPr>
        <w:t xml:space="preserve"> person-centred care has now been institutionally recognised insofar as it is embedded in guidance from the Royal College of General Practitioners </w:t>
      </w:r>
      <w:r w:rsidR="003D0AC7">
        <w:rPr>
          <w:szCs w:val="24"/>
        </w:rPr>
        <w:fldChar w:fldCharType="begin"/>
      </w:r>
      <w:r w:rsidR="00BE1247">
        <w:rPr>
          <w:szCs w:val="24"/>
        </w:rPr>
        <w:instrText xml:space="preserve"> ADDIN EN.CITE &lt;EndNote&gt;&lt;Cite ExcludeAuth="1"&gt;&lt;Author&gt;Royal College of General Practitioners&lt;/Author&gt;&lt;Year&gt;2018&lt;/Year&gt;&lt;RecNum&gt;8878&lt;/RecNum&gt;&lt;DisplayText&gt;(2018)&lt;/DisplayText&gt;&lt;record&gt;&lt;rec-number&gt;8878&lt;/rec-number&gt;&lt;foreign-keys&gt;&lt;key app="EN" db-id="5fsvt0xpnvsapdee5sypfasxfv2svt0pastt" timestamp="0"&gt;8878&lt;/key&gt;&lt;/foreign-keys&gt;&lt;ref-type name="Web Page"&gt;12&lt;/ref-type&gt;&lt;contributors&gt;&lt;authors&gt;&lt;author&gt;Royal College of General Practitioners,&lt;/author&gt;&lt;/authors&gt;&lt;/contributors&gt;&lt;titles&gt;&lt;title&gt;Person-centred care toolkit &lt;/title&gt;&lt;/titles&gt;&lt;number&gt;26/09/18&lt;/number&gt;&lt;dates&gt;&lt;year&gt;2018&lt;/year&gt;&lt;/dates&gt;&lt;urls&gt;&lt;related-urls&gt;&lt;url&gt;http://www.rcgp.org.uk/clinical-and-research/resources/toolkits/person-centred-care-toolkit.aspx&lt;/url&gt;&lt;/related-urls&gt;&lt;/urls&gt;&lt;/record&gt;&lt;/Cite&gt;&lt;/EndNote&gt;</w:instrText>
      </w:r>
      <w:r w:rsidR="003D0AC7">
        <w:rPr>
          <w:szCs w:val="24"/>
        </w:rPr>
        <w:fldChar w:fldCharType="separate"/>
      </w:r>
      <w:r w:rsidR="003D0AC7">
        <w:rPr>
          <w:noProof/>
          <w:szCs w:val="24"/>
        </w:rPr>
        <w:t>(2018)</w:t>
      </w:r>
      <w:r w:rsidR="003D0AC7">
        <w:rPr>
          <w:szCs w:val="24"/>
        </w:rPr>
        <w:fldChar w:fldCharType="end"/>
      </w:r>
      <w:r w:rsidR="003D0AC7">
        <w:rPr>
          <w:szCs w:val="24"/>
        </w:rPr>
        <w:t xml:space="preserve"> and the Royal College of Physicians </w:t>
      </w:r>
      <w:r w:rsidR="003D0AC7">
        <w:rPr>
          <w:szCs w:val="24"/>
        </w:rPr>
        <w:fldChar w:fldCharType="begin"/>
      </w:r>
      <w:r w:rsidR="003D0AC7">
        <w:rPr>
          <w:szCs w:val="24"/>
        </w:rPr>
        <w:instrText xml:space="preserve"> ADDIN EN.CITE &lt;EndNote&gt;&lt;Cite ExcludeAuth="1"&gt;&lt;Year&gt;2018&lt;/Year&gt;&lt;RecNum&gt;8879&lt;/RecNum&gt;&lt;DisplayText&gt;(2018)&lt;/DisplayText&gt;&lt;record&gt;&lt;rec-number&gt;8879&lt;/rec-number&gt;&lt;foreign-keys&gt;&lt;key app="EN" db-id="5fsvt0xpnvsapdee5sypfasxfv2svt0pastt" timestamp="0"&gt;8879&lt;/key&gt;&lt;/foreign-keys&gt;&lt;ref-type name="Web Page"&gt;12&lt;/ref-type&gt;&lt;contributors&gt;&lt;authors&gt;&lt;author&gt;Royal College of Physicians,&lt;/author&gt;&lt;/authors&gt;&lt;/contributors&gt;&lt;titles&gt;&lt;title&gt;Person-centred care&lt;/title&gt;&lt;/titles&gt;&lt;number&gt;26/09/18&lt;/number&gt;&lt;dates&gt;&lt;year&gt;2018&lt;/year&gt;&lt;/dates&gt;&lt;urls&gt;&lt;related-urls&gt;&lt;url&gt;http://www.rcpmedicalcare.org.uk/designing-services/themes/person-centred-care&lt;/url&gt;&lt;/related-urls&gt;&lt;/urls&gt;&lt;/record&gt;&lt;/Cite&gt;&lt;/EndNote&gt;</w:instrText>
      </w:r>
      <w:r w:rsidR="003D0AC7">
        <w:rPr>
          <w:szCs w:val="24"/>
        </w:rPr>
        <w:fldChar w:fldCharType="separate"/>
      </w:r>
      <w:r w:rsidR="003D0AC7">
        <w:rPr>
          <w:noProof/>
          <w:szCs w:val="24"/>
        </w:rPr>
        <w:t>(2018)</w:t>
      </w:r>
      <w:r w:rsidR="003D0AC7">
        <w:rPr>
          <w:szCs w:val="24"/>
        </w:rPr>
        <w:fldChar w:fldCharType="end"/>
      </w:r>
      <w:r w:rsidR="003D0AC7">
        <w:rPr>
          <w:szCs w:val="24"/>
        </w:rPr>
        <w:t xml:space="preserve">. </w:t>
      </w:r>
      <w:r w:rsidR="005A3372">
        <w:rPr>
          <w:szCs w:val="24"/>
        </w:rPr>
        <w:t xml:space="preserve">However, </w:t>
      </w:r>
      <w:r w:rsidR="00B61DC0">
        <w:rPr>
          <w:szCs w:val="24"/>
        </w:rPr>
        <w:t xml:space="preserve">in modern general practice, </w:t>
      </w:r>
      <w:r w:rsidR="009176EC">
        <w:rPr>
          <w:lang w:eastAsia="en-US"/>
        </w:rPr>
        <w:t xml:space="preserve">clinician workload continues to rise </w:t>
      </w:r>
      <w:r w:rsidR="009176EC">
        <w:rPr>
          <w:lang w:eastAsia="en-US"/>
        </w:rPr>
        <w:fldChar w:fldCharType="begin">
          <w:fldData xml:space="preserve">PEVuZE5vdGU+PENpdGU+PEF1dGhvcj5QYWRkaXNvbjwvQXV0aG9yPjxZZWFyPjIwMTg8L1llYXI+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</w:fldData>
        </w:fldChar>
      </w:r>
      <w:r w:rsidR="00D04907">
        <w:rPr>
          <w:lang w:eastAsia="en-US"/>
        </w:rPr>
        <w:instrText xml:space="preserve"> ADDIN EN.CITE </w:instrText>
      </w:r>
      <w:r w:rsidR="00D04907">
        <w:rPr>
          <w:lang w:eastAsia="en-US"/>
        </w:rPr>
        <w:fldChar w:fldCharType="begin">
          <w:fldData xml:space="preserve">PEVuZE5vdGU+PENpdGU+PEF1dGhvcj5QYWRkaXNvbjwvQXV0aG9yPjxZZWFyPjIwMTg8L1llYXI+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</w:fldData>
        </w:fldChar>
      </w:r>
      <w:r w:rsidR="00D04907">
        <w:rPr>
          <w:lang w:eastAsia="en-US"/>
        </w:rPr>
        <w:instrText xml:space="preserve"> ADDIN EN.CITE.DATA </w:instrText>
      </w:r>
      <w:r w:rsidR="00D04907">
        <w:rPr>
          <w:lang w:eastAsia="en-US"/>
        </w:rPr>
      </w:r>
      <w:r w:rsidR="00D04907">
        <w:rPr>
          <w:lang w:eastAsia="en-US"/>
        </w:rPr>
        <w:fldChar w:fldCharType="end"/>
      </w:r>
      <w:r w:rsidR="009176EC">
        <w:rPr>
          <w:lang w:eastAsia="en-US"/>
        </w:rPr>
      </w:r>
      <w:r w:rsidR="009176EC">
        <w:rPr>
          <w:lang w:eastAsia="en-US"/>
        </w:rPr>
        <w:fldChar w:fldCharType="separate"/>
      </w:r>
      <w:r w:rsidR="009176EC">
        <w:rPr>
          <w:noProof/>
          <w:lang w:eastAsia="en-US"/>
        </w:rPr>
        <w:t>(Hobbs et al., 2016; Paddison et al., 2018)</w:t>
      </w:r>
      <w:r w:rsidR="009176EC">
        <w:rPr>
          <w:lang w:eastAsia="en-US"/>
        </w:rPr>
        <w:fldChar w:fldCharType="end"/>
      </w:r>
      <w:r w:rsidR="009176EC">
        <w:rPr>
          <w:lang w:eastAsia="en-US"/>
        </w:rPr>
        <w:t xml:space="preserve">, </w:t>
      </w:r>
      <w:r w:rsidR="009176EC">
        <w:t>continuity of care is declining</w:t>
      </w:r>
      <w:r w:rsidR="001C3667">
        <w:t xml:space="preserve"> </w:t>
      </w:r>
      <w:r w:rsidR="001C3667">
        <w:fldChar w:fldCharType="begin"/>
      </w:r>
      <w:r w:rsidR="000A313E">
        <w:instrText xml:space="preserve"> ADDIN EN.CITE &lt;EndNote&gt;&lt;Cite&gt;&lt;Author&gt;Levene&lt;/Author&gt;&lt;Year&gt;2018&lt;/Year&gt;&lt;RecNum&gt;8737&lt;/RecNum&gt;&lt;DisplayText&gt;(Levene et al., 2018)&lt;/DisplayText&gt;&lt;record&gt;&lt;rec-number&gt;8737&lt;/rec-number&gt;&lt;foreign-keys&gt;&lt;key app="EN" db-id="5fsvt0xpnvsapdee5sypfasxfv2svt0pastt" timestamp="0"&gt;8737&lt;/key&gt;&lt;/foreign-keys&gt;&lt;ref-type name="Journal Article"&gt;17&lt;/ref-type&gt;&lt;contributors&gt;&lt;authors&gt;&lt;author&gt;Levene, L. S.&lt;/author&gt;&lt;author&gt;Baker, R.&lt;/author&gt;&lt;author&gt;Walker, N.&lt;/author&gt;&lt;author&gt;Williams, C.&lt;/author&gt;&lt;author&gt;Wilson, A.&lt;/author&gt;&lt;author&gt;Bankart, J.&lt;/author&gt;&lt;/authors&gt;&lt;/contributors&gt;&lt;auth-address&gt;Department of Health Sciences, College of Life Sciences, George Davies Centre for Medicine, University of Leicester, Leicester.&lt;/auth-address&gt;&lt;titles&gt;&lt;title&gt;Predicting declines in perceived relationship continuity using practice deprivation scores: a longitudinal study in primary care&lt;/title&gt;&lt;secondary-title&gt;British Journal of General Practice&lt;/secondary-title&gt;&lt;/titles&gt;&lt;periodical&gt;&lt;full-title&gt;British Journal of General Practice&lt;/full-title&gt;&lt;/periodical&gt;&lt;pages&gt;e420-e426&lt;/pages&gt;&lt;volume&gt;68&lt;/volume&gt;&lt;number&gt;671&lt;/number&gt;&lt;edition&gt;2018/05/10&lt;/edition&gt;&lt;keywords&gt;&lt;keyword&gt;continuity of patient care&lt;/keyword&gt;&lt;keyword&gt;primary health care&lt;/keyword&gt;&lt;keyword&gt;socioeconomic factors&lt;/keyword&gt;&lt;/keywords&gt;&lt;dates&gt;&lt;year&gt;2018&lt;/year&gt;&lt;/dates&gt;&lt;isbn&gt;0960-1643&lt;/isbn&gt;&lt;accession-num&gt;29739778&lt;/accession-num&gt;&lt;urls&gt;&lt;/urls&gt;&lt;electronic-resource-num&gt;10.3399/bjgp18X696209&lt;/electronic-resource-num&gt;&lt;remote-database-provider&gt;NLM&lt;/remote-database-provider&gt;&lt;language&gt;eng&lt;/language&gt;&lt;/record&gt;&lt;/Cite&gt;&lt;/EndNote&gt;</w:instrText>
      </w:r>
      <w:r w:rsidR="001C3667">
        <w:fldChar w:fldCharType="separate"/>
      </w:r>
      <w:r w:rsidR="001C3667">
        <w:rPr>
          <w:noProof/>
        </w:rPr>
        <w:t>(Levene et al., 2018)</w:t>
      </w:r>
      <w:r w:rsidR="001C3667">
        <w:fldChar w:fldCharType="end"/>
      </w:r>
      <w:r w:rsidR="001C3667">
        <w:t>,</w:t>
      </w:r>
      <w:r w:rsidR="009176EC">
        <w:t xml:space="preserve"> and a large minority </w:t>
      </w:r>
      <w:r w:rsidR="00994A9F">
        <w:t xml:space="preserve">of </w:t>
      </w:r>
      <w:r w:rsidR="009176EC">
        <w:t xml:space="preserve">patients are not regularly able to see their preferred GP </w:t>
      </w:r>
      <w:r w:rsidR="009176EC">
        <w:fldChar w:fldCharType="begin">
          <w:fldData xml:space="preserve">PEVuZE5vdGU+PENpdGU+PEF1dGhvcj5BYm91bGdoYXRlPC9BdXRob3I+PFllYXI+MjAxMjwvWWVh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==
</w:fldData>
        </w:fldChar>
      </w:r>
      <w:r w:rsidR="000A313E">
        <w:instrText xml:space="preserve"> ADDIN EN.CITE </w:instrText>
      </w:r>
      <w:r w:rsidR="000A313E">
        <w:fldChar w:fldCharType="begin">
          <w:fldData xml:space="preserve">PEVuZE5vdGU+PENpdGU+PEF1dGhvcj5BYm91bGdoYXRlPC9BdXRob3I+PFllYXI+MjAxMjwvWWVh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==
</w:fldData>
        </w:fldChar>
      </w:r>
      <w:r w:rsidR="000A313E">
        <w:instrText xml:space="preserve"> ADDIN EN.CITE.DATA </w:instrText>
      </w:r>
      <w:r w:rsidR="000A313E">
        <w:fldChar w:fldCharType="end"/>
      </w:r>
      <w:r w:rsidR="009176EC">
        <w:fldChar w:fldCharType="separate"/>
      </w:r>
      <w:r w:rsidR="001C3667">
        <w:rPr>
          <w:noProof/>
        </w:rPr>
        <w:t>(Aboulghate et al., 2012; Campbell &amp; Salisbury, 2015)</w:t>
      </w:r>
      <w:r w:rsidR="009176EC">
        <w:fldChar w:fldCharType="end"/>
      </w:r>
      <w:r w:rsidR="000A66CE">
        <w:t>.</w:t>
      </w:r>
      <w:r w:rsidR="00B61DC0">
        <w:t xml:space="preserve"> These challenges make practising person-centred care increasingly difficult.</w:t>
      </w:r>
    </w:p>
    <w:p w14:paraId="25D09BB5" w14:textId="47E04AA7" w:rsidR="003418CE" w:rsidRPr="00D0137F" w:rsidRDefault="00983757" w:rsidP="007A0E22">
      <w:pPr>
        <w:pStyle w:val="Maintext"/>
        <w:ind w:firstLine="567"/>
        <w:rPr>
          <w:szCs w:val="24"/>
        </w:rPr>
      </w:pPr>
      <w:r>
        <w:rPr>
          <w:lang w:eastAsia="en-US"/>
        </w:rPr>
        <w:t>In response</w:t>
      </w:r>
      <w:r w:rsidR="009176EC">
        <w:rPr>
          <w:lang w:eastAsia="en-US"/>
        </w:rPr>
        <w:t xml:space="preserve"> to this issue</w:t>
      </w:r>
      <w:r w:rsidR="00B87A10">
        <w:rPr>
          <w:lang w:eastAsia="en-US"/>
        </w:rPr>
        <w:t xml:space="preserve"> </w:t>
      </w:r>
      <w:r w:rsidR="00B87A10">
        <w:t xml:space="preserve">we conducted an ethnography of a general practice surgery in southern England, exploring </w:t>
      </w:r>
      <w:r w:rsidR="005571AA">
        <w:t xml:space="preserve">how person-centred care is </w:t>
      </w:r>
      <w:r w:rsidR="007A0E22">
        <w:t xml:space="preserve">achieved </w:t>
      </w:r>
      <w:r w:rsidR="007625C6">
        <w:t>regarding</w:t>
      </w:r>
      <w:r w:rsidR="001C7D64">
        <w:t xml:space="preserve"> long-term conditions</w:t>
      </w:r>
      <w:r w:rsidR="00B87A10">
        <w:t xml:space="preserve">. </w:t>
      </w:r>
      <w:r w:rsidR="00DD7D92">
        <w:t>With respect to person-centred care, o</w:t>
      </w:r>
      <w:r w:rsidR="00CB3548">
        <w:t xml:space="preserve">ur aims </w:t>
      </w:r>
      <w:r w:rsidR="00931A61">
        <w:t>are</w:t>
      </w:r>
      <w:r w:rsidR="00CB3548">
        <w:t xml:space="preserve"> to</w:t>
      </w:r>
      <w:r w:rsidR="00543D06">
        <w:t>:</w:t>
      </w:r>
      <w:r w:rsidR="00CB3548">
        <w:t xml:space="preserve"> identify the </w:t>
      </w:r>
      <w:r w:rsidR="00DD7D92">
        <w:t xml:space="preserve">relevant </w:t>
      </w:r>
      <w:r w:rsidR="00CB3548">
        <w:t xml:space="preserve">processes and practices </w:t>
      </w:r>
      <w:r w:rsidR="00994A9F">
        <w:t>of</w:t>
      </w:r>
      <w:r w:rsidR="00543D06">
        <w:t xml:space="preserve"> clinicians;</w:t>
      </w:r>
      <w:r w:rsidR="00CB3548">
        <w:t xml:space="preserve"> explore </w:t>
      </w:r>
      <w:r w:rsidR="001C7D64">
        <w:t>the</w:t>
      </w:r>
      <w:r w:rsidR="00545E56">
        <w:t xml:space="preserve"> </w:t>
      </w:r>
      <w:r w:rsidR="00CB3548">
        <w:t>views</w:t>
      </w:r>
      <w:r w:rsidR="00EE7050">
        <w:t xml:space="preserve"> and experiences</w:t>
      </w:r>
      <w:r w:rsidR="00543D06">
        <w:t xml:space="preserve"> of patients and </w:t>
      </w:r>
      <w:r w:rsidR="00543D06">
        <w:lastRenderedPageBreak/>
        <w:t>clinicians;</w:t>
      </w:r>
      <w:r w:rsidR="00CB3548">
        <w:t xml:space="preserve"> and generate theo</w:t>
      </w:r>
      <w:r w:rsidR="003D2321">
        <w:t xml:space="preserve">ry on how person-centred care </w:t>
      </w:r>
      <w:r w:rsidR="004A1808">
        <w:t>is</w:t>
      </w:r>
      <w:r w:rsidR="00CB3548">
        <w:t xml:space="preserve"> </w:t>
      </w:r>
      <w:r w:rsidR="00EC0D8D">
        <w:t xml:space="preserve">achieved </w:t>
      </w:r>
      <w:r w:rsidR="00CB3548">
        <w:t xml:space="preserve">in </w:t>
      </w:r>
      <w:r w:rsidR="00F7191E">
        <w:t xml:space="preserve">modern </w:t>
      </w:r>
      <w:r w:rsidR="00CB3548">
        <w:t>general practice.</w:t>
      </w:r>
    </w:p>
    <w:p w14:paraId="4EF2241A" w14:textId="77777777" w:rsidR="005420A3" w:rsidRDefault="00BA1210" w:rsidP="00B87A10">
      <w:pPr>
        <w:pStyle w:val="Heading1"/>
      </w:pPr>
      <w:r w:rsidRPr="006D2DC9">
        <w:t>Method</w:t>
      </w:r>
      <w:r w:rsidR="009B337C">
        <w:t>s</w:t>
      </w:r>
      <w:r w:rsidR="005420A3">
        <w:t xml:space="preserve"> </w:t>
      </w:r>
    </w:p>
    <w:p w14:paraId="3A5FDFDF" w14:textId="77777777" w:rsidR="00077099" w:rsidRPr="005420A3" w:rsidRDefault="00077099" w:rsidP="00077099">
      <w:pPr>
        <w:pStyle w:val="Heading2"/>
      </w:pPr>
      <w:r>
        <w:t>Methodology</w:t>
      </w:r>
    </w:p>
    <w:p w14:paraId="0B1C5378" w14:textId="71291DB8" w:rsidR="009376EB" w:rsidRDefault="00CB3548" w:rsidP="00A37703">
      <w:pPr>
        <w:ind w:firstLine="567"/>
      </w:pPr>
      <w:r>
        <w:t>O</w:t>
      </w:r>
      <w:r w:rsidR="006A73C2">
        <w:t>ur methodology was ethnography, which</w:t>
      </w:r>
      <w:r w:rsidR="00000B22">
        <w:t xml:space="preserve"> involves </w:t>
      </w:r>
      <w:r w:rsidR="00B77C7C">
        <w:t xml:space="preserve">sustained participation and observation in a community </w:t>
      </w:r>
      <w:r w:rsidR="00000B22">
        <w:fldChar w:fldCharType="begin">
          <w:fldData xml:space="preserve">PEVuZE5vdGU+PENpdGU+PEF1dGhvcj5DaGFybWF6PC9BdXRob3I+PFllYXI+MjAxNDwvWWVhcj48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</w:fldData>
        </w:fldChar>
      </w:r>
      <w:r w:rsidR="00F73261">
        <w:instrText xml:space="preserve"> ADDIN EN.CITE </w:instrText>
      </w:r>
      <w:r w:rsidR="00F73261">
        <w:fldChar w:fldCharType="begin">
          <w:fldData xml:space="preserve">PEVuZE5vdGU+PENpdGU+PEF1dGhvcj5DaGFybWF6PC9BdXRob3I+PFllYXI+MjAxNDwvWWVhcj48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</w:fldData>
        </w:fldChar>
      </w:r>
      <w:r w:rsidR="00F73261">
        <w:instrText xml:space="preserve"> ADDIN EN.CITE.DATA </w:instrText>
      </w:r>
      <w:r w:rsidR="00F73261">
        <w:fldChar w:fldCharType="end"/>
      </w:r>
      <w:r w:rsidR="00000B22">
        <w:fldChar w:fldCharType="separate"/>
      </w:r>
      <w:r w:rsidR="00B77C7C">
        <w:rPr>
          <w:noProof/>
        </w:rPr>
        <w:t>(Charmaz, 2014; Eriksen, 2010; Pope, 2005)</w:t>
      </w:r>
      <w:r w:rsidR="00000B22">
        <w:fldChar w:fldCharType="end"/>
      </w:r>
      <w:r w:rsidR="00000B22">
        <w:t xml:space="preserve">. </w:t>
      </w:r>
      <w:r w:rsidR="007433CB">
        <w:t>W</w:t>
      </w:r>
      <w:r w:rsidR="00000B22">
        <w:t xml:space="preserve">e </w:t>
      </w:r>
      <w:r w:rsidR="007433CB">
        <w:t>adopted the following de</w:t>
      </w:r>
      <w:r w:rsidR="00A55D88">
        <w:t xml:space="preserve">finition of ethnographic work: </w:t>
      </w:r>
      <w:r w:rsidR="00000B22">
        <w:t xml:space="preserve">data collection is conducted in </w:t>
      </w:r>
      <w:r w:rsidR="003E5E56">
        <w:t>natural settings</w:t>
      </w:r>
      <w:r w:rsidR="00000B22">
        <w:t>, uses a range of sources</w:t>
      </w:r>
      <w:r w:rsidR="00255E6E">
        <w:t>,</w:t>
      </w:r>
      <w:r w:rsidR="00F848C5">
        <w:t xml:space="preserve"> and is in-</w:t>
      </w:r>
      <w:r w:rsidR="00000B22">
        <w:t xml:space="preserve">depth and relatively unstructured; and data analysis is focussed on interpreting human actions and practices in </w:t>
      </w:r>
      <w:r w:rsidR="00255E6E">
        <w:t xml:space="preserve">their </w:t>
      </w:r>
      <w:r w:rsidR="00000B22">
        <w:t xml:space="preserve">socio-cultural context </w:t>
      </w:r>
      <w:r w:rsidR="00000B22">
        <w:fldChar w:fldCharType="begin"/>
      </w:r>
      <w:r w:rsidR="00000B22">
        <w:instrText xml:space="preserve"> ADDIN EN.CITE &lt;EndNote&gt;&lt;Cite&gt;&lt;Author&gt;Hammersley&lt;/Author&gt;&lt;Year&gt;2007&lt;/Year&gt;&lt;RecNum&gt;534&lt;/RecNum&gt;&lt;DisplayText&gt;(Hammersley &amp;amp; Atkinson, 2007)&lt;/DisplayText&gt;&lt;record&gt;&lt;rec-number&gt;534&lt;/rec-number&gt;&lt;foreign-keys&gt;&lt;key app="EN" db-id="5fsvt0xpnvsapdee5sypfasxfv2svt0pastt" timestamp="0"&gt;534&lt;/key&gt;&lt;/foreign-keys&gt;&lt;ref-type name="Book"&gt;6&lt;/ref-type&gt;&lt;contributors&gt;&lt;authors&gt;&lt;author&gt;Hammersley, M&lt;/author&gt;&lt;author&gt;Atkinson, A&lt;/author&gt;&lt;/authors&gt;&lt;/contributors&gt;&lt;titles&gt;&lt;title&gt;Ethnography: principles in practice&lt;/title&gt;&lt;/titles&gt;&lt;dates&gt;&lt;year&gt;2007&lt;/year&gt;&lt;/dates&gt;&lt;pub-location&gt;London&lt;/pub-location&gt;&lt;publisher&gt;Routledge&lt;/publisher&gt;&lt;urls&gt;&lt;/urls&gt;&lt;/record&gt;&lt;/Cite&gt;&lt;/EndNote&gt;</w:instrText>
      </w:r>
      <w:r w:rsidR="00000B22">
        <w:fldChar w:fldCharType="separate"/>
      </w:r>
      <w:r w:rsidR="00000B22">
        <w:rPr>
          <w:noProof/>
        </w:rPr>
        <w:t>(Hammersley &amp; Atkinson, 2007)</w:t>
      </w:r>
      <w:r w:rsidR="00000B22">
        <w:fldChar w:fldCharType="end"/>
      </w:r>
      <w:r w:rsidR="00000B22">
        <w:t>.</w:t>
      </w:r>
      <w:r w:rsidR="006E6CF7">
        <w:t xml:space="preserve"> Our ethnography</w:t>
      </w:r>
      <w:r w:rsidR="00B87A10">
        <w:t xml:space="preserve"> was situated in a the</w:t>
      </w:r>
      <w:r w:rsidR="00570935">
        <w:t>oretical framework of American p</w:t>
      </w:r>
      <w:r w:rsidR="00B87A10">
        <w:t xml:space="preserve">ragmatism whereby </w:t>
      </w:r>
      <w:r w:rsidR="00CA5595">
        <w:t xml:space="preserve">inquiry is fallibilistic and </w:t>
      </w:r>
      <w:r w:rsidR="00A37703">
        <w:t>focussed on conceived practical effects</w:t>
      </w:r>
      <w:r w:rsidR="00B87A10">
        <w:t xml:space="preserve"> </w:t>
      </w:r>
      <w:r w:rsidR="00B87A10">
        <w:fldChar w:fldCharType="begin"/>
      </w:r>
      <w:r w:rsidR="00D302DA">
        <w:instrText xml:space="preserve"> ADDIN EN.CITE &lt;EndNote&gt;&lt;Cite&gt;&lt;Author&gt;Dewey&lt;/Author&gt;&lt;Year&gt;1925/2013&lt;/Year&gt;&lt;RecNum&gt;456&lt;/RecNum&gt;&lt;DisplayText&gt;(Dewey, 1925/2013; Misak, 2013; Peirce, 1878/1982)&lt;/DisplayText&gt;&lt;record&gt;&lt;rec-number&gt;456&lt;/rec-number&gt;&lt;foreign-keys&gt;&lt;key app="EN" db-id="5fsvt0xpnvsapdee5sypfasxfv2svt0pastt" timestamp="0"&gt;456&lt;/key&gt;&lt;/foreign-keys&gt;&lt;ref-type name="Book"&gt;6&lt;/ref-type&gt;&lt;contributors&gt;&lt;authors&gt;&lt;author&gt;Dewey, John&lt;/author&gt;&lt;/authors&gt;&lt;/contributors&gt;&lt;titles&gt;&lt;title&gt;Experience and nature&lt;/title&gt;&lt;/titles&gt;&lt;dates&gt;&lt;year&gt;1925/2013&lt;/year&gt;&lt;/dates&gt;&lt;pub-location&gt;USA&lt;/pub-location&gt;&lt;publisher&gt;Dover Publications&lt;/publisher&gt;&lt;isbn&gt;0486204715&lt;/isbn&gt;&lt;urls&gt;&lt;/urls&gt;&lt;/record&gt;&lt;/Cite&gt;&lt;Cite&gt;&lt;Author&gt;Peirce&lt;/Author&gt;&lt;Year&gt;1878/1982&lt;/Year&gt;&lt;RecNum&gt;8371&lt;/RecNum&gt;&lt;record&gt;&lt;rec-number&gt;8371&lt;/rec-number&gt;&lt;foreign-keys&gt;&lt;key app="EN" db-id="5fsvt0xpnvsapdee5sypfasxfv2svt0pastt" timestamp="0"&gt;8371&lt;/key&gt;&lt;/foreign-keys&gt;&lt;ref-type name="Book Section"&gt;5&lt;/ref-type&gt;&lt;contributors&gt;&lt;authors&gt;&lt;author&gt;Peirce, C.S&lt;/author&gt;&lt;/authors&gt;&lt;secondary-authors&gt;&lt;author&gt;Thayer, H.S.&lt;/author&gt;&lt;/secondary-authors&gt;&lt;/contributors&gt;&lt;titles&gt;&lt;title&gt;How to make our ideas clear&lt;/title&gt;&lt;secondary-title&gt;Pragmatism the classic writings&lt;/secondary-title&gt;&lt;/titles&gt;&lt;pages&gt;79-100&lt;/pages&gt;&lt;dates&gt;&lt;year&gt;1878/1982&lt;/year&gt;&lt;/dates&gt;&lt;pub-location&gt;Cambridge&lt;/pub-location&gt;&lt;publisher&gt;Hackett Publishing Company&lt;/publisher&gt;&lt;urls&gt;&lt;/urls&gt;&lt;/record&gt;&lt;/Cite&gt;&lt;Cite&gt;&lt;Author&gt;Misak&lt;/Author&gt;&lt;Year&gt;2013&lt;/Year&gt;&lt;RecNum&gt;8988&lt;/RecNum&gt;&lt;record&gt;&lt;rec-number&gt;8988&lt;/rec-number&gt;&lt;foreign-keys&gt;&lt;key app="EN" db-id="5fsvt0xpnvsapdee5sypfasxfv2svt0pastt" timestamp="0"&gt;8988&lt;/key&gt;&lt;/foreign-keys&gt;&lt;ref-type name="Book"&gt;6&lt;/ref-type&gt;&lt;contributors&gt;&lt;authors&gt;&lt;author&gt;Misak, Cheryl&lt;/author&gt;&lt;/authors&gt;&lt;/contributors&gt;&lt;titles&gt;&lt;title&gt;The American pragmatists&lt;/title&gt;&lt;/titles&gt;&lt;dates&gt;&lt;year&gt;2013&lt;/year&gt;&lt;/dates&gt;&lt;pub-location&gt;Oxford&lt;/pub-location&gt;&lt;publisher&gt;Oxford University Press&lt;/publisher&gt;&lt;urls&gt;&lt;/urls&gt;&lt;/record&gt;&lt;/Cite&gt;&lt;/EndNote&gt;</w:instrText>
      </w:r>
      <w:r w:rsidR="00B87A10">
        <w:fldChar w:fldCharType="separate"/>
      </w:r>
      <w:r w:rsidR="00D302DA">
        <w:rPr>
          <w:noProof/>
        </w:rPr>
        <w:t>(Dewey, 1925/2013; Misak, 2013; Peirce, 1878/1982)</w:t>
      </w:r>
      <w:r w:rsidR="00B87A10">
        <w:fldChar w:fldCharType="end"/>
      </w:r>
      <w:r w:rsidR="00B87A10">
        <w:t>.</w:t>
      </w:r>
    </w:p>
    <w:p w14:paraId="58BAD3D2" w14:textId="77777777" w:rsidR="009376EB" w:rsidRDefault="009376EB" w:rsidP="009376EB">
      <w:pPr>
        <w:pStyle w:val="Heading2"/>
      </w:pPr>
      <w:r>
        <w:t>Study setting</w:t>
      </w:r>
    </w:p>
    <w:p w14:paraId="125D0618" w14:textId="5905B01B" w:rsidR="009376EB" w:rsidRDefault="005122B2" w:rsidP="004E570D">
      <w:pPr>
        <w:ind w:firstLine="567"/>
      </w:pPr>
      <w:r>
        <w:t xml:space="preserve">The study was conducted </w:t>
      </w:r>
      <w:r w:rsidR="00E06A69">
        <w:t xml:space="preserve">from </w:t>
      </w:r>
      <w:r w:rsidR="005D1F42">
        <w:t xml:space="preserve">February </w:t>
      </w:r>
      <w:r w:rsidR="00E06A69">
        <w:t xml:space="preserve">2018 to </w:t>
      </w:r>
      <w:r w:rsidR="005D1F42">
        <w:t xml:space="preserve">March </w:t>
      </w:r>
      <w:r w:rsidR="000C41B8">
        <w:t>2019</w:t>
      </w:r>
      <w:r w:rsidR="00E06A69">
        <w:t xml:space="preserve"> </w:t>
      </w:r>
      <w:r>
        <w:t>at one general practice surgery in a small market town in southern England. The surgery</w:t>
      </w:r>
      <w:r w:rsidR="0002750B">
        <w:t xml:space="preserve"> was selected</w:t>
      </w:r>
      <w:r w:rsidR="00D74C73">
        <w:t>,</w:t>
      </w:r>
      <w:r w:rsidR="0002750B">
        <w:t xml:space="preserve"> through the local Clinical Research Network (CRN)</w:t>
      </w:r>
      <w:r w:rsidR="00D74C73">
        <w:t>, to ensure it was large enough and provided enough services to constitute a sizeable community for investigation. The surgery</w:t>
      </w:r>
      <w:r w:rsidR="00632585">
        <w:t xml:space="preserve"> has approximately 8000 patients and </w:t>
      </w:r>
      <w:r>
        <w:t xml:space="preserve">serves the town and surrounding area with a range of general </w:t>
      </w:r>
      <w:r w:rsidR="00A75340">
        <w:t>medical</w:t>
      </w:r>
      <w:r>
        <w:t xml:space="preserve"> services and specialist disease management clinics. </w:t>
      </w:r>
      <w:r w:rsidR="005D1F42">
        <w:t xml:space="preserve">At the time of the study </w:t>
      </w:r>
      <w:r w:rsidR="00691CAE">
        <w:t>i</w:t>
      </w:r>
      <w:r w:rsidR="000D2A20">
        <w:t>t</w:t>
      </w:r>
      <w:r w:rsidR="00753237">
        <w:t xml:space="preserve"> h</w:t>
      </w:r>
      <w:r w:rsidR="00691CAE">
        <w:t>ad</w:t>
      </w:r>
      <w:r>
        <w:t xml:space="preserve"> </w:t>
      </w:r>
      <w:r w:rsidR="002D5EA8">
        <w:t xml:space="preserve">eight </w:t>
      </w:r>
      <w:r>
        <w:t xml:space="preserve">General Practitioners (GPs), </w:t>
      </w:r>
      <w:r w:rsidR="002D5EA8">
        <w:t xml:space="preserve">three </w:t>
      </w:r>
      <w:r>
        <w:t>nurses,</w:t>
      </w:r>
      <w:r w:rsidR="002D5EA8">
        <w:t xml:space="preserve"> two</w:t>
      </w:r>
      <w:r>
        <w:t xml:space="preserve"> Health Care Assistants (HCAs)</w:t>
      </w:r>
      <w:r w:rsidR="00647A45">
        <w:t>,</w:t>
      </w:r>
      <w:r>
        <w:t xml:space="preserve"> and </w:t>
      </w:r>
      <w:r w:rsidR="00F6079D">
        <w:t xml:space="preserve">a team of </w:t>
      </w:r>
      <w:r>
        <w:t>administrative suppor</w:t>
      </w:r>
      <w:r w:rsidR="00753237">
        <w:t>t staff.</w:t>
      </w:r>
      <w:r w:rsidR="005D1F42">
        <w:t xml:space="preserve"> </w:t>
      </w:r>
      <w:r w:rsidR="006B014A">
        <w:t xml:space="preserve">Due to part-time working the </w:t>
      </w:r>
      <w:r w:rsidR="005D1F42">
        <w:t>GP full-time equivalent</w:t>
      </w:r>
      <w:r w:rsidR="00D04907">
        <w:t xml:space="preserve"> (FTE)</w:t>
      </w:r>
      <w:r w:rsidR="005D1F42">
        <w:t xml:space="preserve"> at the time of the study was five. Given the population it serves, this </w:t>
      </w:r>
      <w:r w:rsidR="00FD7F6A">
        <w:t>was</w:t>
      </w:r>
      <w:r w:rsidR="005D1F42">
        <w:t xml:space="preserve"> slightly </w:t>
      </w:r>
      <w:r w:rsidR="00B45A9E">
        <w:t>above</w:t>
      </w:r>
      <w:r w:rsidR="005D1F42">
        <w:t xml:space="preserve"> the average in England, which is </w:t>
      </w:r>
      <w:r w:rsidR="00AF6413">
        <w:t>0.</w:t>
      </w:r>
      <w:r w:rsidR="00D04907">
        <w:t xml:space="preserve">58 FTE GPs per 1000 patients </w:t>
      </w:r>
      <w:r w:rsidR="00D04907">
        <w:fldChar w:fldCharType="begin"/>
      </w:r>
      <w:r w:rsidR="00D04907">
        <w:instrText xml:space="preserve"> ADDIN EN.CITE &lt;EndNote&gt;&lt;Cite&gt;&lt;Author&gt;Digital&lt;/Author&gt;&lt;Year&gt;2019&lt;/Year&gt;&lt;RecNum&gt;9192&lt;/RecNum&gt;&lt;DisplayText&gt;(NHS Digital, 2019)&lt;/DisplayText&gt;&lt;record&gt;&lt;rec-number&gt;9192&lt;/rec-number&gt;&lt;foreign-keys&gt;&lt;key app="EN" db-id="5fsvt0xpnvsapdee5sypfasxfv2svt0pastt" timestamp="1567073872"&gt;9192&lt;/key&gt;&lt;/foreign-keys&gt;&lt;ref-type name="Web Page"&gt;12&lt;/ref-type&gt;&lt;contributors&gt;&lt;authors&gt;&lt;author&gt;NHS Digital,&lt;/author&gt;&lt;/authors&gt;&lt;/contributors&gt;&lt;titles&gt;&lt;title&gt;General Practice Workforce&lt;/title&gt;&lt;/titles&gt;&lt;dates&gt;&lt;year&gt;2019&lt;/year&gt;&lt;/dates&gt;&lt;urls&gt;&lt;related-urls&gt;&lt;url&gt;https://digital.nhs.uk/data-and-information/data-tools-and-services/data-services/general-practice-data-hub/workforce#what-the-report-can-t-tell-you&lt;/url&gt;&lt;/related-urls&gt;&lt;/urls&gt;&lt;/record&gt;&lt;/Cite&gt;&lt;/EndNote&gt;</w:instrText>
      </w:r>
      <w:r w:rsidR="00D04907">
        <w:fldChar w:fldCharType="separate"/>
      </w:r>
      <w:r w:rsidR="00D04907">
        <w:rPr>
          <w:noProof/>
        </w:rPr>
        <w:t>(NHS Digital, 2019)</w:t>
      </w:r>
      <w:r w:rsidR="00D04907">
        <w:fldChar w:fldCharType="end"/>
      </w:r>
      <w:r w:rsidR="00D6638A">
        <w:t>.</w:t>
      </w:r>
    </w:p>
    <w:p w14:paraId="15BF824A" w14:textId="77777777" w:rsidR="009376EB" w:rsidRDefault="009376EB" w:rsidP="009376EB">
      <w:pPr>
        <w:pStyle w:val="Heading2"/>
      </w:pPr>
      <w:r>
        <w:lastRenderedPageBreak/>
        <w:t>Data collection</w:t>
      </w:r>
    </w:p>
    <w:p w14:paraId="6EF613DE" w14:textId="418C76E1" w:rsidR="005B4AE9" w:rsidRDefault="004054CB" w:rsidP="003E2FAD">
      <w:pPr>
        <w:ind w:firstLine="567"/>
      </w:pPr>
      <w:r>
        <w:t>The first auth</w:t>
      </w:r>
      <w:r w:rsidR="00981BB5">
        <w:t>or (DH</w:t>
      </w:r>
      <w:r w:rsidR="001B4C28">
        <w:t>) conducted all study data collection</w:t>
      </w:r>
      <w:r w:rsidR="0053680B">
        <w:t xml:space="preserve">, primarily through </w:t>
      </w:r>
      <w:r w:rsidR="001B4C28">
        <w:t>participant observation</w:t>
      </w:r>
      <w:r w:rsidR="0063424D">
        <w:t xml:space="preserve">. This </w:t>
      </w:r>
      <w:r w:rsidR="00DC1ABC">
        <w:t>included</w:t>
      </w:r>
      <w:r w:rsidR="000C7E11">
        <w:t xml:space="preserve"> </w:t>
      </w:r>
      <w:r w:rsidR="00DC1ABC">
        <w:t>100 consultations between clinicians and patients</w:t>
      </w:r>
      <w:r w:rsidR="00017FAF">
        <w:t>,</w:t>
      </w:r>
      <w:r w:rsidR="00DC1ABC">
        <w:t xml:space="preserve"> and over 300 hours of observation in the </w:t>
      </w:r>
      <w:r w:rsidR="00017FAF">
        <w:t>wider surgery</w:t>
      </w:r>
      <w:r w:rsidR="00DC1ABC">
        <w:t xml:space="preserve">, including in administration areas, the staff room, and the patient waiting room. </w:t>
      </w:r>
      <w:r w:rsidR="006D7916">
        <w:t>O</w:t>
      </w:r>
      <w:r w:rsidR="00DC1ABC">
        <w:t>bservations</w:t>
      </w:r>
      <w:r w:rsidR="005B4AE9">
        <w:t xml:space="preserve"> </w:t>
      </w:r>
      <w:r w:rsidR="006D7916">
        <w:t xml:space="preserve">were recorded </w:t>
      </w:r>
      <w:r w:rsidR="00BE3B6E">
        <w:t>in hand-written notebooks</w:t>
      </w:r>
      <w:r w:rsidR="00833675">
        <w:t>.</w:t>
      </w:r>
      <w:r w:rsidR="00D808CD">
        <w:t xml:space="preserve"> We term our mode of observation ‘participant observation’ to acknowledge that the presence of the observer in any situation alters the data collected. In practic</w:t>
      </w:r>
      <w:r w:rsidR="00251456">
        <w:t>e</w:t>
      </w:r>
      <w:r w:rsidR="00D808CD">
        <w:t xml:space="preserve">, the </w:t>
      </w:r>
      <w:r w:rsidR="00981BB5">
        <w:t>role of DH</w:t>
      </w:r>
      <w:r w:rsidR="00D808CD">
        <w:t xml:space="preserve"> was more or less participatory</w:t>
      </w:r>
      <w:r w:rsidR="00936E68">
        <w:t xml:space="preserve"> depending on the situation.</w:t>
      </w:r>
    </w:p>
    <w:p w14:paraId="71651452" w14:textId="694C2060" w:rsidR="009376EB" w:rsidRDefault="0063424D" w:rsidP="000C43B8">
      <w:pPr>
        <w:ind w:firstLine="567"/>
      </w:pPr>
      <w:r>
        <w:t xml:space="preserve">We also conducted interviews and focus groups. </w:t>
      </w:r>
      <w:r w:rsidR="00981BB5">
        <w:t>DH</w:t>
      </w:r>
      <w:r w:rsidR="00DC1ABC">
        <w:t xml:space="preserve"> conducted six audio-recorded </w:t>
      </w:r>
      <w:r w:rsidR="00596A4D">
        <w:t xml:space="preserve">semi-structured </w:t>
      </w:r>
      <w:r w:rsidR="00DC1ABC">
        <w:t>interviews with clinicians at the practice, including three GPs, two nurses</w:t>
      </w:r>
      <w:r w:rsidR="00017FAF">
        <w:t>, and one HCA</w:t>
      </w:r>
      <w:r w:rsidR="005B4AE9">
        <w:t>.</w:t>
      </w:r>
      <w:r w:rsidR="006F02D2">
        <w:t xml:space="preserve"> Each interview </w:t>
      </w:r>
      <w:r w:rsidR="007433CB">
        <w:t xml:space="preserve">lasted </w:t>
      </w:r>
      <w:r w:rsidR="006F02D2">
        <w:t>approximately one hour.</w:t>
      </w:r>
      <w:r w:rsidR="00981BB5">
        <w:t xml:space="preserve"> DH</w:t>
      </w:r>
      <w:r w:rsidR="005B4AE9">
        <w:t xml:space="preserve"> also conducted</w:t>
      </w:r>
      <w:r w:rsidR="00DC1ABC">
        <w:t xml:space="preserve"> three audio-recorded focus </w:t>
      </w:r>
      <w:r w:rsidR="006F02D2">
        <w:t xml:space="preserve">groups with practice patients, which </w:t>
      </w:r>
      <w:r w:rsidR="007433CB">
        <w:t xml:space="preserve">also lasted </w:t>
      </w:r>
      <w:r w:rsidR="006F02D2">
        <w:t>approximately one hour.</w:t>
      </w:r>
      <w:r w:rsidR="00596A4D">
        <w:t xml:space="preserve"> The </w:t>
      </w:r>
      <w:r w:rsidR="007433CB">
        <w:t xml:space="preserve">interviews and </w:t>
      </w:r>
      <w:r w:rsidR="00124817">
        <w:t xml:space="preserve">first focus group </w:t>
      </w:r>
      <w:r w:rsidR="007433CB">
        <w:t xml:space="preserve">were </w:t>
      </w:r>
      <w:r w:rsidR="00596A4D">
        <w:t>c</w:t>
      </w:r>
      <w:r w:rsidR="00A31728">
        <w:t>onducted using a topic guide</w:t>
      </w:r>
      <w:r w:rsidR="00C16DBB">
        <w:t>.</w:t>
      </w:r>
      <w:r w:rsidR="007433CB">
        <w:t xml:space="preserve"> I</w:t>
      </w:r>
      <w:r w:rsidR="00596A4D">
        <w:t xml:space="preserve">n the latter two </w:t>
      </w:r>
      <w:r w:rsidR="007433CB">
        <w:t xml:space="preserve">focus </w:t>
      </w:r>
      <w:r w:rsidR="00596A4D">
        <w:t xml:space="preserve">groups participants were </w:t>
      </w:r>
      <w:r w:rsidR="005C6CBB">
        <w:t xml:space="preserve">asked to discuss </w:t>
      </w:r>
      <w:r w:rsidR="00596A4D">
        <w:t>four vignettes</w:t>
      </w:r>
      <w:r w:rsidR="00302459">
        <w:t>, which were developed by the research team</w:t>
      </w:r>
      <w:r w:rsidR="00596A4D">
        <w:t xml:space="preserve"> based on </w:t>
      </w:r>
      <w:r w:rsidR="005C6CBB">
        <w:t xml:space="preserve">emerging </w:t>
      </w:r>
      <w:r w:rsidR="00596A4D">
        <w:t>study findings.</w:t>
      </w:r>
      <w:r w:rsidR="004075E0">
        <w:t xml:space="preserve"> </w:t>
      </w:r>
      <w:r w:rsidR="001D69E1">
        <w:t xml:space="preserve">The focus groups </w:t>
      </w:r>
      <w:r w:rsidR="005C6CBB">
        <w:t xml:space="preserve">comprised </w:t>
      </w:r>
      <w:r w:rsidR="004075E0">
        <w:t>9, 2, and 5 participants respectively.</w:t>
      </w:r>
    </w:p>
    <w:p w14:paraId="3A29E30C" w14:textId="1BC13927" w:rsidR="003E2FAD" w:rsidRDefault="003E2FAD" w:rsidP="00381544">
      <w:pPr>
        <w:ind w:firstLine="567"/>
      </w:pPr>
      <w:r>
        <w:t>In line with ethnographic</w:t>
      </w:r>
      <w:r w:rsidR="0068456B">
        <w:t xml:space="preserve"> best</w:t>
      </w:r>
      <w:r>
        <w:t xml:space="preserve"> practice we used a combination of sampling techniques: convenience sampling for observations (including consultations), and purposive and snowball sampling to identify potential interview and focus group participants.</w:t>
      </w:r>
    </w:p>
    <w:p w14:paraId="4DC9848D" w14:textId="77777777" w:rsidR="009376EB" w:rsidRDefault="009376EB" w:rsidP="009376EB">
      <w:pPr>
        <w:pStyle w:val="Heading2"/>
      </w:pPr>
      <w:r>
        <w:t>Data analysis</w:t>
      </w:r>
    </w:p>
    <w:p w14:paraId="46EEEB51" w14:textId="5A81F608" w:rsidR="009376EB" w:rsidRDefault="007A541F" w:rsidP="00181AFE">
      <w:pPr>
        <w:ind w:firstLine="567"/>
      </w:pPr>
      <w:r>
        <w:t xml:space="preserve">We </w:t>
      </w:r>
      <w:r w:rsidR="00466B6B">
        <w:t>conducted</w:t>
      </w:r>
      <w:r w:rsidR="00DB268B">
        <w:t xml:space="preserve"> </w:t>
      </w:r>
      <w:r w:rsidR="00625242">
        <w:t>abductive</w:t>
      </w:r>
      <w:r w:rsidR="00DB268B">
        <w:t xml:space="preserve"> </w:t>
      </w:r>
      <w:r>
        <w:t>anal</w:t>
      </w:r>
      <w:r w:rsidR="00DB268B">
        <w:t>ysis informed by constructivist</w:t>
      </w:r>
      <w:r>
        <w:t xml:space="preserve"> grounded theory</w:t>
      </w:r>
      <w:r w:rsidR="00CC3788">
        <w:t>,</w:t>
      </w:r>
      <w:r w:rsidR="002F34F4">
        <w:t xml:space="preserve"> in which data collection and analysis occur iteratively</w:t>
      </w:r>
      <w:r>
        <w:t xml:space="preserve"> </w:t>
      </w:r>
      <w:r>
        <w:fldChar w:fldCharType="begin"/>
      </w:r>
      <w:r w:rsidR="00F73261">
        <w:instrText xml:space="preserve"> ADDIN EN.CITE &lt;EndNote&gt;&lt;Cite&gt;&lt;Author&gt;Charmaz&lt;/Author&gt;&lt;Year&gt;2014&lt;/Year&gt;&lt;RecNum&gt;664&lt;/RecNum&gt;&lt;DisplayText&gt;(Charmaz, 2014; Reichertz, 2007)&lt;/DisplayText&gt;&lt;record&gt;&lt;rec-number&gt;664&lt;/rec-number&gt;&lt;foreign-keys&gt;&lt;key app="EN" db-id="5fsvt0xpnvsapdee5sypfasxfv2svt0pastt" timestamp="0"&gt;664&lt;/key&gt;&lt;/foreign-keys&gt;&lt;ref-type name="Book"&gt;6&lt;/ref-type&gt;&lt;contributors&gt;&lt;authors&gt;&lt;author&gt;Charmaz, K.&lt;/author&gt;&lt;/authors&gt;&lt;/contributors&gt;&lt;titles&gt;&lt;title&gt;Constructing grounded theory&lt;/title&gt;&lt;/titles&gt;&lt;edition&gt;2nd&lt;/edition&gt;&lt;dates&gt;&lt;year&gt;2014&lt;/year&gt;&lt;/dates&gt;&lt;pub-location&gt;London&lt;/pub-location&gt;&lt;publisher&gt;Sage Publications&lt;/publisher&gt;&lt;label&gt;Charmaz2006&lt;/label&gt;&lt;urls&gt;&lt;/urls&gt;&lt;/record&gt;&lt;/Cite&gt;&lt;Cite&gt;&lt;Author&gt;Reichertz&lt;/Author&gt;&lt;Year&gt;2007&lt;/Year&gt;&lt;RecNum&gt;8384&lt;/RecNum&gt;&lt;record&gt;&lt;rec-number&gt;8384&lt;/rec-number&gt;&lt;foreign-keys&gt;&lt;key app="EN" db-id="5fsvt0xpnvsapdee5sypfasxfv2svt0pastt" timestamp="0"&gt;8384&lt;/key&gt;&lt;/foreign-keys&gt;&lt;ref-type name="Book Section"&gt;5&lt;/ref-type&gt;&lt;contributors&gt;&lt;authors&gt;&lt;author&gt;Reichertz, Jo&lt;/author&gt;&lt;/authors&gt;&lt;secondary-authors&gt;&lt;author&gt;Bryant, A.&lt;/author&gt;&lt;author&gt;Charmaz, K.&lt;/author&gt;&lt;/secondary-authors&gt;&lt;/contributors&gt;&lt;titles&gt;&lt;title&gt;Abduction: the logic of discovery of grounded theory&lt;/title&gt;&lt;secondary-title&gt;The SAGE handbook of grounded theory&lt;/secondary-title&gt;&lt;/titles&gt;&lt;pages&gt;214-228&lt;/pages&gt;&lt;dates&gt;&lt;year&gt;2007&lt;/year&gt;&lt;/dates&gt;&lt;pub-location&gt;London&lt;/pub-location&gt;&lt;publisher&gt;Sage Publications Ltd&lt;/publisher&gt;&lt;isbn&gt;1412923468&lt;/isbn&gt;&lt;urls&gt;&lt;/urls&gt;&lt;/record&gt;&lt;/Cite&gt;&lt;/EndNote&gt;</w:instrText>
      </w:r>
      <w:r>
        <w:fldChar w:fldCharType="separate"/>
      </w:r>
      <w:r w:rsidR="0055713B">
        <w:rPr>
          <w:noProof/>
        </w:rPr>
        <w:t>(Charmaz, 2014; Reichertz, 2007)</w:t>
      </w:r>
      <w:r>
        <w:fldChar w:fldCharType="end"/>
      </w:r>
      <w:r>
        <w:t>.</w:t>
      </w:r>
      <w:r w:rsidR="000743D6">
        <w:t xml:space="preserve"> </w:t>
      </w:r>
      <w:r w:rsidR="006E0441">
        <w:t>We used g</w:t>
      </w:r>
      <w:r w:rsidR="00BB2CD0">
        <w:t xml:space="preserve">rounded theory to </w:t>
      </w:r>
      <w:r w:rsidR="00BB6AFF">
        <w:t>focus</w:t>
      </w:r>
      <w:r w:rsidR="000743D6">
        <w:t xml:space="preserve"> the analysis of our ethnography</w:t>
      </w:r>
      <w:r w:rsidR="00BB6AFF">
        <w:t xml:space="preserve"> towards theory generation</w:t>
      </w:r>
      <w:r w:rsidR="000743D6">
        <w:t xml:space="preserve"> </w:t>
      </w:r>
      <w:r w:rsidR="000743D6">
        <w:fldChar w:fldCharType="begin"/>
      </w:r>
      <w:r w:rsidR="00BB6AFF">
        <w:instrText xml:space="preserve"> ADDIN EN.CITE &lt;EndNote&gt;&lt;Cite&gt;&lt;Author&gt;Timmermans&lt;/Author&gt;&lt;Year&gt;2007&lt;/Year&gt;&lt;RecNum&gt;8913&lt;/RecNum&gt;&lt;DisplayText&gt;(Charmaz, 2014; Timmermans &amp;amp; Tavory, 2007)&lt;/DisplayText&gt;&lt;record&gt;&lt;rec-number&gt;8913&lt;/rec-number&gt;&lt;foreign-keys&gt;&lt;key app="EN" db-id="5fsvt0xpnvsapdee5sypfasxfv2svt0pastt" timestamp="0"&gt;8913&lt;/key&gt;&lt;/foreign-keys&gt;&lt;ref-type name="Book Section"&gt;5&lt;/ref-type&gt;&lt;contributors&gt;&lt;authors&gt;&lt;author&gt;Timmermans, S.&lt;/author&gt;&lt;author&gt;Tavory, I.&lt;/author&gt;&lt;/authors&gt;&lt;secondary-authors&gt;&lt;author&gt;Bryant, A.&lt;/author&gt;&lt;author&gt;Charmaz, K.&lt;/author&gt;&lt;/secondary-authors&gt;&lt;/contributors&gt;&lt;titles&gt;&lt;title&gt;Advancing ethnographic research through grounded theory practice&lt;/title&gt;&lt;secondary-title&gt;The SAGE handbook of grounded theory&lt;/secondary-title&gt;&lt;/titles&gt;&lt;pages&gt;493-512&lt;/pages&gt;&lt;dates&gt;&lt;year&gt;2007&lt;/year&gt;&lt;/dates&gt;&lt;pub-location&gt;London&lt;/pub-location&gt;&lt;publisher&gt;SAGE Publications Ltd&lt;/publisher&gt;&lt;urls&gt;&lt;/urls&gt;&lt;/record&gt;&lt;/Cite&gt;&lt;Cite&gt;&lt;Author&gt;Charmaz&lt;/Author&gt;&lt;Year&gt;2014&lt;/Year&gt;&lt;RecNum&gt;664&lt;/RecNum&gt;&lt;record&gt;&lt;rec-number&gt;664&lt;/rec-number&gt;&lt;foreign-keys&gt;&lt;key app="EN" db-id="5fsvt0xpnvsapdee5sypfasxfv2svt0pastt" timestamp="0"&gt;664&lt;/key&gt;&lt;/foreign-keys&gt;&lt;ref-type name="Book"&gt;6&lt;/ref-type&gt;&lt;contributors&gt;&lt;authors&gt;&lt;author&gt;Charmaz, K.&lt;/author&gt;&lt;/authors&gt;&lt;/contributors&gt;&lt;titles&gt;&lt;title&gt;Constructing grounded theory&lt;/title&gt;&lt;/titles&gt;&lt;edition&gt;2nd&lt;/edition&gt;&lt;dates&gt;&lt;year&gt;2014&lt;/year&gt;&lt;/dates&gt;&lt;pub-location&gt;London&lt;/pub-location&gt;&lt;publisher&gt;Sage Publications&lt;/publisher&gt;&lt;label&gt;Charmaz2006&lt;/label&gt;&lt;urls&gt;&lt;/urls&gt;&lt;/record&gt;&lt;/Cite&gt;&lt;/EndNote&gt;</w:instrText>
      </w:r>
      <w:r w:rsidR="000743D6">
        <w:fldChar w:fldCharType="separate"/>
      </w:r>
      <w:r w:rsidR="00BB6AFF">
        <w:rPr>
          <w:noProof/>
        </w:rPr>
        <w:t>(Charmaz, 2014; Timmermans &amp; Tavory, 2007)</w:t>
      </w:r>
      <w:r w:rsidR="000743D6">
        <w:fldChar w:fldCharType="end"/>
      </w:r>
      <w:r w:rsidR="00BB6AFF">
        <w:t xml:space="preserve">. </w:t>
      </w:r>
      <w:r w:rsidR="00255BEC">
        <w:t>F</w:t>
      </w:r>
      <w:r>
        <w:t xml:space="preserve">ieldnotes and </w:t>
      </w:r>
      <w:r w:rsidR="005C6CBB">
        <w:t>audio-</w:t>
      </w:r>
      <w:r>
        <w:t xml:space="preserve">recordings were </w:t>
      </w:r>
      <w:r>
        <w:lastRenderedPageBreak/>
        <w:t xml:space="preserve">transcribed for textual analysis. </w:t>
      </w:r>
      <w:r w:rsidR="009C6D93">
        <w:t>DH</w:t>
      </w:r>
      <w:r w:rsidR="009932A0">
        <w:t xml:space="preserve"> </w:t>
      </w:r>
      <w:r w:rsidR="00712B77">
        <w:t xml:space="preserve">then </w:t>
      </w:r>
      <w:r w:rsidR="009932A0">
        <w:t xml:space="preserve">conducted initial coding, </w:t>
      </w:r>
      <w:r>
        <w:t xml:space="preserve">followed by focussed coding and the creation of categories (significant focussed codes or further </w:t>
      </w:r>
      <w:r w:rsidR="000E78FA">
        <w:t>interpretations of tho</w:t>
      </w:r>
      <w:r w:rsidR="000F5A43">
        <w:t>se codes). Data were</w:t>
      </w:r>
      <w:r>
        <w:t xml:space="preserve"> compared</w:t>
      </w:r>
      <w:r w:rsidR="00F612C7">
        <w:t xml:space="preserve"> </w:t>
      </w:r>
      <w:r>
        <w:t>with emergent categories using the method of constant comparison</w:t>
      </w:r>
      <w:r w:rsidR="009932A0">
        <w:t xml:space="preserve"> </w:t>
      </w:r>
      <w:r w:rsidR="000E78FA">
        <w:fldChar w:fldCharType="begin"/>
      </w:r>
      <w:r w:rsidR="00F73261">
        <w:instrText xml:space="preserve"> ADDIN EN.CITE &lt;EndNote&gt;&lt;Cite&gt;&lt;Author&gt;Glaser&lt;/Author&gt;&lt;Year&gt;1967/2009&lt;/Year&gt;&lt;RecNum&gt;774&lt;/RecNum&gt;&lt;DisplayText&gt;(Glaser &amp;amp; Strauss, 1967/2009)&lt;/DisplayText&gt;&lt;record&gt;&lt;rec-number&gt;774&lt;/rec-number&gt;&lt;foreign-keys&gt;&lt;key app="EN" db-id="5fsvt0xpnvsapdee5sypfasxfv2svt0pastt" timestamp="0"&gt;774&lt;/key&gt;&lt;/foreign-keys&gt;&lt;ref-type name="Book"&gt;6&lt;/ref-type&gt;&lt;contributors&gt;&lt;authors&gt;&lt;author&gt;Glaser, B. G.&lt;/author&gt;&lt;author&gt;Strauss, A. L.&lt;/author&gt;&lt;/authors&gt;&lt;/contributors&gt;&lt;titles&gt;&lt;title&gt;The discovery of grounded theory: strategies for qualitative research&lt;/title&gt;&lt;/titles&gt;&lt;dates&gt;&lt;year&gt;1967/2009&lt;/year&gt;&lt;/dates&gt;&lt;pub-location&gt;London&lt;/pub-location&gt;&lt;publisher&gt;Transaction publishers&lt;/publisher&gt;&lt;isbn&gt;0202363376&lt;/isbn&gt;&lt;urls&gt;&lt;/urls&gt;&lt;/record&gt;&lt;/Cite&gt;&lt;/EndNote&gt;</w:instrText>
      </w:r>
      <w:r w:rsidR="000E78FA">
        <w:fldChar w:fldCharType="separate"/>
      </w:r>
      <w:r w:rsidR="000E78FA">
        <w:rPr>
          <w:noProof/>
        </w:rPr>
        <w:t>(Glaser &amp; Strauss, 1967/2009)</w:t>
      </w:r>
      <w:r w:rsidR="000E78FA">
        <w:fldChar w:fldCharType="end"/>
      </w:r>
      <w:r>
        <w:t>. Data discussi</w:t>
      </w:r>
      <w:r w:rsidR="00FC4183">
        <w:t>on sessions and memo writing were</w:t>
      </w:r>
      <w:r w:rsidR="001A484A">
        <w:t xml:space="preserve"> conducted</w:t>
      </w:r>
      <w:r>
        <w:t xml:space="preserve"> </w:t>
      </w:r>
      <w:r w:rsidR="00FC4183">
        <w:t>by</w:t>
      </w:r>
      <w:r>
        <w:t xml:space="preserve"> the research team to develop theoretical </w:t>
      </w:r>
      <w:r w:rsidR="006E0441">
        <w:t>concepts and the study line-of-argument.</w:t>
      </w:r>
      <w:r w:rsidR="006E7E0A">
        <w:t xml:space="preserve"> The </w:t>
      </w:r>
      <w:r w:rsidR="003E4535">
        <w:t xml:space="preserve">backgrounds </w:t>
      </w:r>
      <w:r w:rsidR="006E7E0A">
        <w:t>of the</w:t>
      </w:r>
      <w:r w:rsidR="00772A6C">
        <w:t xml:space="preserve"> </w:t>
      </w:r>
      <w:r w:rsidR="0056699D">
        <w:t>participant observer</w:t>
      </w:r>
      <w:r w:rsidR="00772A6C">
        <w:t xml:space="preserve"> (social scientist) and the remaining research team (two </w:t>
      </w:r>
      <w:r w:rsidR="00181AFE">
        <w:t>social scientists</w:t>
      </w:r>
      <w:r w:rsidR="006E7E0A">
        <w:t xml:space="preserve"> and </w:t>
      </w:r>
      <w:r w:rsidR="00A66AB9">
        <w:t>one</w:t>
      </w:r>
      <w:r w:rsidR="006E7E0A">
        <w:t xml:space="preserve"> </w:t>
      </w:r>
      <w:r w:rsidR="00DA3164">
        <w:t>c</w:t>
      </w:r>
      <w:r w:rsidR="006E7E0A">
        <w:t>l</w:t>
      </w:r>
      <w:r w:rsidR="00772A6C">
        <w:t xml:space="preserve">inical lecturer/practising GP) </w:t>
      </w:r>
      <w:r w:rsidR="006E7E0A">
        <w:t>are likely to influence the data analysis and thus must be considered</w:t>
      </w:r>
      <w:r w:rsidR="00531376">
        <w:t xml:space="preserve"> when reflecting on the findings.</w:t>
      </w:r>
    </w:p>
    <w:p w14:paraId="56C650F3" w14:textId="77777777" w:rsidR="009376EB" w:rsidRDefault="009376EB" w:rsidP="009376EB">
      <w:pPr>
        <w:pStyle w:val="Heading2"/>
      </w:pPr>
      <w:r>
        <w:t>Ethics</w:t>
      </w:r>
    </w:p>
    <w:p w14:paraId="111C61E8" w14:textId="4E6D7F08" w:rsidR="009376EB" w:rsidRPr="00E272C6" w:rsidRDefault="00900FF2" w:rsidP="000C43B8">
      <w:pPr>
        <w:ind w:firstLine="567"/>
        <w:rPr>
          <w:iCs/>
        </w:rPr>
      </w:pPr>
      <w:r>
        <w:t>General ethical g</w:t>
      </w:r>
      <w:r w:rsidRPr="0073127F">
        <w:t xml:space="preserve">uidance </w:t>
      </w:r>
      <w:r>
        <w:t xml:space="preserve">was </w:t>
      </w:r>
      <w:r w:rsidRPr="0073127F">
        <w:t xml:space="preserve">taken from the Association of Social Anthropologists’ </w:t>
      </w:r>
      <w:r w:rsidRPr="0073127F">
        <w:fldChar w:fldCharType="begin"/>
      </w:r>
      <w:r>
        <w:instrText xml:space="preserve"> ADDIN EN.CITE &lt;EndNote&gt;&lt;Cite ExcludeAuth="1"&gt;&lt;Author&gt;Association of Social Anthropologists of the UK and the Commonwealth&lt;/Author&gt;&lt;Year&gt;2011&lt;/Year&gt;&lt;RecNum&gt;542&lt;/RecNum&gt;&lt;DisplayText&gt;(2011)&lt;/DisplayText&gt;&lt;record&gt;&lt;rec-number&gt;542&lt;/rec-number&gt;&lt;foreign-keys&gt;&lt;key app="EN" db-id="f00s20xr1w0ztmexrr2pfz2ortwx5earwfxx" timestamp="1446822751"&gt;542&lt;/key&gt;&lt;/foreign-keys&gt;&lt;ref-type name="Web Page"&gt;12&lt;/ref-type&gt;&lt;contributors&gt;&lt;authors&gt;&lt;author&gt;Association of Social Anthropologists of the UK and the Commonwealth,&lt;/author&gt;&lt;/authors&gt;&lt;/contributors&gt;&lt;titles&gt;&lt;title&gt;Ethical guidelines for good research practice&lt;/title&gt;&lt;/titles&gt;&lt;dates&gt;&lt;year&gt;2011&lt;/year&gt;&lt;/dates&gt;&lt;urls&gt;&lt;related-urls&gt;&lt;url&gt;http://www.theasa.org/downloads/ASA%20ethics%20guidelines%202011.pdf&lt;/url&gt;&lt;/related-urls&gt;&lt;/urls&gt;&lt;/record&gt;&lt;/Cite&gt;&lt;/EndNote&gt;</w:instrText>
      </w:r>
      <w:r w:rsidRPr="0073127F">
        <w:fldChar w:fldCharType="separate"/>
      </w:r>
      <w:r>
        <w:rPr>
          <w:noProof/>
        </w:rPr>
        <w:t>(2011)</w:t>
      </w:r>
      <w:r w:rsidRPr="0073127F">
        <w:fldChar w:fldCharType="end"/>
      </w:r>
      <w:r w:rsidRPr="0073127F">
        <w:t xml:space="preserve"> </w:t>
      </w:r>
      <w:r w:rsidRPr="00733778">
        <w:rPr>
          <w:iCs/>
        </w:rPr>
        <w:t>Ethical Guidelines</w:t>
      </w:r>
      <w:r>
        <w:rPr>
          <w:iCs/>
        </w:rPr>
        <w:t>, and</w:t>
      </w:r>
      <w:r>
        <w:t xml:space="preserve"> </w:t>
      </w:r>
      <w:r w:rsidRPr="0073127F">
        <w:t xml:space="preserve">the British Psychological Society’s </w:t>
      </w:r>
      <w:r w:rsidRPr="0073127F">
        <w:fldChar w:fldCharType="begin"/>
      </w:r>
      <w:r>
        <w:instrText xml:space="preserve"> ADDIN EN.CITE &lt;EndNote&gt;&lt;Cite ExcludeAuth="1"&gt;&lt;Author&gt;British Psychological Society&lt;/Author&gt;&lt;Year&gt;2009&lt;/Year&gt;&lt;RecNum&gt;541&lt;/RecNum&gt;&lt;DisplayText&gt;(2009)&lt;/DisplayText&gt;&lt;record&gt;&lt;rec-number&gt;541&lt;/rec-number&gt;&lt;foreign-keys&gt;&lt;key app="EN" db-id="5fsvt0xpnvsapdee5sypfasxfv2svt0pastt" timestamp="0"&gt;541&lt;/key&gt;&lt;/foreign-keys&gt;&lt;ref-type name="Web Page"&gt;12&lt;/ref-type&gt;&lt;contributors&gt;&lt;authors&gt;&lt;author&gt;British Psychological Society,&lt;/author&gt;&lt;/authors&gt;&lt;/contributors&gt;&lt;titles&gt;&lt;title&gt;Code of ethics and conduct&lt;/title&gt;&lt;/titles&gt;&lt;dates&gt;&lt;year&gt;2009&lt;/year&gt;&lt;/dates&gt;&lt;urls&gt;&lt;related-urls&gt;&lt;url&gt;http://www.bps.org.uk/system/files/Public%20files/bps_code_of_ethics_2009.pdf&lt;/url&gt;&lt;/related-urls&gt;&lt;/urls&gt;&lt;/record&gt;&lt;/Cite&gt;&lt;/EndNote&gt;</w:instrText>
      </w:r>
      <w:r w:rsidRPr="0073127F">
        <w:fldChar w:fldCharType="separate"/>
      </w:r>
      <w:r>
        <w:rPr>
          <w:noProof/>
        </w:rPr>
        <w:t>(2009)</w:t>
      </w:r>
      <w:r w:rsidRPr="0073127F">
        <w:fldChar w:fldCharType="end"/>
      </w:r>
      <w:r w:rsidRPr="0073127F">
        <w:t xml:space="preserve"> </w:t>
      </w:r>
      <w:r w:rsidRPr="00733778">
        <w:rPr>
          <w:iCs/>
        </w:rPr>
        <w:t xml:space="preserve">Code of Ethics and Conduct </w:t>
      </w:r>
      <w:r>
        <w:rPr>
          <w:iCs/>
        </w:rPr>
        <w:t xml:space="preserve">and </w:t>
      </w:r>
      <w:r>
        <w:rPr>
          <w:iCs/>
        </w:rPr>
        <w:fldChar w:fldCharType="begin"/>
      </w:r>
      <w:r w:rsidR="00837921">
        <w:rPr>
          <w:iCs/>
        </w:rPr>
        <w:instrText xml:space="preserve"> ADDIN EN.CITE &lt;EndNote&gt;&lt;Cite ExcludeAuth="1"&gt;&lt;Author&gt;British Psychological Society&lt;/Author&gt;&lt;Year&gt;2011&lt;/Year&gt;&lt;RecNum&gt;8216&lt;/RecNum&gt;&lt;DisplayText&gt;(2011)&lt;/DisplayText&gt;&lt;record&gt;&lt;rec-number&gt;8216&lt;/rec-number&gt;&lt;foreign-keys&gt;&lt;key app="EN" db-id="5fsvt0xpnvsapdee5sypfasxfv2svt0pastt" timestamp="0"&gt;8216&lt;/key&gt;&lt;/foreign-keys&gt;&lt;ref-type name="Web Page"&gt;12&lt;/ref-type&gt;&lt;contributors&gt;&lt;authors&gt;&lt;author&gt;British Psychological Society,&lt;/author&gt;&lt;/authors&gt;&lt;/contributors&gt;&lt;titles&gt;&lt;title&gt;Code of human research ethics&lt;/title&gt;&lt;/titles&gt;&lt;dates&gt;&lt;year&gt;2011&lt;/year&gt;&lt;/dates&gt;&lt;urls&gt;&lt;related-urls&gt;&lt;url&gt;http://www.bps.org.uk/sites/default/files/documents/code_of_human_research_ethics.pdf&lt;/url&gt;&lt;/related-urls&gt;&lt;/urls&gt;&lt;/record&gt;&lt;/Cite&gt;&lt;/EndNote&gt;</w:instrText>
      </w:r>
      <w:r>
        <w:rPr>
          <w:iCs/>
        </w:rPr>
        <w:fldChar w:fldCharType="separate"/>
      </w:r>
      <w:r>
        <w:rPr>
          <w:iCs/>
          <w:noProof/>
        </w:rPr>
        <w:t>(2011)</w:t>
      </w:r>
      <w:r>
        <w:rPr>
          <w:iCs/>
        </w:rPr>
        <w:fldChar w:fldCharType="end"/>
      </w:r>
      <w:r>
        <w:rPr>
          <w:iCs/>
        </w:rPr>
        <w:t xml:space="preserve"> </w:t>
      </w:r>
      <w:r w:rsidRPr="00733778">
        <w:rPr>
          <w:iCs/>
        </w:rPr>
        <w:t>Code of Human Research Ethics</w:t>
      </w:r>
      <w:r>
        <w:rPr>
          <w:iCs/>
        </w:rPr>
        <w:t>. All participants consented</w:t>
      </w:r>
      <w:r w:rsidR="00292F7A">
        <w:rPr>
          <w:iCs/>
        </w:rPr>
        <w:t xml:space="preserve"> </w:t>
      </w:r>
      <w:r>
        <w:rPr>
          <w:iCs/>
        </w:rPr>
        <w:t>to their confidenti</w:t>
      </w:r>
      <w:r w:rsidR="009D119B">
        <w:rPr>
          <w:iCs/>
        </w:rPr>
        <w:t xml:space="preserve">al data being used in the study, either verbally or in writing depending on the situation, as per the approved study protocol. </w:t>
      </w:r>
      <w:r w:rsidR="005C6CBB">
        <w:rPr>
          <w:iCs/>
        </w:rPr>
        <w:t xml:space="preserve">Regarding </w:t>
      </w:r>
      <w:r w:rsidR="009D119B">
        <w:rPr>
          <w:iCs/>
        </w:rPr>
        <w:t>those who gave written consent,</w:t>
      </w:r>
      <w:r w:rsidR="00CB6950">
        <w:rPr>
          <w:iCs/>
        </w:rPr>
        <w:t xml:space="preserve"> p</w:t>
      </w:r>
      <w:r w:rsidR="00CB6950">
        <w:t xml:space="preserve">atient participants </w:t>
      </w:r>
      <w:r w:rsidR="00F528B9">
        <w:t>are numbered (P1, P2, etc.)</w:t>
      </w:r>
      <w:r w:rsidR="00CB6950">
        <w:t xml:space="preserve"> and staff participants are numbered (S1, S2, etc.).</w:t>
      </w:r>
      <w:r>
        <w:rPr>
          <w:iCs/>
        </w:rPr>
        <w:t xml:space="preserve"> </w:t>
      </w:r>
      <w:r w:rsidR="00E272C6">
        <w:rPr>
          <w:iCs/>
        </w:rPr>
        <w:t xml:space="preserve">The study was approved by the </w:t>
      </w:r>
      <w:r w:rsidR="00981BB5">
        <w:rPr>
          <w:iCs/>
        </w:rPr>
        <w:t>University of Southampton</w:t>
      </w:r>
      <w:r w:rsidR="009F3FEC">
        <w:rPr>
          <w:iCs/>
        </w:rPr>
        <w:t>,</w:t>
      </w:r>
      <w:r w:rsidR="00981BB5">
        <w:rPr>
          <w:iCs/>
        </w:rPr>
        <w:t xml:space="preserve"> </w:t>
      </w:r>
      <w:r w:rsidR="00981BB5" w:rsidRPr="00981BB5">
        <w:rPr>
          <w:iCs/>
        </w:rPr>
        <w:t>Faculty of Medicine Research Ethics Committee</w:t>
      </w:r>
      <w:r w:rsidR="00E272C6">
        <w:rPr>
          <w:iCs/>
        </w:rPr>
        <w:t>,</w:t>
      </w:r>
      <w:r w:rsidR="00746789">
        <w:rPr>
          <w:iCs/>
        </w:rPr>
        <w:t xml:space="preserve"> given favourable opinion by </w:t>
      </w:r>
      <w:r w:rsidR="00981BB5">
        <w:rPr>
          <w:iCs/>
        </w:rPr>
        <w:t xml:space="preserve">the </w:t>
      </w:r>
      <w:r w:rsidR="00981BB5" w:rsidRPr="00582992">
        <w:t>Proportionate Review Sub-committee of the N</w:t>
      </w:r>
      <w:r w:rsidR="00981BB5">
        <w:t xml:space="preserve">ational </w:t>
      </w:r>
      <w:r w:rsidR="00981BB5" w:rsidRPr="00582992">
        <w:t>H</w:t>
      </w:r>
      <w:r w:rsidR="00981BB5">
        <w:t xml:space="preserve">ealth </w:t>
      </w:r>
      <w:r w:rsidR="00981BB5" w:rsidRPr="00582992">
        <w:t>S</w:t>
      </w:r>
      <w:r w:rsidR="00981BB5">
        <w:t>ervice (NHS)</w:t>
      </w:r>
      <w:r w:rsidR="00981BB5" w:rsidRPr="00582992">
        <w:t xml:space="preserve"> Yorkshire &amp; </w:t>
      </w:r>
      <w:r w:rsidR="009C6D93">
        <w:t>T</w:t>
      </w:r>
      <w:r w:rsidR="009C6D93" w:rsidRPr="00582992">
        <w:t>he</w:t>
      </w:r>
      <w:r w:rsidR="00981BB5" w:rsidRPr="00582992">
        <w:t xml:space="preserve"> Humber - Bradford Leeds Research Ethics Committee</w:t>
      </w:r>
      <w:r w:rsidR="00E272C6">
        <w:rPr>
          <w:iCs/>
        </w:rPr>
        <w:t xml:space="preserve">, and </w:t>
      </w:r>
      <w:r w:rsidR="008E5D59">
        <w:rPr>
          <w:iCs/>
        </w:rPr>
        <w:t>given final approval</w:t>
      </w:r>
      <w:r w:rsidR="00E272C6">
        <w:rPr>
          <w:iCs/>
        </w:rPr>
        <w:t xml:space="preserve"> by the NHS Health Research Authority (HRA), project number </w:t>
      </w:r>
      <w:r w:rsidR="00981BB5" w:rsidRPr="00582992">
        <w:t>230742</w:t>
      </w:r>
      <w:r w:rsidR="009F3FEC">
        <w:t>.</w:t>
      </w:r>
    </w:p>
    <w:p w14:paraId="08E4BCC7" w14:textId="77777777" w:rsidR="00BA1210" w:rsidRDefault="009B4AC5" w:rsidP="00230164">
      <w:pPr>
        <w:pStyle w:val="Heading1"/>
      </w:pPr>
      <w:r>
        <w:t>Findings</w:t>
      </w:r>
    </w:p>
    <w:p w14:paraId="4A2ADA4F" w14:textId="0BEE9F54" w:rsidR="00130DC6" w:rsidRPr="00875ACA" w:rsidRDefault="0034053A" w:rsidP="00FB6571">
      <w:pPr>
        <w:ind w:firstLine="567"/>
      </w:pPr>
      <w:r>
        <w:t xml:space="preserve">Our findings suggest that </w:t>
      </w:r>
      <w:r w:rsidR="004054CB">
        <w:t>clinicians are confronted with considerable</w:t>
      </w:r>
      <w:r w:rsidR="009560C4">
        <w:t xml:space="preserve"> constraints</w:t>
      </w:r>
      <w:r w:rsidR="00511708">
        <w:t xml:space="preserve"> </w:t>
      </w:r>
      <w:r w:rsidR="009B2C97">
        <w:t>in general practice</w:t>
      </w:r>
      <w:r w:rsidR="00875ACA">
        <w:t xml:space="preserve">, which we broadly categorise as the limits of biomedicine and the structural constraints of general practice. We </w:t>
      </w:r>
      <w:r w:rsidR="009560C4">
        <w:t>out</w:t>
      </w:r>
      <w:r w:rsidR="00450231">
        <w:t xml:space="preserve">line how these </w:t>
      </w:r>
      <w:r w:rsidR="00E35DB2">
        <w:t>manifested</w:t>
      </w:r>
      <w:r w:rsidR="008534B9">
        <w:t xml:space="preserve"> </w:t>
      </w:r>
      <w:r w:rsidR="00875ACA">
        <w:t>in our study</w:t>
      </w:r>
      <w:r w:rsidR="009560C4">
        <w:t xml:space="preserve"> before </w:t>
      </w:r>
      <w:r w:rsidR="00E35DB2">
        <w:lastRenderedPageBreak/>
        <w:t>describing</w:t>
      </w:r>
      <w:r w:rsidR="009560C4">
        <w:t xml:space="preserve"> how clinicians </w:t>
      </w:r>
      <w:r w:rsidR="00D46181">
        <w:t>mitigated</w:t>
      </w:r>
      <w:r w:rsidR="009560C4">
        <w:t xml:space="preserve"> </w:t>
      </w:r>
      <w:r w:rsidR="00E35DB2">
        <w:t>them</w:t>
      </w:r>
      <w:r w:rsidR="009560C4">
        <w:t xml:space="preserve">. To </w:t>
      </w:r>
      <w:r w:rsidR="008C6FEA">
        <w:t>anticipate</w:t>
      </w:r>
      <w:r w:rsidR="00875ACA">
        <w:t xml:space="preserve">, we </w:t>
      </w:r>
      <w:r w:rsidR="009560C4">
        <w:t xml:space="preserve">frame this account as </w:t>
      </w:r>
      <w:r w:rsidR="00AA4E75">
        <w:t>how</w:t>
      </w:r>
      <w:r w:rsidR="009560C4">
        <w:t xml:space="preserve"> clinicians </w:t>
      </w:r>
      <w:r w:rsidR="00191FE1">
        <w:t xml:space="preserve">developed </w:t>
      </w:r>
      <w:r w:rsidR="00102DA3">
        <w:t>good</w:t>
      </w:r>
      <w:r w:rsidR="009560C4">
        <w:t xml:space="preserve"> habits</w:t>
      </w:r>
      <w:r w:rsidR="00A06A7E">
        <w:t>,</w:t>
      </w:r>
      <w:r w:rsidR="00C11364">
        <w:t xml:space="preserve"> </w:t>
      </w:r>
      <w:r w:rsidR="00875ACA">
        <w:t xml:space="preserve">conceived in the two broad categories of using expert judgement and taking patients seriously. We further suggest that clinicians </w:t>
      </w:r>
      <w:r w:rsidR="00FB6571">
        <w:t>developed</w:t>
      </w:r>
      <w:r w:rsidR="00AA4E75">
        <w:t xml:space="preserve"> tho</w:t>
      </w:r>
      <w:r w:rsidR="009560C4">
        <w:t>se habits throu</w:t>
      </w:r>
      <w:r w:rsidR="007176D2">
        <w:t>gh the intuitive use</w:t>
      </w:r>
      <w:r w:rsidR="005C38CA">
        <w:t xml:space="preserve"> of a </w:t>
      </w:r>
      <w:r w:rsidR="009560C4">
        <w:t xml:space="preserve">second-order ‘meta’ </w:t>
      </w:r>
      <w:r w:rsidR="005C38CA">
        <w:t xml:space="preserve">habit </w:t>
      </w:r>
      <w:r w:rsidR="009560C4">
        <w:t xml:space="preserve">of </w:t>
      </w:r>
      <w:r w:rsidR="007C0D8A" w:rsidRPr="00923F99">
        <w:rPr>
          <w:i/>
          <w:iCs/>
        </w:rPr>
        <w:t>enaction</w:t>
      </w:r>
      <w:r w:rsidR="00875ACA">
        <w:t xml:space="preserve">, insofar as they conceived of the consultation as collaboratively brought into being with the patient. This, we propose, suggests the general practice consultation </w:t>
      </w:r>
      <w:r w:rsidR="002D6F52">
        <w:t xml:space="preserve">is conducted as much in the </w:t>
      </w:r>
      <w:r w:rsidR="00875ACA">
        <w:t xml:space="preserve">subjunctive </w:t>
      </w:r>
      <w:r w:rsidR="002D6F52">
        <w:t>as</w:t>
      </w:r>
      <w:r w:rsidR="00875ACA">
        <w:t xml:space="preserve"> the indicative mood. We develop this proposition into </w:t>
      </w:r>
      <w:r w:rsidR="004D2147">
        <w:t>a form of medical practice we term</w:t>
      </w:r>
      <w:r w:rsidR="00875ACA">
        <w:t xml:space="preserve"> </w:t>
      </w:r>
      <w:r w:rsidR="00875ACA" w:rsidRPr="00875ACA">
        <w:rPr>
          <w:i/>
          <w:iCs/>
        </w:rPr>
        <w:t>subjunctive medicine</w:t>
      </w:r>
      <w:r w:rsidR="00AD58EE" w:rsidRPr="00AD58EE">
        <w:t>, which</w:t>
      </w:r>
      <w:r w:rsidR="00CB1F79" w:rsidRPr="00AD58EE">
        <w:t xml:space="preserve"> </w:t>
      </w:r>
      <w:r w:rsidR="00E83BC3" w:rsidRPr="00AD58EE">
        <w:t>may</w:t>
      </w:r>
      <w:r w:rsidR="00875ACA" w:rsidRPr="00AD58EE">
        <w:t xml:space="preserve"> </w:t>
      </w:r>
      <w:r w:rsidR="00875ACA">
        <w:t xml:space="preserve">help clinicians </w:t>
      </w:r>
      <w:r w:rsidR="00D00010">
        <w:t xml:space="preserve">sustainably </w:t>
      </w:r>
      <w:r w:rsidR="00875ACA">
        <w:t xml:space="preserve">achieve </w:t>
      </w:r>
      <w:r w:rsidR="002A4D19">
        <w:t xml:space="preserve">the aims of </w:t>
      </w:r>
      <w:r w:rsidR="00875ACA">
        <w:t>person-centred care</w:t>
      </w:r>
      <w:r w:rsidR="00EE1699">
        <w:t xml:space="preserve"> in general practice</w:t>
      </w:r>
      <w:r w:rsidR="00875ACA">
        <w:t>.</w:t>
      </w:r>
    </w:p>
    <w:p w14:paraId="6905F57E" w14:textId="0B6862B4" w:rsidR="00AF41F5" w:rsidRDefault="008C75AF" w:rsidP="00AF41F5">
      <w:pPr>
        <w:pStyle w:val="Heading2"/>
      </w:pPr>
      <w:r>
        <w:t xml:space="preserve">Confronting </w:t>
      </w:r>
      <w:r w:rsidR="00AF41F5">
        <w:t>constraints</w:t>
      </w:r>
    </w:p>
    <w:p w14:paraId="3E9F4538" w14:textId="379054BC" w:rsidR="00FA09C7" w:rsidRPr="00FA09C7" w:rsidRDefault="00FA09C7" w:rsidP="00B77CF2">
      <w:pPr>
        <w:ind w:firstLine="720"/>
      </w:pPr>
      <w:r>
        <w:t>As outlined in the introduction, there are considerable constraints</w:t>
      </w:r>
      <w:r w:rsidR="004D56C4">
        <w:t xml:space="preserve"> </w:t>
      </w:r>
      <w:r>
        <w:t xml:space="preserve">in general practice. Our findings reflect much extant literature insofar as these manifested in our study in two broad categories: </w:t>
      </w:r>
      <w:r>
        <w:rPr>
          <w:i/>
          <w:iCs/>
        </w:rPr>
        <w:t xml:space="preserve">the limits of biomedicine </w:t>
      </w:r>
      <w:r>
        <w:t xml:space="preserve">and </w:t>
      </w:r>
      <w:r>
        <w:rPr>
          <w:i/>
          <w:iCs/>
        </w:rPr>
        <w:t>the structural constraints of general practice</w:t>
      </w:r>
      <w:r>
        <w:t>.</w:t>
      </w:r>
    </w:p>
    <w:p w14:paraId="35E209B2" w14:textId="77777777" w:rsidR="003418CE" w:rsidRDefault="00AF41F5" w:rsidP="00AF41F5">
      <w:pPr>
        <w:pStyle w:val="Heading3"/>
      </w:pPr>
      <w:r>
        <w:t>T</w:t>
      </w:r>
      <w:r w:rsidR="008C75AF">
        <w:t>he limits of biomedicine</w:t>
      </w:r>
    </w:p>
    <w:p w14:paraId="3B9AB22E" w14:textId="6C434C50" w:rsidR="00D96700" w:rsidRDefault="002B30F8" w:rsidP="00E80950">
      <w:pPr>
        <w:tabs>
          <w:tab w:val="left" w:pos="8505"/>
        </w:tabs>
        <w:ind w:firstLine="567"/>
      </w:pPr>
      <w:r>
        <w:t>It is uncontentious to state that general medical practice</w:t>
      </w:r>
      <w:r w:rsidR="00DF33D0">
        <w:t xml:space="preserve"> extends beyond our understanding of biomedical mechanisms</w:t>
      </w:r>
      <w:r w:rsidR="00162681">
        <w:t xml:space="preserve"> and si</w:t>
      </w:r>
      <w:r w:rsidR="00FC1266">
        <w:t>ngle disease aetiologies</w:t>
      </w:r>
      <w:r w:rsidR="00DF33D0">
        <w:t xml:space="preserve"> </w:t>
      </w:r>
      <w:r w:rsidR="00DF33D0">
        <w:fldChar w:fldCharType="begin">
          <w:fldData xml:space="preserve">PEVuZE5vdGU+PENpdGU+PEF1dGhvcj5UdWRvciBIYXJ0PC9BdXRob3I+PFllYXI+MTk5NjwvWWVh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</w:fldData>
        </w:fldChar>
      </w:r>
      <w:r w:rsidR="009076FD">
        <w:instrText xml:space="preserve"> ADDIN EN.CITE </w:instrText>
      </w:r>
      <w:r w:rsidR="009076FD">
        <w:fldChar w:fldCharType="begin">
          <w:fldData xml:space="preserve">PEVuZE5vdGU+PENpdGU+PEF1dGhvcj5UdWRvciBIYXJ0PC9BdXRob3I+PFllYXI+MTk5NjwvWWVh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</w:fldData>
        </w:fldChar>
      </w:r>
      <w:r w:rsidR="009076FD">
        <w:instrText xml:space="preserve"> ADDIN EN.CITE.DATA </w:instrText>
      </w:r>
      <w:r w:rsidR="009076FD">
        <w:fldChar w:fldCharType="end"/>
      </w:r>
      <w:r w:rsidR="00DF33D0">
        <w:fldChar w:fldCharType="separate"/>
      </w:r>
      <w:r w:rsidR="009A1B04">
        <w:rPr>
          <w:noProof/>
        </w:rPr>
        <w:t>(Howick et al., 2018; Little et al., 2001; Tudor Hart &amp; Dieppe, 1996; Van den Bergh et al., 2017)</w:t>
      </w:r>
      <w:r w:rsidR="00DF33D0">
        <w:fldChar w:fldCharType="end"/>
      </w:r>
      <w:r w:rsidR="00C618CA">
        <w:t>.</w:t>
      </w:r>
      <w:r w:rsidR="00081E03">
        <w:t xml:space="preserve"> </w:t>
      </w:r>
      <w:r w:rsidR="00F415DA">
        <w:t>This</w:t>
      </w:r>
      <w:r w:rsidR="00945298">
        <w:t xml:space="preserve"> </w:t>
      </w:r>
      <w:r w:rsidR="00081E03">
        <w:t>manifest</w:t>
      </w:r>
      <w:r w:rsidR="00945298">
        <w:t>ed</w:t>
      </w:r>
      <w:r w:rsidR="00081E03">
        <w:t xml:space="preserve"> in our study in various ways.</w:t>
      </w:r>
      <w:r w:rsidR="00A34161">
        <w:t xml:space="preserve"> </w:t>
      </w:r>
      <w:r w:rsidR="00081E03">
        <w:t>First, through the</w:t>
      </w:r>
      <w:r w:rsidR="005B1EFE">
        <w:t xml:space="preserve"> need to consider</w:t>
      </w:r>
      <w:r w:rsidR="00081E03">
        <w:t xml:space="preserve"> </w:t>
      </w:r>
      <w:r w:rsidR="005B1EFE">
        <w:t>the irreducible inter</w:t>
      </w:r>
      <w:r w:rsidR="00081E03">
        <w:t xml:space="preserve">connection between </w:t>
      </w:r>
      <w:r w:rsidR="00591966">
        <w:t xml:space="preserve">a </w:t>
      </w:r>
      <w:r w:rsidR="00081E03">
        <w:t>patient</w:t>
      </w:r>
      <w:r w:rsidR="00591966">
        <w:t>’s</w:t>
      </w:r>
      <w:r w:rsidR="00081E03">
        <w:t xml:space="preserve"> health and </w:t>
      </w:r>
      <w:r w:rsidR="005B1EFE">
        <w:t>their broader life</w:t>
      </w:r>
      <w:r w:rsidR="00081E03">
        <w:t>.</w:t>
      </w:r>
      <w:r w:rsidR="000654BD">
        <w:t xml:space="preserve"> </w:t>
      </w:r>
      <w:r w:rsidR="00081E03">
        <w:t>For example</w:t>
      </w:r>
      <w:r w:rsidR="004C4462">
        <w:t>,</w:t>
      </w:r>
      <w:r w:rsidR="00B86ED8">
        <w:t xml:space="preserve"> when a GP assessed a patient with Parkinson’s</w:t>
      </w:r>
      <w:r w:rsidR="00467E80">
        <w:t xml:space="preserve"> </w:t>
      </w:r>
      <w:r w:rsidR="00B86ED8">
        <w:t xml:space="preserve">regarding </w:t>
      </w:r>
      <w:r w:rsidR="00467E80">
        <w:t xml:space="preserve">his </w:t>
      </w:r>
      <w:r w:rsidR="00101721">
        <w:t>Heavy G</w:t>
      </w:r>
      <w:r w:rsidR="00B86ED8">
        <w:t xml:space="preserve">oods </w:t>
      </w:r>
      <w:r w:rsidR="00101721">
        <w:t>V</w:t>
      </w:r>
      <w:r w:rsidR="00B86ED8">
        <w:t>ehicle driving license</w:t>
      </w:r>
      <w:r w:rsidR="004A004F">
        <w:t xml:space="preserve"> –</w:t>
      </w:r>
      <w:r w:rsidR="00B86ED8">
        <w:t xml:space="preserve"> “</w:t>
      </w:r>
      <w:r w:rsidR="00B86ED8" w:rsidRPr="00B60D56">
        <w:rPr>
          <w:i/>
        </w:rPr>
        <w:t>s</w:t>
      </w:r>
      <w:r w:rsidR="00467E80" w:rsidRPr="00B60D56">
        <w:rPr>
          <w:i/>
        </w:rPr>
        <w:t>o, history of neurological disorders. That’s a yes unfortunately.”</w:t>
      </w:r>
      <w:r w:rsidR="00B86ED8">
        <w:t xml:space="preserve"> (S13</w:t>
      </w:r>
      <w:r w:rsidR="00E80950">
        <w:t>, consultation</w:t>
      </w:r>
      <w:r w:rsidR="00B86ED8">
        <w:t>)</w:t>
      </w:r>
      <w:r w:rsidR="004A004F">
        <w:t xml:space="preserve"> – both parties knew it </w:t>
      </w:r>
      <w:r w:rsidR="00991A82">
        <w:t>may</w:t>
      </w:r>
      <w:r w:rsidR="004A004F">
        <w:t xml:space="preserve"> </w:t>
      </w:r>
      <w:r w:rsidR="000D1D29">
        <w:t xml:space="preserve">eventually </w:t>
      </w:r>
      <w:r w:rsidR="004A004F">
        <w:t xml:space="preserve">lead to the license being withdrawn and the patient </w:t>
      </w:r>
      <w:r w:rsidR="00D4719C">
        <w:t xml:space="preserve">losing </w:t>
      </w:r>
      <w:r w:rsidR="004A004F">
        <w:t>his job</w:t>
      </w:r>
      <w:r w:rsidR="00B86ED8">
        <w:t>.</w:t>
      </w:r>
      <w:r w:rsidR="00467E80">
        <w:t xml:space="preserve"> Or </w:t>
      </w:r>
      <w:r w:rsidR="00945298">
        <w:t>when a</w:t>
      </w:r>
      <w:r w:rsidR="0069225D">
        <w:t xml:space="preserve"> GP (S9</w:t>
      </w:r>
      <w:r w:rsidR="00627653">
        <w:t>, consultation</w:t>
      </w:r>
      <w:r w:rsidR="0069225D">
        <w:t xml:space="preserve">) </w:t>
      </w:r>
      <w:r w:rsidR="00945298">
        <w:t>delivered</w:t>
      </w:r>
      <w:r w:rsidR="0069225D">
        <w:t xml:space="preserve"> a difficult diagnosis</w:t>
      </w:r>
      <w:r w:rsidR="00945298" w:rsidRPr="00945298">
        <w:t xml:space="preserve"> </w:t>
      </w:r>
      <w:r w:rsidR="00945298">
        <w:t>of a rare, genetic condition</w:t>
      </w:r>
      <w:r w:rsidR="00BA48E0">
        <w:t>.</w:t>
      </w:r>
    </w:p>
    <w:p w14:paraId="3F90BBF1" w14:textId="77777777" w:rsidR="00557A14" w:rsidRPr="00164DA1" w:rsidRDefault="00557A14" w:rsidP="00557A14">
      <w:pPr>
        <w:ind w:left="567" w:right="521"/>
        <w:rPr>
          <w:b/>
          <w:bCs/>
          <w:sz w:val="20"/>
          <w:szCs w:val="20"/>
        </w:rPr>
      </w:pPr>
      <w:r w:rsidRPr="00164DA1">
        <w:rPr>
          <w:b/>
          <w:bCs/>
          <w:sz w:val="20"/>
          <w:szCs w:val="20"/>
        </w:rPr>
        <w:lastRenderedPageBreak/>
        <w:t>Consultation extract 1</w:t>
      </w:r>
    </w:p>
    <w:p w14:paraId="2E86E44B" w14:textId="77777777" w:rsidR="00557A14" w:rsidRPr="00164DA1" w:rsidRDefault="00557A14" w:rsidP="00557A14">
      <w:pPr>
        <w:ind w:left="567" w:right="521"/>
        <w:rPr>
          <w:sz w:val="20"/>
          <w:szCs w:val="20"/>
        </w:rPr>
      </w:pPr>
      <w:r w:rsidRPr="00164DA1">
        <w:rPr>
          <w:sz w:val="20"/>
          <w:szCs w:val="20"/>
        </w:rPr>
        <w:t xml:space="preserve">“It probably is polycystic kidneys, I’m afraid it does look like that… </w:t>
      </w:r>
      <w:r w:rsidRPr="00164DA1">
        <w:rPr>
          <w:sz w:val="20"/>
          <w:szCs w:val="20"/>
          <w:lang w:eastAsia="zh-TW"/>
        </w:rPr>
        <w:t>I’m sure all sorts of things are going through your mind.</w:t>
      </w:r>
      <w:r w:rsidRPr="00164DA1">
        <w:rPr>
          <w:sz w:val="20"/>
          <w:szCs w:val="20"/>
        </w:rPr>
        <w:t>”</w:t>
      </w:r>
    </w:p>
    <w:p w14:paraId="07F0DFA0" w14:textId="77777777" w:rsidR="00557A14" w:rsidRPr="00164DA1" w:rsidRDefault="00557A14" w:rsidP="00557A14">
      <w:pPr>
        <w:ind w:left="567" w:right="521"/>
        <w:rPr>
          <w:sz w:val="20"/>
          <w:szCs w:val="20"/>
        </w:rPr>
      </w:pPr>
      <w:r w:rsidRPr="00164DA1">
        <w:rPr>
          <w:sz w:val="20"/>
          <w:szCs w:val="20"/>
        </w:rPr>
        <w:t>“I know it can’t skip a generation, I’m sad for my boys”, replied the patient (P23), who initially bracketed the physiological effects of the disease, thinking first of the consequences for her children.</w:t>
      </w:r>
    </w:p>
    <w:p w14:paraId="3914CE28" w14:textId="31631BFD" w:rsidR="000E7419" w:rsidRDefault="00E34585" w:rsidP="007D3DE3">
      <w:pPr>
        <w:ind w:firstLine="567"/>
      </w:pPr>
      <w:r>
        <w:t xml:space="preserve">Second, </w:t>
      </w:r>
      <w:r w:rsidR="005D709F">
        <w:t xml:space="preserve">complex problems such as </w:t>
      </w:r>
      <w:r w:rsidR="00F31ADE">
        <w:t>chronic illness management, multimorbidity and polypharmacy were major challenges for clinicians and patients in our study.</w:t>
      </w:r>
      <w:r w:rsidR="00853528">
        <w:t xml:space="preserve"> For example, a patient (P12</w:t>
      </w:r>
      <w:r w:rsidR="00975E52">
        <w:t>, consultation</w:t>
      </w:r>
      <w:r w:rsidR="00853528">
        <w:t>) with diabetes who indicatively noted that “</w:t>
      </w:r>
      <w:r w:rsidR="00853528" w:rsidRPr="00BD42EC">
        <w:rPr>
          <w:i/>
        </w:rPr>
        <w:t>at the moment I’m really struggling</w:t>
      </w:r>
      <w:r w:rsidR="00853528" w:rsidRPr="00D67CE8">
        <w:t>”</w:t>
      </w:r>
      <w:r w:rsidR="00853528">
        <w:t>, and that “</w:t>
      </w:r>
      <w:r w:rsidR="00853528" w:rsidRPr="00BD42EC">
        <w:rPr>
          <w:i/>
        </w:rPr>
        <w:t>at certain points it does get me down, feeling I have to be good all the time</w:t>
      </w:r>
      <w:r w:rsidR="00853528" w:rsidRPr="00D67CE8">
        <w:t>”</w:t>
      </w:r>
      <w:r w:rsidR="00853528">
        <w:t>.</w:t>
      </w:r>
      <w:r w:rsidR="00506BB2">
        <w:t xml:space="preserve"> In coping with multiple conditions over long periods, patients often ended up taking many different medications, which as a nurse (S7</w:t>
      </w:r>
      <w:r w:rsidR="00BA48E0">
        <w:t>, interview</w:t>
      </w:r>
      <w:r w:rsidR="00506BB2">
        <w:t>) noted “</w:t>
      </w:r>
      <w:r w:rsidR="00506BB2" w:rsidRPr="00BD42EC">
        <w:rPr>
          <w:i/>
        </w:rPr>
        <w:t>is difficult</w:t>
      </w:r>
      <w:r w:rsidR="00506BB2">
        <w:t>” because “</w:t>
      </w:r>
      <w:r w:rsidR="00506BB2" w:rsidRPr="00BD42EC">
        <w:rPr>
          <w:i/>
        </w:rPr>
        <w:t>if you read the side effects of medications, quite often they cause what you’re</w:t>
      </w:r>
      <w:r w:rsidR="008C6FEA" w:rsidRPr="00BD42EC">
        <w:rPr>
          <w:i/>
        </w:rPr>
        <w:t xml:space="preserve"> actually giving them for</w:t>
      </w:r>
      <w:r w:rsidR="00506BB2">
        <w:t>”.</w:t>
      </w:r>
      <w:r w:rsidR="002571B9">
        <w:t xml:space="preserve"> </w:t>
      </w:r>
      <w:r w:rsidR="00364411">
        <w:t>These problems are</w:t>
      </w:r>
      <w:r w:rsidR="00F31ADE">
        <w:t xml:space="preserve"> unsurprising given </w:t>
      </w:r>
      <w:r>
        <w:t>r</w:t>
      </w:r>
      <w:r w:rsidR="003773E1">
        <w:t>esearch in primary care shows that patients</w:t>
      </w:r>
      <w:r>
        <w:t xml:space="preserve"> with two or more chronic </w:t>
      </w:r>
      <w:r w:rsidR="0045582E">
        <w:t>morbidities</w:t>
      </w:r>
      <w:r w:rsidR="003773E1">
        <w:t xml:space="preserve"> are now the norm not the exception</w:t>
      </w:r>
      <w:r>
        <w:t xml:space="preserve"> </w:t>
      </w:r>
      <w:r w:rsidR="003773E1">
        <w:fldChar w:fldCharType="begin">
          <w:fldData xml:space="preserve">PEVuZE5vdGU+PENpdGU+PEF1dGhvcj5CYXJuZXR0PC9BdXRob3I+PFllYXI+MjAxMjwvWWVhcj48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</w:fldData>
        </w:fldChar>
      </w:r>
      <w:r w:rsidR="00D04907">
        <w:instrText xml:space="preserve"> ADDIN EN.CITE </w:instrText>
      </w:r>
      <w:r w:rsidR="00D04907">
        <w:fldChar w:fldCharType="begin">
          <w:fldData xml:space="preserve">PEVuZE5vdGU+PENpdGU+PEF1dGhvcj5CYXJuZXR0PC9BdXRob3I+PFllYXI+MjAxMjwvWWVhcj48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</w:fldData>
        </w:fldChar>
      </w:r>
      <w:r w:rsidR="00D04907">
        <w:instrText xml:space="preserve"> ADDIN EN.CITE.DATA </w:instrText>
      </w:r>
      <w:r w:rsidR="00D04907">
        <w:fldChar w:fldCharType="end"/>
      </w:r>
      <w:r w:rsidR="003773E1">
        <w:fldChar w:fldCharType="separate"/>
      </w:r>
      <w:r w:rsidR="003773E1">
        <w:rPr>
          <w:noProof/>
        </w:rPr>
        <w:t>(Barnett et al., 2012; Huntley et al., 2012; Salisbury, 2012; Salisbury et al., 2011)</w:t>
      </w:r>
      <w:r w:rsidR="003773E1">
        <w:fldChar w:fldCharType="end"/>
      </w:r>
      <w:r w:rsidR="002571B9">
        <w:t>.</w:t>
      </w:r>
    </w:p>
    <w:p w14:paraId="26285C68" w14:textId="04C836EF" w:rsidR="00557A14" w:rsidRDefault="004A004F" w:rsidP="0060421A">
      <w:pPr>
        <w:ind w:firstLine="567"/>
      </w:pPr>
      <w:r>
        <w:t xml:space="preserve">These issues can also </w:t>
      </w:r>
      <w:r w:rsidR="00975E52">
        <w:t xml:space="preserve">create tension between </w:t>
      </w:r>
      <w:r w:rsidR="00E75540">
        <w:t xml:space="preserve">a </w:t>
      </w:r>
      <w:r>
        <w:t xml:space="preserve">patient and clinician as each </w:t>
      </w:r>
      <w:r w:rsidR="000E7419">
        <w:t xml:space="preserve">may be </w:t>
      </w:r>
      <w:r>
        <w:t>pursu</w:t>
      </w:r>
      <w:r w:rsidR="000E7419">
        <w:t>ing</w:t>
      </w:r>
      <w:r>
        <w:t xml:space="preserve"> divergent agendas, as demonstrated in extract 2.</w:t>
      </w:r>
      <w:r w:rsidR="000E7419">
        <w:t xml:space="preserve"> This can significantly impact the potential for person-centred care as, despite good intentions, it </w:t>
      </w:r>
      <w:r w:rsidR="0060421A">
        <w:t xml:space="preserve">can </w:t>
      </w:r>
      <w:r w:rsidR="000E7419">
        <w:t>undermine interpersonal understanding.</w:t>
      </w:r>
    </w:p>
    <w:p w14:paraId="049668D8" w14:textId="77777777" w:rsidR="00557A14" w:rsidRPr="00164DA1" w:rsidRDefault="00557A14" w:rsidP="00557A14">
      <w:pPr>
        <w:ind w:left="567" w:right="521"/>
        <w:rPr>
          <w:b/>
          <w:bCs/>
          <w:sz w:val="20"/>
          <w:szCs w:val="20"/>
        </w:rPr>
      </w:pPr>
      <w:r w:rsidRPr="00164DA1">
        <w:rPr>
          <w:b/>
          <w:bCs/>
          <w:sz w:val="20"/>
          <w:szCs w:val="20"/>
        </w:rPr>
        <w:t>Consultation extract 2</w:t>
      </w:r>
    </w:p>
    <w:p w14:paraId="1940D826" w14:textId="77777777" w:rsidR="00557A14" w:rsidRPr="00164DA1" w:rsidRDefault="00557A14" w:rsidP="00557A14">
      <w:pPr>
        <w:ind w:left="567" w:right="521"/>
        <w:rPr>
          <w:sz w:val="20"/>
          <w:szCs w:val="20"/>
        </w:rPr>
      </w:pPr>
      <w:r w:rsidRPr="00164DA1">
        <w:rPr>
          <w:sz w:val="20"/>
          <w:szCs w:val="20"/>
        </w:rPr>
        <w:t>The patient (P16), leaning heavily on his stick, entered the consultation room and sat in the chair adjacent to the GP’s (S13) desk. Each of the patient’s black shoes was fastened with a thick Velcro strap. He had come primarily to discuss his blood pressure.</w:t>
      </w:r>
    </w:p>
    <w:p w14:paraId="67B0EDB0" w14:textId="77777777" w:rsidR="00557A14" w:rsidRPr="00164DA1" w:rsidRDefault="00557A14" w:rsidP="00557A14">
      <w:pPr>
        <w:ind w:left="567" w:right="521"/>
        <w:rPr>
          <w:sz w:val="20"/>
          <w:szCs w:val="20"/>
        </w:rPr>
      </w:pPr>
      <w:r w:rsidRPr="00164DA1">
        <w:rPr>
          <w:sz w:val="20"/>
          <w:szCs w:val="20"/>
        </w:rPr>
        <w:lastRenderedPageBreak/>
        <w:t>“It was a while back” said the patient, “you said it was dodgy, I said it was alright! Same conversation!”</w:t>
      </w:r>
    </w:p>
    <w:p w14:paraId="099B6882" w14:textId="77777777" w:rsidR="00557A14" w:rsidRPr="00164DA1" w:rsidRDefault="00557A14" w:rsidP="00557A14">
      <w:pPr>
        <w:ind w:left="567" w:right="521"/>
        <w:rPr>
          <w:sz w:val="20"/>
          <w:szCs w:val="20"/>
        </w:rPr>
      </w:pPr>
      <w:r w:rsidRPr="00164DA1">
        <w:rPr>
          <w:sz w:val="20"/>
          <w:szCs w:val="20"/>
        </w:rPr>
        <w:t>“You’re on fairly substantial drugs to treat your blood pressure” replied the GP, before discussing the potential options available. “Do we add in more? Do we hope for the best?”. They talked about previous readings and how one was fine with another GP at the practice.</w:t>
      </w:r>
    </w:p>
    <w:p w14:paraId="2A050876" w14:textId="77777777" w:rsidR="00557A14" w:rsidRPr="00164DA1" w:rsidRDefault="00557A14" w:rsidP="00557A14">
      <w:pPr>
        <w:ind w:left="567" w:right="521"/>
        <w:rPr>
          <w:sz w:val="20"/>
          <w:szCs w:val="20"/>
        </w:rPr>
      </w:pPr>
      <w:r w:rsidRPr="00164DA1">
        <w:rPr>
          <w:sz w:val="20"/>
          <w:szCs w:val="20"/>
        </w:rPr>
        <w:t xml:space="preserve">“Which I was surprised about” said the patient, “as everyone is scared of her!”. </w:t>
      </w:r>
    </w:p>
    <w:p w14:paraId="1E226A6A" w14:textId="77777777" w:rsidR="00557A14" w:rsidRPr="00164DA1" w:rsidRDefault="00557A14" w:rsidP="00557A14">
      <w:pPr>
        <w:ind w:left="567" w:right="521"/>
        <w:rPr>
          <w:sz w:val="20"/>
          <w:szCs w:val="20"/>
        </w:rPr>
      </w:pPr>
      <w:r w:rsidRPr="00164DA1">
        <w:rPr>
          <w:sz w:val="20"/>
          <w:szCs w:val="20"/>
        </w:rPr>
        <w:t>“It’s too high [now]” said the GP, “in the context of your diabetes.” They continued the discussion about what to do, including the potential side effects of some proposed changes to medication and dose.</w:t>
      </w:r>
    </w:p>
    <w:p w14:paraId="29592C4A" w14:textId="77777777" w:rsidR="00557A14" w:rsidRPr="00164DA1" w:rsidRDefault="00557A14" w:rsidP="00557A14">
      <w:pPr>
        <w:ind w:left="567" w:right="521"/>
        <w:rPr>
          <w:sz w:val="20"/>
          <w:szCs w:val="20"/>
        </w:rPr>
      </w:pPr>
      <w:r w:rsidRPr="00164DA1">
        <w:rPr>
          <w:sz w:val="20"/>
          <w:szCs w:val="20"/>
        </w:rPr>
        <w:t>“Worse of two evils!” said the patient. After further discussion they alighted on an agreeable plan. “We add one on, if I have any problems I come back to you?”</w:t>
      </w:r>
    </w:p>
    <w:p w14:paraId="5D04ED2C" w14:textId="77777777" w:rsidR="00557A14" w:rsidRPr="00164DA1" w:rsidRDefault="00557A14" w:rsidP="00557A14">
      <w:pPr>
        <w:ind w:left="567" w:right="521"/>
        <w:rPr>
          <w:sz w:val="20"/>
          <w:szCs w:val="20"/>
        </w:rPr>
      </w:pPr>
      <w:r w:rsidRPr="00164DA1">
        <w:rPr>
          <w:sz w:val="20"/>
          <w:szCs w:val="20"/>
        </w:rPr>
        <w:t>“Ok” agreed the GP as he turned to the computer to check the exact situation regarding the patient’s medication. He stopped. “We’re stuck!” he exclaimed, “You’re [already] on maximum treatment.” There was a pause as both the patient and GP thought it over. “You’re going to have to exercise a bit more instead!”</w:t>
      </w:r>
    </w:p>
    <w:p w14:paraId="210B861B" w14:textId="77777777" w:rsidR="00557A14" w:rsidRPr="00164DA1" w:rsidRDefault="00557A14" w:rsidP="00557A14">
      <w:pPr>
        <w:ind w:left="567" w:right="521"/>
        <w:rPr>
          <w:sz w:val="20"/>
          <w:szCs w:val="20"/>
        </w:rPr>
      </w:pPr>
      <w:r w:rsidRPr="00164DA1">
        <w:rPr>
          <w:sz w:val="20"/>
          <w:szCs w:val="20"/>
        </w:rPr>
        <w:t>“I’m knackered with the knees” replied the patient.</w:t>
      </w:r>
    </w:p>
    <w:p w14:paraId="317560EC" w14:textId="76758B8D" w:rsidR="00E03B5B" w:rsidRPr="00164DA1" w:rsidRDefault="00557A14" w:rsidP="00557A14">
      <w:pPr>
        <w:ind w:left="567" w:right="521"/>
        <w:rPr>
          <w:sz w:val="20"/>
          <w:szCs w:val="20"/>
        </w:rPr>
      </w:pPr>
      <w:r w:rsidRPr="00164DA1">
        <w:rPr>
          <w:sz w:val="20"/>
          <w:szCs w:val="20"/>
        </w:rPr>
        <w:t>“There’s no more drug tr</w:t>
      </w:r>
      <w:r w:rsidR="00BA48E0" w:rsidRPr="00164DA1">
        <w:rPr>
          <w:sz w:val="20"/>
          <w:szCs w:val="20"/>
        </w:rPr>
        <w:t>eatment we can do” said the GP.</w:t>
      </w:r>
    </w:p>
    <w:p w14:paraId="19D8FF4C" w14:textId="77777777" w:rsidR="008C75AF" w:rsidRPr="00E114AD" w:rsidRDefault="00AF41F5" w:rsidP="00563940">
      <w:pPr>
        <w:pStyle w:val="Heading3"/>
        <w:rPr>
          <w:i w:val="0"/>
          <w:iCs/>
        </w:rPr>
      </w:pPr>
      <w:r>
        <w:t>T</w:t>
      </w:r>
      <w:r w:rsidR="008C75AF">
        <w:t xml:space="preserve">he </w:t>
      </w:r>
      <w:r w:rsidR="00563940">
        <w:t>structural constraints</w:t>
      </w:r>
      <w:r w:rsidR="008C75AF">
        <w:t xml:space="preserve"> of general practice</w:t>
      </w:r>
    </w:p>
    <w:p w14:paraId="34C6C10E" w14:textId="2F8EA793" w:rsidR="008C75AF" w:rsidRPr="007F4A12" w:rsidRDefault="00CD35CF" w:rsidP="00D04907">
      <w:pPr>
        <w:ind w:firstLine="567"/>
      </w:pPr>
      <w:r>
        <w:t xml:space="preserve">The limits of biomedicine are well acknowledged in general practice. </w:t>
      </w:r>
      <w:r w:rsidR="00067B50">
        <w:t>Similarly</w:t>
      </w:r>
      <w:r w:rsidR="003333DE">
        <w:t xml:space="preserve"> </w:t>
      </w:r>
      <w:r>
        <w:t>well acknowledged</w:t>
      </w:r>
      <w:r w:rsidR="00E05B79">
        <w:t xml:space="preserve"> </w:t>
      </w:r>
      <w:r w:rsidR="00F31ADE">
        <w:t xml:space="preserve">are </w:t>
      </w:r>
      <w:r w:rsidR="000F1BD9">
        <w:t xml:space="preserve">inherent </w:t>
      </w:r>
      <w:r>
        <w:t>structural constraints</w:t>
      </w:r>
      <w:r w:rsidR="000A1CBE">
        <w:t xml:space="preserve">, </w:t>
      </w:r>
      <w:r w:rsidR="00F745E2">
        <w:t>notably clinician workload. In this regard, a</w:t>
      </w:r>
      <w:r w:rsidR="00E05B79">
        <w:t xml:space="preserve"> recent </w:t>
      </w:r>
      <w:r w:rsidR="00E05B79" w:rsidRPr="00E05B79">
        <w:t xml:space="preserve">retrospective analysis of 100 </w:t>
      </w:r>
      <w:r w:rsidR="00E05B79">
        <w:t xml:space="preserve">million general practice consultations in England showed a substantial increase in </w:t>
      </w:r>
      <w:r w:rsidR="00E05B79" w:rsidRPr="00E05B79">
        <w:t>consultation rates, c</w:t>
      </w:r>
      <w:r w:rsidR="00F745E2">
        <w:t xml:space="preserve">onsultation duration, and total </w:t>
      </w:r>
      <w:r w:rsidR="00E05B79" w:rsidRPr="00E05B79">
        <w:t>clinical workload</w:t>
      </w:r>
      <w:r w:rsidR="00F745E2">
        <w:t xml:space="preserve"> </w:t>
      </w:r>
      <w:r w:rsidR="00F745E2">
        <w:fldChar w:fldCharType="begin"/>
      </w:r>
      <w:r w:rsidR="00D04907">
        <w:instrText xml:space="preserve"> ADDIN EN.CITE &lt;EndNote&gt;&lt;Cite&gt;&lt;Author&gt;Hobbs&lt;/Author&gt;&lt;Year&gt;2016&lt;/Year&gt;&lt;RecNum&gt;9084&lt;/RecNum&gt;&lt;DisplayText&gt;(Hobbs et al., 2016)&lt;/DisplayText&gt;&lt;record&gt;&lt;rec-number&gt;9084&lt;/rec-number&gt;&lt;foreign-keys&gt;&lt;key app="EN" db-id="5fsvt0xpnvsapdee5sypfasxfv2svt0pastt" timestamp="0"&gt;9084&lt;/key&gt;&lt;/foreign-keys&gt;&lt;ref-type name="Journal Article"&gt;17&lt;/ref-type&gt;&lt;contributors&gt;&lt;authors&gt;&lt;author&gt;Hobbs, F. D. Richard&lt;/author&gt;&lt;author&gt;Bankhead, Clare&lt;/author&gt;&lt;author&gt;Mukhtar, Toqir&lt;/author&gt;&lt;author&gt;Stevens, Sarah&lt;/author&gt;&lt;author&gt;Perera-Salazar, Rafael&lt;/author&gt;&lt;author&gt;Holt, Tim&lt;/author&gt;&lt;author&gt;Salisbury, Chris&lt;/author&gt;&lt;/authors&gt;&lt;/contributors&gt;&lt;titles&gt;&lt;title&gt;Clinical workload in UK primary care: a retrospective analysis of 100 million consultations in England, 2007–14&lt;/title&gt;&lt;secondary-title&gt;The Lancet&lt;/secondary-title&gt;&lt;/titles&gt;&lt;periodical&gt;&lt;full-title&gt;The Lancet&lt;/full-title&gt;&lt;/periodical&gt;&lt;pages&gt;2323-2330&lt;/pages&gt;&lt;volume&gt;387&lt;/volume&gt;&lt;number&gt;10035&lt;/number&gt;&lt;dates&gt;&lt;year&gt;2016&lt;/year&gt;&lt;pub-dates&gt;&lt;date&gt;2016/06/04/&lt;/date&gt;&lt;/pub-dates&gt;&lt;/dates&gt;&lt;isbn&gt;0140-6736&lt;/isbn&gt;&lt;urls&gt;&lt;related-urls&gt;&lt;url&gt;http://www.sciencedirect.com/science/article/pii/S0140673616006206&lt;/url&gt;&lt;/related-urls&gt;&lt;/urls&gt;&lt;electronic-resource-num&gt;10.1016/S0140-6736(16)00620-6&lt;/electronic-resource-num&gt;&lt;/record&gt;&lt;/Cite&gt;&lt;/EndNote&gt;</w:instrText>
      </w:r>
      <w:r w:rsidR="00F745E2">
        <w:fldChar w:fldCharType="separate"/>
      </w:r>
      <w:r w:rsidR="00F745E2">
        <w:rPr>
          <w:noProof/>
        </w:rPr>
        <w:t>(Hobbs et al., 2016)</w:t>
      </w:r>
      <w:r w:rsidR="00F745E2">
        <w:fldChar w:fldCharType="end"/>
      </w:r>
      <w:r w:rsidR="00F745E2">
        <w:t xml:space="preserve">. </w:t>
      </w:r>
      <w:r w:rsidR="00F31ADE">
        <w:t>A</w:t>
      </w:r>
      <w:r w:rsidR="00F745E2">
        <w:t>s one of the receptionists</w:t>
      </w:r>
      <w:r w:rsidR="00B2289D">
        <w:t xml:space="preserve"> in our study</w:t>
      </w:r>
      <w:r w:rsidR="00F745E2">
        <w:t xml:space="preserve"> (S20</w:t>
      </w:r>
      <w:r w:rsidR="00850219">
        <w:t>, wider observation</w:t>
      </w:r>
      <w:r w:rsidR="00F745E2">
        <w:t>) noted</w:t>
      </w:r>
      <w:r w:rsidR="00B2289D">
        <w:t>, “</w:t>
      </w:r>
      <w:r w:rsidR="00B2289D" w:rsidRPr="00054D71">
        <w:rPr>
          <w:i/>
        </w:rPr>
        <w:t>I never see [the GPs]</w:t>
      </w:r>
      <w:r w:rsidR="00A558EE" w:rsidRPr="00054D71">
        <w:rPr>
          <w:i/>
        </w:rPr>
        <w:t xml:space="preserve"> </w:t>
      </w:r>
      <w:r w:rsidR="00F745E2" w:rsidRPr="00054D71">
        <w:rPr>
          <w:i/>
        </w:rPr>
        <w:t>stop, they’re here in the morning and after I leave. They are constantly on, they never get any time to themselves</w:t>
      </w:r>
      <w:r w:rsidR="00F745E2" w:rsidRPr="00F745E2">
        <w:t>”.</w:t>
      </w:r>
      <w:r w:rsidR="007F4C33">
        <w:t xml:space="preserve"> </w:t>
      </w:r>
      <w:r w:rsidR="00224374">
        <w:t xml:space="preserve">This </w:t>
      </w:r>
      <w:r w:rsidR="00A558EE">
        <w:t xml:space="preserve">increased workload </w:t>
      </w:r>
      <w:r w:rsidR="00F31ADE">
        <w:t xml:space="preserve">can be linked </w:t>
      </w:r>
      <w:r w:rsidR="00224374">
        <w:t xml:space="preserve">to the </w:t>
      </w:r>
      <w:r w:rsidR="004D1DAF">
        <w:t>challenge</w:t>
      </w:r>
      <w:r w:rsidR="003333DE">
        <w:t>s</w:t>
      </w:r>
      <w:r w:rsidR="004D1DAF">
        <w:t xml:space="preserve"> of</w:t>
      </w:r>
      <w:r w:rsidR="00224374">
        <w:t xml:space="preserve"> multimorbidity </w:t>
      </w:r>
      <w:r w:rsidR="003333DE">
        <w:t>and chronic illness management</w:t>
      </w:r>
      <w:r w:rsidR="00A558EE">
        <w:t>,</w:t>
      </w:r>
      <w:r w:rsidR="003333DE">
        <w:t xml:space="preserve"> </w:t>
      </w:r>
      <w:r w:rsidR="001F01BA">
        <w:t>outlined above:</w:t>
      </w:r>
      <w:r w:rsidR="00224374">
        <w:t xml:space="preserve"> “</w:t>
      </w:r>
      <w:r w:rsidR="00224374" w:rsidRPr="00054D71">
        <w:rPr>
          <w:i/>
        </w:rPr>
        <w:t xml:space="preserve">Two </w:t>
      </w:r>
      <w:r w:rsidR="00224374" w:rsidRPr="00054D71">
        <w:rPr>
          <w:i/>
        </w:rPr>
        <w:lastRenderedPageBreak/>
        <w:t>problems</w:t>
      </w:r>
      <w:r w:rsidR="00224374">
        <w:t>” said the GP (S13</w:t>
      </w:r>
      <w:r w:rsidR="00FF773F">
        <w:t>, consultation</w:t>
      </w:r>
      <w:r w:rsidR="00224374">
        <w:t xml:space="preserve">) as he typed up the </w:t>
      </w:r>
      <w:r w:rsidR="00D1523B">
        <w:t xml:space="preserve">first </w:t>
      </w:r>
      <w:r w:rsidR="00224374">
        <w:t>consultation</w:t>
      </w:r>
      <w:r w:rsidR="00D1523B">
        <w:t xml:space="preserve"> of a fully booked morning surgery</w:t>
      </w:r>
      <w:r w:rsidR="00224374">
        <w:t>, “</w:t>
      </w:r>
      <w:r w:rsidR="00D1523B" w:rsidRPr="00054D71">
        <w:rPr>
          <w:i/>
        </w:rPr>
        <w:t>I could have referred the second one as well, but there was no time. I’m already 5 minutes late!</w:t>
      </w:r>
      <w:r w:rsidR="00D1523B" w:rsidRPr="00D1523B">
        <w:t>”</w:t>
      </w:r>
      <w:r w:rsidR="00D1523B">
        <w:t>.</w:t>
      </w:r>
    </w:p>
    <w:p w14:paraId="456FC7D9" w14:textId="1797509C" w:rsidR="000C43B8" w:rsidRDefault="007C28C9" w:rsidP="0001749A">
      <w:pPr>
        <w:ind w:firstLine="567"/>
      </w:pPr>
      <w:r>
        <w:t>Increased workload</w:t>
      </w:r>
      <w:r w:rsidR="00EC43A0">
        <w:t xml:space="preserve"> informs a </w:t>
      </w:r>
      <w:r>
        <w:t xml:space="preserve">central </w:t>
      </w:r>
      <w:r w:rsidR="00EC43A0">
        <w:t>tension that general practice surgeries contend with</w:t>
      </w:r>
      <w:r w:rsidR="00A34161">
        <w:t>:</w:t>
      </w:r>
      <w:r w:rsidR="00EC43A0">
        <w:t xml:space="preserve"> balancing </w:t>
      </w:r>
      <w:r w:rsidR="00A34161">
        <w:t>patient access</w:t>
      </w:r>
      <w:r w:rsidR="001F01BA">
        <w:t xml:space="preserve"> with </w:t>
      </w:r>
      <w:r w:rsidR="00931C2D">
        <w:t xml:space="preserve">relational </w:t>
      </w:r>
      <w:r w:rsidR="001F01BA">
        <w:t>continuity of care</w:t>
      </w:r>
      <w:r w:rsidR="00EC43A0">
        <w:t>.</w:t>
      </w:r>
      <w:r w:rsidR="0001749A">
        <w:t xml:space="preserve"> At the practice in our study</w:t>
      </w:r>
      <w:r w:rsidR="001F01BA">
        <w:t xml:space="preserve"> </w:t>
      </w:r>
      <w:r w:rsidR="00026688">
        <w:t xml:space="preserve">this balance was weighted towards access, with </w:t>
      </w:r>
      <w:r w:rsidR="0001749A">
        <w:t>many appointments only bookable on the day</w:t>
      </w:r>
      <w:r w:rsidR="00026688">
        <w:t xml:space="preserve">. </w:t>
      </w:r>
      <w:r w:rsidR="0007148A">
        <w:t>Although i</w:t>
      </w:r>
      <w:r w:rsidR="00A85EF5">
        <w:t>n practice</w:t>
      </w:r>
      <w:r w:rsidR="0007148A">
        <w:t xml:space="preserve"> </w:t>
      </w:r>
      <w:r w:rsidR="001A14F8">
        <w:t xml:space="preserve">receptionists would sometimes transgress, providing flex in the system: </w:t>
      </w:r>
      <w:r w:rsidR="001A14F8" w:rsidRPr="001A14F8">
        <w:t>“</w:t>
      </w:r>
      <w:r w:rsidR="001A14F8" w:rsidRPr="00BA0972">
        <w:rPr>
          <w:i/>
        </w:rPr>
        <w:t>I’ve done something naughty</w:t>
      </w:r>
      <w:r w:rsidR="001A14F8">
        <w:t>” said</w:t>
      </w:r>
      <w:r w:rsidR="001A14F8" w:rsidRPr="001A14F8">
        <w:t xml:space="preserve"> </w:t>
      </w:r>
      <w:r w:rsidR="001A14F8">
        <w:t>one (S14</w:t>
      </w:r>
      <w:r w:rsidR="0064738E">
        <w:t>, wider observation</w:t>
      </w:r>
      <w:r w:rsidR="001A14F8">
        <w:t>), booking in a patient for</w:t>
      </w:r>
      <w:r w:rsidR="00704C34">
        <w:t xml:space="preserve"> tomorrow’s surgery. “</w:t>
      </w:r>
      <w:r w:rsidR="00704C34" w:rsidRPr="00BA0972">
        <w:rPr>
          <w:i/>
        </w:rPr>
        <w:t xml:space="preserve">She’s 93!... </w:t>
      </w:r>
      <w:r w:rsidR="001A14F8" w:rsidRPr="00BA0972">
        <w:rPr>
          <w:i/>
        </w:rPr>
        <w:t>I’l</w:t>
      </w:r>
      <w:r w:rsidR="0007148A" w:rsidRPr="00BA0972">
        <w:rPr>
          <w:i/>
        </w:rPr>
        <w:t>l fall on my sword for this one</w:t>
      </w:r>
      <w:r w:rsidR="001A14F8" w:rsidRPr="001A14F8">
        <w:t>”</w:t>
      </w:r>
      <w:r w:rsidR="001A14F8">
        <w:t>.</w:t>
      </w:r>
    </w:p>
    <w:p w14:paraId="3A4B30E3" w14:textId="2F6B3EFB" w:rsidR="0032270E" w:rsidRDefault="00C62DAE" w:rsidP="008C75AF">
      <w:pPr>
        <w:pStyle w:val="Heading2"/>
      </w:pPr>
      <w:r>
        <w:t>Getting in</w:t>
      </w:r>
      <w:r w:rsidR="000D3ED5">
        <w:t>to</w:t>
      </w:r>
      <w:r>
        <w:t xml:space="preserve"> </w:t>
      </w:r>
      <w:r w:rsidR="00620992">
        <w:t>good habits</w:t>
      </w:r>
    </w:p>
    <w:p w14:paraId="4C9605A1" w14:textId="035E6ECC" w:rsidR="000E7419" w:rsidRPr="000E7419" w:rsidRDefault="000E7419" w:rsidP="00255503">
      <w:pPr>
        <w:ind w:firstLine="567"/>
      </w:pPr>
      <w:r>
        <w:t xml:space="preserve">Reflecting </w:t>
      </w:r>
      <w:r w:rsidR="00C00D66">
        <w:t xml:space="preserve">much </w:t>
      </w:r>
      <w:r w:rsidR="00255503">
        <w:t xml:space="preserve">recent </w:t>
      </w:r>
      <w:r>
        <w:t xml:space="preserve">research, clinicians </w:t>
      </w:r>
      <w:r w:rsidR="00BA77A1">
        <w:t xml:space="preserve">in </w:t>
      </w:r>
      <w:r>
        <w:t xml:space="preserve">our study faced considerable constraints </w:t>
      </w:r>
      <w:r w:rsidR="007C1229">
        <w:t xml:space="preserve">in general </w:t>
      </w:r>
      <w:r w:rsidR="00DF3EFC">
        <w:t>practice</w:t>
      </w:r>
      <w:r>
        <w:t xml:space="preserve">. However, </w:t>
      </w:r>
      <w:r w:rsidR="00BA77A1">
        <w:t xml:space="preserve">they </w:t>
      </w:r>
      <w:r>
        <w:t xml:space="preserve">also regularly mitigated these constraints. We suggest they did so by developing and adapting useful </w:t>
      </w:r>
      <w:r w:rsidRPr="00FE6EEE">
        <w:t>socially-shaped dispositions to act</w:t>
      </w:r>
      <w:r>
        <w:t xml:space="preserve">: by getting into good habits. We conceive of these good habits in two broad categories: </w:t>
      </w:r>
      <w:r w:rsidRPr="000E7419">
        <w:rPr>
          <w:i/>
          <w:iCs/>
        </w:rPr>
        <w:t>using expert judgement</w:t>
      </w:r>
      <w:r>
        <w:t xml:space="preserve"> and </w:t>
      </w:r>
      <w:r w:rsidRPr="000E7419">
        <w:rPr>
          <w:i/>
          <w:iCs/>
        </w:rPr>
        <w:t>taking patients seriously</w:t>
      </w:r>
      <w:r>
        <w:t>.</w:t>
      </w:r>
    </w:p>
    <w:p w14:paraId="1D036C76" w14:textId="77777777" w:rsidR="008C75AF" w:rsidRDefault="008C75AF" w:rsidP="0032270E">
      <w:pPr>
        <w:pStyle w:val="Heading3"/>
      </w:pPr>
      <w:r>
        <w:t>Using expert judgement</w:t>
      </w:r>
    </w:p>
    <w:p w14:paraId="2764AA2F" w14:textId="0DD6C232" w:rsidR="008D2C8C" w:rsidRDefault="00F1659D" w:rsidP="000A313E">
      <w:pPr>
        <w:ind w:firstLine="567"/>
      </w:pPr>
      <w:r>
        <w:t xml:space="preserve">Modern interpretations of Evidence Based Medicine (EBM) – </w:t>
      </w:r>
      <w:r w:rsidR="00A35B66">
        <w:t>the dominant paradigm for teaching and practising clinical medicine</w:t>
      </w:r>
      <w:r>
        <w:t xml:space="preserve"> – have highlighted the need for expert judgement over abstract rule following </w:t>
      </w:r>
      <w:r>
        <w:fldChar w:fldCharType="begin">
          <w:fldData xml:space="preserve">PEVuZE5vdGU+PENpdGU+PEF1dGhvcj5HcmVlbmhhbGdoPC9BdXRob3I+PFllYXI+MjAxNDwvWWVh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</w:fldData>
        </w:fldChar>
      </w:r>
      <w:r w:rsidR="000A313E">
        <w:instrText xml:space="preserve"> ADDIN EN.CITE </w:instrText>
      </w:r>
      <w:r w:rsidR="000A313E">
        <w:fldChar w:fldCharType="begin">
          <w:fldData xml:space="preserve">PEVuZE5vdGU+PENpdGU+PEF1dGhvcj5HcmVlbmhhbGdoPC9BdXRob3I+PFllYXI+MjAxNDwvWWVh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</w:fldData>
        </w:fldChar>
      </w:r>
      <w:r w:rsidR="000A313E">
        <w:instrText xml:space="preserve"> ADDIN EN.CITE.DATA </w:instrText>
      </w:r>
      <w:r w:rsidR="000A313E">
        <w:fldChar w:fldCharType="end"/>
      </w:r>
      <w:r>
        <w:fldChar w:fldCharType="separate"/>
      </w:r>
      <w:r w:rsidR="00736BCD">
        <w:rPr>
          <w:noProof/>
        </w:rPr>
        <w:t>(Chin-Yee &amp; Fuller, 2018; Greenhalgh et al., 2014; Lown &amp; Peters, 2018; Montgomery, 2006)</w:t>
      </w:r>
      <w:r>
        <w:fldChar w:fldCharType="end"/>
      </w:r>
      <w:r>
        <w:t>. This</w:t>
      </w:r>
      <w:r w:rsidR="00AE2D1E">
        <w:t xml:space="preserve"> partly</w:t>
      </w:r>
      <w:r>
        <w:t xml:space="preserve"> informs the turn to person-c</w:t>
      </w:r>
      <w:r w:rsidR="00AE2D1E">
        <w:t>entred care in general practice.</w:t>
      </w:r>
      <w:r>
        <w:t xml:space="preserve"> </w:t>
      </w:r>
      <w:r w:rsidR="00AE2D1E">
        <w:t>Reflecting this development</w:t>
      </w:r>
      <w:r>
        <w:t xml:space="preserve">, clinicians in our study used expert judgement in </w:t>
      </w:r>
      <w:r w:rsidR="001E017F">
        <w:t>several</w:t>
      </w:r>
      <w:r>
        <w:t xml:space="preserve"> ways.</w:t>
      </w:r>
    </w:p>
    <w:p w14:paraId="5BE19EB5" w14:textId="2ADDCE99" w:rsidR="008D2C8C" w:rsidRDefault="00D832E9" w:rsidP="00736BCD">
      <w:pPr>
        <w:ind w:firstLine="567"/>
      </w:pPr>
      <w:r>
        <w:t>Clinicians explicitly</w:t>
      </w:r>
      <w:r w:rsidR="001329C2">
        <w:t xml:space="preserve"> acknowledged the uncertainty </w:t>
      </w:r>
      <w:r w:rsidR="00736BCD">
        <w:t xml:space="preserve">of </w:t>
      </w:r>
      <w:r w:rsidR="001329C2">
        <w:t>general practice and the consequences of this both for themselves and patients</w:t>
      </w:r>
      <w:r w:rsidR="0006108C">
        <w:t xml:space="preserve">. </w:t>
      </w:r>
      <w:r w:rsidR="00C90168">
        <w:t>For example,</w:t>
      </w:r>
      <w:r w:rsidR="00736BCD">
        <w:t xml:space="preserve"> </w:t>
      </w:r>
      <w:r w:rsidR="00C90168">
        <w:t>o</w:t>
      </w:r>
      <w:r w:rsidR="001329C2">
        <w:t>ne GP (S8</w:t>
      </w:r>
      <w:r w:rsidR="00736BCD">
        <w:t>, interview</w:t>
      </w:r>
      <w:r w:rsidR="001329C2">
        <w:t>)</w:t>
      </w:r>
      <w:r w:rsidR="0006108C">
        <w:t xml:space="preserve"> </w:t>
      </w:r>
      <w:r w:rsidR="0006108C">
        <w:lastRenderedPageBreak/>
        <w:t>indicatively noted</w:t>
      </w:r>
      <w:r w:rsidR="001329C2">
        <w:t xml:space="preserve"> that</w:t>
      </w:r>
      <w:r w:rsidR="0006108C">
        <w:t xml:space="preserve"> general practice </w:t>
      </w:r>
      <w:r w:rsidR="0006108C" w:rsidRPr="00BE1856">
        <w:rPr>
          <w:szCs w:val="24"/>
        </w:rPr>
        <w:t>is</w:t>
      </w:r>
      <w:r w:rsidR="00BE1856">
        <w:rPr>
          <w:szCs w:val="24"/>
        </w:rPr>
        <w:t xml:space="preserve"> “</w:t>
      </w:r>
      <w:r w:rsidR="00BE1856" w:rsidRPr="00343F99">
        <w:rPr>
          <w:i/>
          <w:szCs w:val="24"/>
        </w:rPr>
        <w:t>a</w:t>
      </w:r>
      <w:r w:rsidR="0006108C" w:rsidRPr="00343F99">
        <w:rPr>
          <w:i/>
          <w:szCs w:val="24"/>
        </w:rPr>
        <w:t>bout managing uncertainty and dealing with uncertainty and living with uncertainty</w:t>
      </w:r>
      <w:r w:rsidR="00BE1856">
        <w:rPr>
          <w:szCs w:val="24"/>
        </w:rPr>
        <w:t>”.</w:t>
      </w:r>
      <w:r w:rsidR="00BE1856">
        <w:t xml:space="preserve"> </w:t>
      </w:r>
      <w:r w:rsidR="00C90168">
        <w:t>This focus on uncertainty is reflected in the findings of an ethnographic study exploring know</w:t>
      </w:r>
      <w:r w:rsidR="003233CB">
        <w:t>ledge management in general practice</w:t>
      </w:r>
      <w:r w:rsidR="00C90168">
        <w:t xml:space="preserve">, in which clinicians relied on collective, socially constructed knowledge in practice as much as explicit evidence from research </w:t>
      </w:r>
      <w:r w:rsidR="00C90168">
        <w:fldChar w:fldCharType="begin"/>
      </w:r>
      <w:r w:rsidR="00D47082">
        <w:instrText xml:space="preserve"> ADDIN EN.CITE &lt;EndNote&gt;&lt;Cite&gt;&lt;Author&gt;Gabbay&lt;/Author&gt;&lt;Year&gt;2004&lt;/Year&gt;&lt;RecNum&gt;8894&lt;/RecNum&gt;&lt;DisplayText&gt;(Gabbay &amp;amp; le May, 2004)&lt;/DisplayText&gt;&lt;record&gt;&lt;rec-number&gt;8894&lt;/rec-number&gt;&lt;foreign-keys&gt;&lt;key app="EN" db-id="5fsvt0xpnvsapdee5sypfasxfv2svt0pastt" timestamp="0"&gt;8894&lt;/key&gt;&lt;/foreign-keys&gt;&lt;ref-type name="Journal Article"&gt;17&lt;/ref-type&gt;&lt;contributors&gt;&lt;authors&gt;&lt;author&gt;Gabbay, John&lt;/author&gt;&lt;author&gt;le May, Andrée&lt;/author&gt;&lt;/authors&gt;&lt;/contributors&gt;&lt;titles&gt;&lt;title&gt;Evidence based guidelines or collectively constructed “mindlines?”: ethnographic study of knowledge management in primary care&lt;/title&gt;&lt;secondary-title&gt;BMJ&lt;/secondary-title&gt;&lt;/titles&gt;&lt;periodical&gt;&lt;full-title&gt;BMJ&lt;/full-title&gt;&lt;/periodical&gt;&lt;pages&gt;1013-1013&lt;/pages&gt;&lt;volume&gt;329&lt;/volume&gt;&lt;number&gt;7473&lt;/number&gt;&lt;dates&gt;&lt;year&gt;2004&lt;/year&gt;&lt;pub-dates&gt;&lt;date&gt;09/07/accepted&lt;/date&gt;&lt;/pub-dates&gt;&lt;/dates&gt;&lt;publisher&gt;BMJ Publishing Group Ltd.&lt;/publisher&gt;&lt;isbn&gt;0959-8138&amp;#xD;1468-5833&lt;/isbn&gt;&lt;accession-num&gt;PMC524553&lt;/accession-num&gt;&lt;urls&gt;&lt;related-urls&gt;&lt;url&gt;http://www.ncbi.nlm.nih.gov/pmc/articles/PMC524553/&lt;/url&gt;&lt;/related-urls&gt;&lt;/urls&gt;&lt;remote-database-name&gt;PMC&lt;/remote-database-name&gt;&lt;/record&gt;&lt;/Cite&gt;&lt;/EndNote&gt;</w:instrText>
      </w:r>
      <w:r w:rsidR="00C90168">
        <w:fldChar w:fldCharType="separate"/>
      </w:r>
      <w:r w:rsidR="00C90168">
        <w:rPr>
          <w:noProof/>
        </w:rPr>
        <w:t>(Gabbay &amp; le May, 2004)</w:t>
      </w:r>
      <w:r w:rsidR="00C90168">
        <w:fldChar w:fldCharType="end"/>
      </w:r>
      <w:r w:rsidR="00C90168">
        <w:t>.</w:t>
      </w:r>
      <w:r w:rsidR="00736BCD">
        <w:t xml:space="preserve"> </w:t>
      </w:r>
      <w:r w:rsidR="0006108C">
        <w:t xml:space="preserve">For clinicians in our study, </w:t>
      </w:r>
      <w:r w:rsidR="006B036B">
        <w:t xml:space="preserve">a </w:t>
      </w:r>
      <w:r w:rsidR="0006108C">
        <w:t xml:space="preserve">central </w:t>
      </w:r>
      <w:r w:rsidR="006B036B">
        <w:t>aspect of</w:t>
      </w:r>
      <w:r w:rsidR="0006108C">
        <w:t xml:space="preserve"> </w:t>
      </w:r>
      <w:r w:rsidR="00C90168">
        <w:t>dealing with uncertainty</w:t>
      </w:r>
      <w:r w:rsidR="0006108C">
        <w:t xml:space="preserve"> was </w:t>
      </w:r>
      <w:r w:rsidR="00C90168">
        <w:t xml:space="preserve">the process of </w:t>
      </w:r>
      <w:r w:rsidR="00D74984">
        <w:t>managing expectations</w:t>
      </w:r>
      <w:r w:rsidR="00736BCD">
        <w:t>.</w:t>
      </w:r>
    </w:p>
    <w:p w14:paraId="6D7D2B1C" w14:textId="77777777" w:rsidR="00557A14" w:rsidRPr="00343F99" w:rsidRDefault="00557A14" w:rsidP="00557A14">
      <w:pPr>
        <w:ind w:left="567" w:right="521"/>
        <w:rPr>
          <w:b/>
          <w:bCs/>
          <w:sz w:val="20"/>
          <w:szCs w:val="20"/>
        </w:rPr>
      </w:pPr>
      <w:r w:rsidRPr="00343F99">
        <w:rPr>
          <w:b/>
          <w:bCs/>
          <w:sz w:val="20"/>
          <w:szCs w:val="20"/>
        </w:rPr>
        <w:t>Consultation extract 3</w:t>
      </w:r>
    </w:p>
    <w:p w14:paraId="75EBC8FB" w14:textId="77777777" w:rsidR="00557A14" w:rsidRPr="00343F99" w:rsidRDefault="00557A14" w:rsidP="00557A14">
      <w:pPr>
        <w:ind w:left="567" w:right="521"/>
        <w:rPr>
          <w:sz w:val="20"/>
          <w:szCs w:val="20"/>
        </w:rPr>
      </w:pPr>
      <w:r w:rsidRPr="00343F99">
        <w:rPr>
          <w:sz w:val="20"/>
          <w:szCs w:val="20"/>
        </w:rPr>
        <w:t>“Right, ok, I had hoped it might be a bit more positive” said the patient (P40) towards the end of the consultation.</w:t>
      </w:r>
    </w:p>
    <w:p w14:paraId="718A301B" w14:textId="77777777" w:rsidR="00557A14" w:rsidRPr="00343F99" w:rsidRDefault="00557A14" w:rsidP="00557A14">
      <w:pPr>
        <w:ind w:left="567" w:right="521"/>
        <w:rPr>
          <w:sz w:val="20"/>
          <w:szCs w:val="20"/>
        </w:rPr>
      </w:pPr>
      <w:r w:rsidRPr="00343F99">
        <w:rPr>
          <w:sz w:val="20"/>
          <w:szCs w:val="20"/>
        </w:rPr>
        <w:t>“It is positive!” replied the GP (S13).</w:t>
      </w:r>
    </w:p>
    <w:p w14:paraId="5D645D70" w14:textId="77777777" w:rsidR="00557A14" w:rsidRPr="00343F99" w:rsidRDefault="00557A14" w:rsidP="00557A14">
      <w:pPr>
        <w:ind w:left="567" w:right="521"/>
        <w:rPr>
          <w:sz w:val="20"/>
          <w:szCs w:val="20"/>
        </w:rPr>
      </w:pPr>
      <w:r w:rsidRPr="00343F99">
        <w:rPr>
          <w:sz w:val="20"/>
          <w:szCs w:val="20"/>
        </w:rPr>
        <w:t>“I’m still on crutches.”</w:t>
      </w:r>
    </w:p>
    <w:p w14:paraId="33436640" w14:textId="6979CD55" w:rsidR="00810237" w:rsidRPr="00343F99" w:rsidRDefault="00557A14" w:rsidP="00557A14">
      <w:pPr>
        <w:ind w:left="567" w:right="521"/>
        <w:rPr>
          <w:sz w:val="20"/>
          <w:szCs w:val="20"/>
        </w:rPr>
      </w:pPr>
      <w:r w:rsidRPr="00343F99">
        <w:rPr>
          <w:sz w:val="20"/>
          <w:szCs w:val="20"/>
        </w:rPr>
        <w:t>“No, no. The pain will get better. You can expect it to get better. The tablets are not for the pain but to reduce the risk of future fractures.”</w:t>
      </w:r>
    </w:p>
    <w:p w14:paraId="02CE79E0" w14:textId="77777777" w:rsidR="00557A14" w:rsidRPr="00343F99" w:rsidRDefault="00557A14" w:rsidP="00557A14">
      <w:pPr>
        <w:ind w:left="567" w:right="521"/>
        <w:rPr>
          <w:b/>
          <w:bCs/>
          <w:sz w:val="20"/>
          <w:szCs w:val="20"/>
        </w:rPr>
      </w:pPr>
      <w:r w:rsidRPr="00343F99">
        <w:rPr>
          <w:b/>
          <w:bCs/>
          <w:sz w:val="20"/>
          <w:szCs w:val="20"/>
        </w:rPr>
        <w:t>Consultation extract 4</w:t>
      </w:r>
    </w:p>
    <w:p w14:paraId="462638BA" w14:textId="77777777" w:rsidR="00557A14" w:rsidRPr="00343F99" w:rsidRDefault="00557A14" w:rsidP="00557A14">
      <w:pPr>
        <w:ind w:left="567" w:right="521"/>
        <w:rPr>
          <w:sz w:val="20"/>
          <w:szCs w:val="20"/>
        </w:rPr>
      </w:pPr>
      <w:r w:rsidRPr="00343F99">
        <w:rPr>
          <w:sz w:val="20"/>
          <w:szCs w:val="20"/>
        </w:rPr>
        <w:t>“I was thinking about an antibiotic!” said the patient (P47), “what do you think?”.</w:t>
      </w:r>
    </w:p>
    <w:p w14:paraId="731F22CD" w14:textId="01CDDE80" w:rsidR="00810237" w:rsidRPr="00343F99" w:rsidRDefault="00557A14" w:rsidP="00557A14">
      <w:pPr>
        <w:ind w:left="567" w:right="521"/>
        <w:rPr>
          <w:sz w:val="20"/>
          <w:szCs w:val="20"/>
        </w:rPr>
      </w:pPr>
      <w:r w:rsidRPr="00343F99">
        <w:rPr>
          <w:sz w:val="20"/>
          <w:szCs w:val="20"/>
        </w:rPr>
        <w:t>“Good news is that the symptoms are getting better” replied the GP (S9) after a brief examination, “antibiotics can help, but generally [only] when it’s quite bad… I think I’d probably start on a nasal spray, perhaps hold the antibiotic in reserve?”.</w:t>
      </w:r>
    </w:p>
    <w:p w14:paraId="3DDBEBB2" w14:textId="3B44A682" w:rsidR="00C90168" w:rsidRPr="00057A8F" w:rsidRDefault="00592026" w:rsidP="004C0A4F">
      <w:pPr>
        <w:ind w:firstLine="567"/>
      </w:pPr>
      <w:r>
        <w:t>Beyond managing expectations</w:t>
      </w:r>
      <w:r w:rsidR="00C90168">
        <w:t xml:space="preserve">, </w:t>
      </w:r>
      <w:r w:rsidR="00057A8F">
        <w:t>GPs</w:t>
      </w:r>
      <w:r w:rsidR="00C90168">
        <w:t xml:space="preserve"> made a notable effort to communicate not just a diagnosis and treatment plan, but the underlying concept, o</w:t>
      </w:r>
      <w:r w:rsidR="00057A8F">
        <w:t xml:space="preserve">ften </w:t>
      </w:r>
      <w:r w:rsidR="00F53681">
        <w:t>using</w:t>
      </w:r>
      <w:r w:rsidR="00057A8F">
        <w:t xml:space="preserve"> </w:t>
      </w:r>
      <w:r w:rsidR="00057A8F" w:rsidRPr="00057A8F">
        <w:t>analogy</w:t>
      </w:r>
      <w:r w:rsidR="00057A8F">
        <w:t>:</w:t>
      </w:r>
      <w:r w:rsidR="00765126" w:rsidRPr="00057A8F">
        <w:t xml:space="preserve"> </w:t>
      </w:r>
      <w:r w:rsidR="00057A8F">
        <w:t>“</w:t>
      </w:r>
      <w:r w:rsidR="00765126" w:rsidRPr="00343F99">
        <w:rPr>
          <w:i/>
        </w:rPr>
        <w:t>Nowadays, your heart beats a little off. [It] jumps like a clock, which is impossible to show by taking your pulse. The ECG shows that it</w:t>
      </w:r>
      <w:r w:rsidR="00F904B7" w:rsidRPr="00343F99">
        <w:rPr>
          <w:i/>
        </w:rPr>
        <w:t>’</w:t>
      </w:r>
      <w:r w:rsidR="00765126" w:rsidRPr="00343F99">
        <w:rPr>
          <w:i/>
        </w:rPr>
        <w:t xml:space="preserve">s normal. It’s a bit like having </w:t>
      </w:r>
      <w:r w:rsidR="00057A8F" w:rsidRPr="00343F99">
        <w:rPr>
          <w:i/>
        </w:rPr>
        <w:t>a car misfiring</w:t>
      </w:r>
      <w:r w:rsidR="00057A8F">
        <w:t>” (S13,</w:t>
      </w:r>
      <w:r w:rsidR="004C0A4F">
        <w:t xml:space="preserve"> consultation</w:t>
      </w:r>
      <w:r w:rsidR="00057A8F">
        <w:t>).</w:t>
      </w:r>
    </w:p>
    <w:p w14:paraId="1811C87B" w14:textId="728042F2" w:rsidR="00765126" w:rsidRDefault="006904D8" w:rsidP="00736BCD">
      <w:pPr>
        <w:ind w:firstLine="567"/>
      </w:pPr>
      <w:r>
        <w:lastRenderedPageBreak/>
        <w:t>One GP (S13</w:t>
      </w:r>
      <w:r w:rsidR="00736BCD">
        <w:t>, interview</w:t>
      </w:r>
      <w:r>
        <w:t>) noted that</w:t>
      </w:r>
      <w:r w:rsidR="00765126">
        <w:t xml:space="preserve"> not providing a workable conceptual understanding</w:t>
      </w:r>
      <w:r w:rsidR="00A35B66">
        <w:t xml:space="preserve"> “</w:t>
      </w:r>
      <w:r w:rsidR="00765126" w:rsidRPr="00FF336F">
        <w:rPr>
          <w:i/>
        </w:rPr>
        <w:t>encourages paternalism and disenfranchises [patients] from decision making</w:t>
      </w:r>
      <w:r w:rsidR="00765126">
        <w:t>”. Another (S11</w:t>
      </w:r>
      <w:r w:rsidR="006241D7">
        <w:t>, interview</w:t>
      </w:r>
      <w:r w:rsidR="00765126">
        <w:t>) noted that “</w:t>
      </w:r>
      <w:r w:rsidR="00765126" w:rsidRPr="00FF336F">
        <w:rPr>
          <w:i/>
        </w:rPr>
        <w:t xml:space="preserve">if people understand the concepts and understand where you’re coming from, then they’re more </w:t>
      </w:r>
      <w:r w:rsidR="00101721" w:rsidRPr="00FF336F">
        <w:rPr>
          <w:i/>
        </w:rPr>
        <w:t>likely to self-manage next time</w:t>
      </w:r>
      <w:r w:rsidR="00765126">
        <w:t xml:space="preserve">”. Such a focus on self-management was another strategy </w:t>
      </w:r>
      <w:r w:rsidR="00592026">
        <w:t>of</w:t>
      </w:r>
      <w:r w:rsidR="00D0366B">
        <w:t xml:space="preserve"> clinicians</w:t>
      </w:r>
      <w:r w:rsidR="00AF06E7">
        <w:t>.</w:t>
      </w:r>
    </w:p>
    <w:p w14:paraId="65C5B987" w14:textId="77777777" w:rsidR="00557A14" w:rsidRPr="00FF336F" w:rsidRDefault="00557A14" w:rsidP="00557A14">
      <w:pPr>
        <w:ind w:left="567" w:right="521"/>
        <w:rPr>
          <w:b/>
          <w:bCs/>
          <w:sz w:val="20"/>
          <w:szCs w:val="20"/>
        </w:rPr>
      </w:pPr>
      <w:r w:rsidRPr="00FF336F">
        <w:rPr>
          <w:b/>
          <w:bCs/>
          <w:sz w:val="20"/>
          <w:szCs w:val="20"/>
        </w:rPr>
        <w:t>Consultation extract 5</w:t>
      </w:r>
    </w:p>
    <w:p w14:paraId="6D6B65E7" w14:textId="77777777" w:rsidR="00557A14" w:rsidRPr="00FF336F" w:rsidRDefault="00557A14" w:rsidP="00557A14">
      <w:pPr>
        <w:ind w:left="567" w:right="521"/>
        <w:rPr>
          <w:sz w:val="20"/>
          <w:szCs w:val="20"/>
        </w:rPr>
      </w:pPr>
      <w:r w:rsidRPr="00FF336F">
        <w:rPr>
          <w:sz w:val="20"/>
          <w:szCs w:val="20"/>
        </w:rPr>
        <w:t>“I’ve been doing yoga and meditation” said the patient (P47) in response to her blood pressure coming down.</w:t>
      </w:r>
    </w:p>
    <w:p w14:paraId="4C314468" w14:textId="77777777" w:rsidR="00557A14" w:rsidRPr="00FF336F" w:rsidRDefault="00557A14" w:rsidP="00557A14">
      <w:pPr>
        <w:ind w:left="567" w:right="521"/>
        <w:rPr>
          <w:sz w:val="20"/>
          <w:szCs w:val="20"/>
        </w:rPr>
      </w:pPr>
      <w:r w:rsidRPr="00FF336F">
        <w:rPr>
          <w:sz w:val="20"/>
          <w:szCs w:val="20"/>
        </w:rPr>
        <w:t>“I’m quite happy with that!” replied the GP (S9)</w:t>
      </w:r>
    </w:p>
    <w:p w14:paraId="191A1C6E" w14:textId="77777777" w:rsidR="00557A14" w:rsidRPr="00FF336F" w:rsidRDefault="00557A14" w:rsidP="00557A14">
      <w:pPr>
        <w:ind w:left="567" w:right="521"/>
        <w:rPr>
          <w:sz w:val="20"/>
          <w:szCs w:val="20"/>
        </w:rPr>
      </w:pPr>
      <w:r w:rsidRPr="00FF336F">
        <w:rPr>
          <w:sz w:val="20"/>
          <w:szCs w:val="20"/>
        </w:rPr>
        <w:t>“You turn to the alternative treatments.”</w:t>
      </w:r>
    </w:p>
    <w:p w14:paraId="11F2C650" w14:textId="4AEBE8BE" w:rsidR="009C769D" w:rsidRPr="00FF336F" w:rsidRDefault="00557A14" w:rsidP="00557A14">
      <w:pPr>
        <w:ind w:left="567" w:right="521"/>
        <w:rPr>
          <w:sz w:val="20"/>
          <w:szCs w:val="20"/>
        </w:rPr>
      </w:pPr>
      <w:r w:rsidRPr="00FF336F">
        <w:rPr>
          <w:sz w:val="20"/>
          <w:szCs w:val="20"/>
        </w:rPr>
        <w:t>“I’d much rather patients adopt lifestyle measures than take tablets!”</w:t>
      </w:r>
    </w:p>
    <w:p w14:paraId="1028E294" w14:textId="77777777" w:rsidR="00557A14" w:rsidRPr="00FF336F" w:rsidRDefault="00557A14" w:rsidP="00557A14">
      <w:pPr>
        <w:ind w:left="567" w:right="521"/>
        <w:rPr>
          <w:b/>
          <w:bCs/>
          <w:sz w:val="20"/>
          <w:szCs w:val="20"/>
        </w:rPr>
      </w:pPr>
      <w:r w:rsidRPr="00FF336F">
        <w:rPr>
          <w:b/>
          <w:bCs/>
          <w:sz w:val="20"/>
          <w:szCs w:val="20"/>
        </w:rPr>
        <w:t>Consultation extract 6</w:t>
      </w:r>
    </w:p>
    <w:p w14:paraId="0B890057" w14:textId="77777777" w:rsidR="00557A14" w:rsidRPr="00FF336F" w:rsidRDefault="00557A14" w:rsidP="00557A14">
      <w:pPr>
        <w:ind w:left="567" w:right="521"/>
        <w:rPr>
          <w:sz w:val="20"/>
          <w:szCs w:val="20"/>
        </w:rPr>
      </w:pPr>
      <w:r w:rsidRPr="00FF336F">
        <w:rPr>
          <w:sz w:val="20"/>
          <w:szCs w:val="20"/>
        </w:rPr>
        <w:t>“The other thing you can do, if you start exercising it does the same as statins! Takes 4 percent [of risk] away” said the GP (S13).</w:t>
      </w:r>
    </w:p>
    <w:p w14:paraId="21DEC267" w14:textId="77777777" w:rsidR="00557A14" w:rsidRPr="00FF336F" w:rsidRDefault="00557A14" w:rsidP="00557A14">
      <w:pPr>
        <w:ind w:left="567" w:right="521"/>
        <w:rPr>
          <w:sz w:val="20"/>
          <w:szCs w:val="20"/>
        </w:rPr>
      </w:pPr>
      <w:r w:rsidRPr="00FF336F">
        <w:rPr>
          <w:sz w:val="20"/>
          <w:szCs w:val="20"/>
        </w:rPr>
        <w:t>“What do you mean by exercise? Walking?” replied the patient (P59).</w:t>
      </w:r>
    </w:p>
    <w:p w14:paraId="79D4B71E" w14:textId="77777777" w:rsidR="00557A14" w:rsidRPr="00FF336F" w:rsidRDefault="00557A14" w:rsidP="00557A14">
      <w:pPr>
        <w:ind w:left="567" w:right="521"/>
        <w:rPr>
          <w:sz w:val="20"/>
          <w:szCs w:val="20"/>
        </w:rPr>
      </w:pPr>
      <w:r w:rsidRPr="00FF336F">
        <w:rPr>
          <w:sz w:val="20"/>
          <w:szCs w:val="20"/>
        </w:rPr>
        <w:t>“The rule of thumb is sustained exercise for 20 minutes a day, [whereby you feel] slightly out of breath. Do a bit more, a bit more, and it’s as good as taking a statin.”</w:t>
      </w:r>
    </w:p>
    <w:p w14:paraId="7081E199" w14:textId="799DB125" w:rsidR="00557A14" w:rsidRPr="00FF336F" w:rsidRDefault="006241D7" w:rsidP="00557A14">
      <w:pPr>
        <w:ind w:left="567" w:right="521"/>
        <w:rPr>
          <w:sz w:val="20"/>
          <w:szCs w:val="20"/>
        </w:rPr>
      </w:pPr>
      <w:r w:rsidRPr="00FF336F">
        <w:rPr>
          <w:sz w:val="20"/>
          <w:szCs w:val="20"/>
        </w:rPr>
        <w:t>“I did try to walk here</w:t>
      </w:r>
      <w:r w:rsidR="00557A14" w:rsidRPr="00FF336F">
        <w:rPr>
          <w:sz w:val="20"/>
          <w:szCs w:val="20"/>
        </w:rPr>
        <w:t>… stop, go… stop, go.”</w:t>
      </w:r>
    </w:p>
    <w:p w14:paraId="02A381BF" w14:textId="58E913BF" w:rsidR="009C769D" w:rsidRPr="00FF336F" w:rsidRDefault="00557A14" w:rsidP="00557A14">
      <w:pPr>
        <w:ind w:left="567" w:right="521"/>
        <w:rPr>
          <w:sz w:val="20"/>
          <w:szCs w:val="20"/>
        </w:rPr>
      </w:pPr>
      <w:r w:rsidRPr="00FF336F">
        <w:rPr>
          <w:sz w:val="20"/>
          <w:szCs w:val="20"/>
        </w:rPr>
        <w:t>“Really good! Keep doing that and it’ll get easier. A lot of your problems are related to being inactive. Changing that will help you a lot.”</w:t>
      </w:r>
    </w:p>
    <w:p w14:paraId="6894A15E" w14:textId="724DFFA2" w:rsidR="00C90168" w:rsidRDefault="003844AB" w:rsidP="006241D7">
      <w:pPr>
        <w:ind w:firstLine="567"/>
      </w:pPr>
      <w:r>
        <w:t>One GP (S12</w:t>
      </w:r>
      <w:r w:rsidR="006241D7">
        <w:t>, consultation</w:t>
      </w:r>
      <w:r>
        <w:t xml:space="preserve">) further </w:t>
      </w:r>
      <w:r w:rsidR="00120FF1">
        <w:t>suggested</w:t>
      </w:r>
      <w:r w:rsidR="006241D7">
        <w:t xml:space="preserve"> </w:t>
      </w:r>
      <w:r w:rsidR="00D0366B">
        <w:t xml:space="preserve">that the context and timing of </w:t>
      </w:r>
      <w:r w:rsidR="00A35B66">
        <w:t>advice</w:t>
      </w:r>
      <w:r w:rsidR="009D0707">
        <w:t xml:space="preserve"> is as important as its content</w:t>
      </w:r>
      <w:r w:rsidR="000C43B8">
        <w:t>: “</w:t>
      </w:r>
      <w:r w:rsidR="000C43B8" w:rsidRPr="00FF5D0E">
        <w:rPr>
          <w:i/>
        </w:rPr>
        <w:t>S</w:t>
      </w:r>
      <w:r w:rsidR="00546E1B" w:rsidRPr="00FF5D0E">
        <w:rPr>
          <w:i/>
        </w:rPr>
        <w:t>he wasn’t quite ready [for an exercise prescription]. We need to get the tests done first. She was thinking it’s a medical problem</w:t>
      </w:r>
      <w:r w:rsidR="00546E1B">
        <w:t>”</w:t>
      </w:r>
      <w:r w:rsidR="000A39F0">
        <w:t>.</w:t>
      </w:r>
    </w:p>
    <w:p w14:paraId="28FF82DE" w14:textId="77777777" w:rsidR="008C75AF" w:rsidRDefault="008C75AF" w:rsidP="0032270E">
      <w:pPr>
        <w:pStyle w:val="Heading3"/>
      </w:pPr>
      <w:r>
        <w:lastRenderedPageBreak/>
        <w:t>Taking patients seriously</w:t>
      </w:r>
    </w:p>
    <w:p w14:paraId="61D3E0D0" w14:textId="58C60D8C" w:rsidR="00716BC1" w:rsidRDefault="00C43681" w:rsidP="001B03F9">
      <w:pPr>
        <w:ind w:firstLine="567"/>
      </w:pPr>
      <w:r>
        <w:t>Beyond debates on clinical judgement, t</w:t>
      </w:r>
      <w:r w:rsidR="00281B74">
        <w:t>here are</w:t>
      </w:r>
      <w:r w:rsidR="00837A0B">
        <w:t xml:space="preserve"> longstanding </w:t>
      </w:r>
      <w:r w:rsidR="00E923B4">
        <w:t>co</w:t>
      </w:r>
      <w:r w:rsidR="00281B74">
        <w:t>ncerns about</w:t>
      </w:r>
      <w:r w:rsidR="00E923B4">
        <w:t xml:space="preserve"> the dehumanising effects of </w:t>
      </w:r>
      <w:r w:rsidR="00E01389">
        <w:t xml:space="preserve">increasingly technical </w:t>
      </w:r>
      <w:r w:rsidR="00E923B4">
        <w:t xml:space="preserve">medicine </w:t>
      </w:r>
      <w:r w:rsidR="00E923B4">
        <w:fldChar w:fldCharType="begin">
          <w:fldData xml:space="preserve">PEVuZE5vdGU+PENpdGU+PEF1dGhvcj5CdXNmaWVsZDwvQXV0aG9yPjxZZWFyPjIwMTc8L1llYXI+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</w:fldData>
        </w:fldChar>
      </w:r>
      <w:r w:rsidR="00D04907">
        <w:instrText xml:space="preserve"> ADDIN EN.CITE </w:instrText>
      </w:r>
      <w:r w:rsidR="00D04907">
        <w:fldChar w:fldCharType="begin">
          <w:fldData xml:space="preserve">PEVuZE5vdGU+PENpdGU+PEF1dGhvcj5CdXNmaWVsZDwvQXV0aG9yPjxZZWFyPjIwMTc8L1llYXI+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</w:fldData>
        </w:fldChar>
      </w:r>
      <w:r w:rsidR="00D04907">
        <w:instrText xml:space="preserve"> ADDIN EN.CITE.DATA </w:instrText>
      </w:r>
      <w:r w:rsidR="00D04907">
        <w:fldChar w:fldCharType="end"/>
      </w:r>
      <w:r w:rsidR="00E923B4">
        <w:fldChar w:fldCharType="separate"/>
      </w:r>
      <w:r w:rsidR="00281B74">
        <w:rPr>
          <w:noProof/>
        </w:rPr>
        <w:t>(e.g. Busfield, 2017; Kleinman, 1973/2010; Tomes, 2007)</w:t>
      </w:r>
      <w:r w:rsidR="00E923B4">
        <w:fldChar w:fldCharType="end"/>
      </w:r>
      <w:r w:rsidR="00E01389">
        <w:t xml:space="preserve">. </w:t>
      </w:r>
      <w:r w:rsidR="00E923B4">
        <w:t>T</w:t>
      </w:r>
      <w:r w:rsidR="00281B74">
        <w:t>hese</w:t>
      </w:r>
      <w:r w:rsidR="00E923B4">
        <w:t xml:space="preserve"> concern</w:t>
      </w:r>
      <w:r w:rsidR="00281B74">
        <w:t>s</w:t>
      </w:r>
      <w:r w:rsidR="00E923B4">
        <w:t xml:space="preserve"> cannot be dismissed</w:t>
      </w:r>
      <w:r w:rsidR="00281B74">
        <w:t xml:space="preserve"> but </w:t>
      </w:r>
      <w:r w:rsidR="00A30C14">
        <w:t xml:space="preserve">clinicians in our study were acutely </w:t>
      </w:r>
      <w:r w:rsidR="00E923B4">
        <w:t xml:space="preserve">aware of </w:t>
      </w:r>
      <w:r w:rsidR="00A30C14">
        <w:t>them</w:t>
      </w:r>
      <w:r w:rsidR="00E923B4">
        <w:t xml:space="preserve">: </w:t>
      </w:r>
      <w:r w:rsidR="00E923B4" w:rsidRPr="008E2122">
        <w:t>“</w:t>
      </w:r>
      <w:r w:rsidR="00E923B4" w:rsidRPr="008748EE">
        <w:rPr>
          <w:i/>
        </w:rPr>
        <w:t>You need to show a bit of sympathy and actually acknowledge why they might be feeling sad, what’s going on, before you then</w:t>
      </w:r>
      <w:r w:rsidR="00385855" w:rsidRPr="008748EE">
        <w:rPr>
          <w:i/>
        </w:rPr>
        <w:t xml:space="preserve"> start coming up with solutions</w:t>
      </w:r>
      <w:r w:rsidR="00E923B4" w:rsidRPr="008E2122">
        <w:t>” (S11</w:t>
      </w:r>
      <w:r w:rsidR="00AF06E7">
        <w:t>, interview</w:t>
      </w:r>
      <w:r w:rsidR="00E923B4" w:rsidRPr="008E2122">
        <w:t>)</w:t>
      </w:r>
      <w:r w:rsidR="00E923B4">
        <w:t>.</w:t>
      </w:r>
      <w:r w:rsidR="00396348">
        <w:rPr>
          <w:sz w:val="20"/>
          <w:szCs w:val="20"/>
        </w:rPr>
        <w:t xml:space="preserve"> </w:t>
      </w:r>
      <w:r w:rsidR="0029417A">
        <w:t>In addition to using expert judgement,</w:t>
      </w:r>
      <w:r w:rsidR="00FB1E69">
        <w:t xml:space="preserve"> therefore,</w:t>
      </w:r>
      <w:r w:rsidR="0029417A">
        <w:t xml:space="preserve"> clinicians in our study </w:t>
      </w:r>
      <w:r w:rsidR="005D3A12">
        <w:t xml:space="preserve">explicitly </w:t>
      </w:r>
      <w:r w:rsidR="004A63FC">
        <w:t>sought to take</w:t>
      </w:r>
      <w:r w:rsidR="00716BC1">
        <w:t xml:space="preserve"> patients seriously</w:t>
      </w:r>
      <w:r w:rsidR="001B03F9">
        <w:t>.</w:t>
      </w:r>
    </w:p>
    <w:p w14:paraId="2688D20F" w14:textId="7517EC3A" w:rsidR="00557A14" w:rsidRPr="008748EE" w:rsidRDefault="008748EE" w:rsidP="00557A14">
      <w:pPr>
        <w:ind w:left="567" w:right="521"/>
        <w:rPr>
          <w:b/>
          <w:bCs/>
          <w:sz w:val="20"/>
          <w:szCs w:val="20"/>
        </w:rPr>
      </w:pPr>
      <w:r>
        <w:rPr>
          <w:b/>
          <w:bCs/>
          <w:sz w:val="20"/>
          <w:szCs w:val="20"/>
        </w:rPr>
        <w:t>Consultation e</w:t>
      </w:r>
      <w:r w:rsidR="00557A14" w:rsidRPr="008748EE">
        <w:rPr>
          <w:b/>
          <w:bCs/>
          <w:sz w:val="20"/>
          <w:szCs w:val="20"/>
        </w:rPr>
        <w:t>xtract 7</w:t>
      </w:r>
    </w:p>
    <w:p w14:paraId="69EF441E" w14:textId="60D2B742" w:rsidR="00557A14" w:rsidRPr="008748EE" w:rsidRDefault="000749CC" w:rsidP="00557A14">
      <w:pPr>
        <w:ind w:left="567" w:right="521"/>
        <w:rPr>
          <w:sz w:val="20"/>
          <w:szCs w:val="20"/>
        </w:rPr>
      </w:pPr>
      <w:r>
        <w:rPr>
          <w:sz w:val="20"/>
          <w:szCs w:val="20"/>
        </w:rPr>
        <w:t>I (DH</w:t>
      </w:r>
      <w:r w:rsidR="00557A14" w:rsidRPr="008748EE">
        <w:rPr>
          <w:sz w:val="20"/>
          <w:szCs w:val="20"/>
        </w:rPr>
        <w:t>) knocked on the consultation room door, entered, and perched on the end of the treatment bed, ready to observe. I usually sat in the spare chair, but the next patient would be accompanied.</w:t>
      </w:r>
    </w:p>
    <w:p w14:paraId="1B15155B" w14:textId="77777777" w:rsidR="00557A14" w:rsidRPr="008748EE" w:rsidRDefault="00557A14" w:rsidP="00557A14">
      <w:pPr>
        <w:ind w:left="567" w:right="521"/>
        <w:rPr>
          <w:sz w:val="20"/>
          <w:szCs w:val="20"/>
        </w:rPr>
      </w:pPr>
      <w:r w:rsidRPr="008748EE">
        <w:rPr>
          <w:sz w:val="20"/>
          <w:szCs w:val="20"/>
        </w:rPr>
        <w:t>“How late am I running?” asked the GP (S21), while furiously typing up the notes from his previous consultation.</w:t>
      </w:r>
    </w:p>
    <w:p w14:paraId="12E11176" w14:textId="77777777" w:rsidR="00557A14" w:rsidRPr="008748EE" w:rsidRDefault="00557A14" w:rsidP="00557A14">
      <w:pPr>
        <w:ind w:left="567" w:right="521"/>
        <w:rPr>
          <w:sz w:val="20"/>
          <w:szCs w:val="20"/>
        </w:rPr>
      </w:pPr>
      <w:r w:rsidRPr="008748EE">
        <w:rPr>
          <w:sz w:val="20"/>
          <w:szCs w:val="20"/>
        </w:rPr>
        <w:t>“About 45 minutes” I replied, glancing up at the clock on the wall.</w:t>
      </w:r>
    </w:p>
    <w:p w14:paraId="5F67A7B1" w14:textId="77777777" w:rsidR="00557A14" w:rsidRPr="008748EE" w:rsidRDefault="00557A14" w:rsidP="00557A14">
      <w:pPr>
        <w:ind w:left="567" w:right="521"/>
        <w:rPr>
          <w:sz w:val="20"/>
          <w:szCs w:val="20"/>
        </w:rPr>
      </w:pPr>
      <w:r w:rsidRPr="008748EE">
        <w:rPr>
          <w:sz w:val="20"/>
          <w:szCs w:val="20"/>
        </w:rPr>
        <w:t>“I’m asking patients about stuff they didn’t even come in for” he replied, “that’s why I’m running so late I think. I’ve been handing out statins all day!”. He finished typing and called the next patient (P60), who came with his wife. In the context of the summer-long heatwave, the patient was smartly dressed in a white polo shirt, trousers and sandals.</w:t>
      </w:r>
    </w:p>
    <w:p w14:paraId="26992A9D" w14:textId="77777777" w:rsidR="00557A14" w:rsidRPr="008748EE" w:rsidRDefault="00557A14" w:rsidP="00557A14">
      <w:pPr>
        <w:ind w:left="567" w:right="521"/>
        <w:rPr>
          <w:sz w:val="20"/>
          <w:szCs w:val="20"/>
        </w:rPr>
      </w:pPr>
      <w:r w:rsidRPr="008748EE">
        <w:rPr>
          <w:sz w:val="20"/>
          <w:szCs w:val="20"/>
        </w:rPr>
        <w:t>“Did I ask to see you or did you ask to see me?” said the GP.</w:t>
      </w:r>
    </w:p>
    <w:p w14:paraId="5D047F6F" w14:textId="77777777" w:rsidR="00557A14" w:rsidRPr="008748EE" w:rsidRDefault="00557A14" w:rsidP="00557A14">
      <w:pPr>
        <w:ind w:left="567" w:right="521"/>
        <w:rPr>
          <w:sz w:val="20"/>
          <w:szCs w:val="20"/>
        </w:rPr>
      </w:pPr>
      <w:r w:rsidRPr="008748EE">
        <w:rPr>
          <w:sz w:val="20"/>
          <w:szCs w:val="20"/>
        </w:rPr>
        <w:t>“You asked us to come in and go through some blood tests” said the patient’s wife. The GP looked briefly at the patient’s records.</w:t>
      </w:r>
    </w:p>
    <w:p w14:paraId="10999A39" w14:textId="77777777" w:rsidR="00557A14" w:rsidRPr="008748EE" w:rsidRDefault="00557A14" w:rsidP="00557A14">
      <w:pPr>
        <w:ind w:left="567" w:right="521"/>
        <w:rPr>
          <w:sz w:val="20"/>
          <w:szCs w:val="20"/>
        </w:rPr>
      </w:pPr>
      <w:r w:rsidRPr="008748EE">
        <w:rPr>
          <w:sz w:val="20"/>
          <w:szCs w:val="20"/>
        </w:rPr>
        <w:t>“As a set of blood tests you are all good” said the GP, “[but] that’s not the full story?”</w:t>
      </w:r>
    </w:p>
    <w:p w14:paraId="6FBE2876" w14:textId="77777777" w:rsidR="00557A14" w:rsidRPr="008748EE" w:rsidRDefault="00557A14" w:rsidP="00557A14">
      <w:pPr>
        <w:ind w:left="567" w:right="521"/>
        <w:rPr>
          <w:sz w:val="20"/>
          <w:szCs w:val="20"/>
        </w:rPr>
      </w:pPr>
      <w:r w:rsidRPr="008748EE">
        <w:rPr>
          <w:sz w:val="20"/>
          <w:szCs w:val="20"/>
        </w:rPr>
        <w:t xml:space="preserve">“Yes, I don’t feel that good.” said the patient. </w:t>
      </w:r>
    </w:p>
    <w:p w14:paraId="6D233A10" w14:textId="77777777" w:rsidR="00557A14" w:rsidRPr="008748EE" w:rsidRDefault="00557A14" w:rsidP="00557A14">
      <w:pPr>
        <w:ind w:left="567" w:right="521"/>
        <w:rPr>
          <w:sz w:val="20"/>
          <w:szCs w:val="20"/>
        </w:rPr>
      </w:pPr>
      <w:r w:rsidRPr="008748EE">
        <w:rPr>
          <w:sz w:val="20"/>
          <w:szCs w:val="20"/>
        </w:rPr>
        <w:t>“Did you have a specific question?” replied the GP.</w:t>
      </w:r>
    </w:p>
    <w:p w14:paraId="7B777A1C" w14:textId="77777777" w:rsidR="00557A14" w:rsidRPr="008748EE" w:rsidRDefault="00557A14" w:rsidP="00557A14">
      <w:pPr>
        <w:ind w:left="567" w:right="521"/>
        <w:rPr>
          <w:sz w:val="20"/>
          <w:szCs w:val="20"/>
        </w:rPr>
      </w:pPr>
      <w:r w:rsidRPr="008748EE">
        <w:rPr>
          <w:sz w:val="20"/>
          <w:szCs w:val="20"/>
        </w:rPr>
        <w:lastRenderedPageBreak/>
        <w:t>“You are getting tired a bit lately” interjected the patient’s wife. The GP took the patient’s blood pressure.</w:t>
      </w:r>
    </w:p>
    <w:p w14:paraId="31947F94" w14:textId="77777777" w:rsidR="00557A14" w:rsidRPr="008748EE" w:rsidRDefault="00557A14" w:rsidP="00557A14">
      <w:pPr>
        <w:ind w:left="567" w:right="521"/>
        <w:rPr>
          <w:sz w:val="20"/>
          <w:szCs w:val="20"/>
        </w:rPr>
      </w:pPr>
      <w:r w:rsidRPr="008748EE">
        <w:rPr>
          <w:sz w:val="20"/>
          <w:szCs w:val="20"/>
        </w:rPr>
        <w:t>“It’s very rare to pick something up on a blood test. [It could be to do with your] thyroid, [or it could be] anaemia. In your case it could be the Parkinson’s disease.”</w:t>
      </w:r>
    </w:p>
    <w:p w14:paraId="28EF30E6" w14:textId="77777777" w:rsidR="00557A14" w:rsidRPr="008748EE" w:rsidRDefault="00557A14" w:rsidP="00557A14">
      <w:pPr>
        <w:ind w:left="567" w:right="521"/>
        <w:rPr>
          <w:sz w:val="20"/>
          <w:szCs w:val="20"/>
        </w:rPr>
      </w:pPr>
      <w:r w:rsidRPr="008748EE">
        <w:rPr>
          <w:sz w:val="20"/>
          <w:szCs w:val="20"/>
        </w:rPr>
        <w:t>“… stuttering…” said the patient, trying to respond.</w:t>
      </w:r>
    </w:p>
    <w:p w14:paraId="7B33C31D" w14:textId="77777777" w:rsidR="00557A14" w:rsidRPr="008748EE" w:rsidRDefault="00557A14" w:rsidP="00557A14">
      <w:pPr>
        <w:ind w:left="567" w:right="521"/>
        <w:rPr>
          <w:sz w:val="20"/>
          <w:szCs w:val="20"/>
        </w:rPr>
      </w:pPr>
      <w:r w:rsidRPr="008748EE">
        <w:rPr>
          <w:sz w:val="20"/>
          <w:szCs w:val="20"/>
        </w:rPr>
        <w:t>“It’ll come, don’t worry” replied the GP.</w:t>
      </w:r>
    </w:p>
    <w:p w14:paraId="0BD12E64" w14:textId="77777777" w:rsidR="00557A14" w:rsidRPr="008748EE" w:rsidRDefault="00557A14" w:rsidP="00557A14">
      <w:pPr>
        <w:ind w:left="567" w:right="521"/>
        <w:rPr>
          <w:sz w:val="20"/>
          <w:szCs w:val="20"/>
        </w:rPr>
      </w:pPr>
      <w:r w:rsidRPr="008748EE">
        <w:rPr>
          <w:sz w:val="20"/>
          <w:szCs w:val="20"/>
        </w:rPr>
        <w:t>“I can’t get my words out” said the patient.</w:t>
      </w:r>
    </w:p>
    <w:p w14:paraId="3420DC0E" w14:textId="451E9E4C" w:rsidR="00716BC1" w:rsidRPr="008748EE" w:rsidRDefault="00557A14" w:rsidP="00557A14">
      <w:pPr>
        <w:ind w:left="567" w:right="521"/>
        <w:rPr>
          <w:sz w:val="20"/>
          <w:szCs w:val="20"/>
        </w:rPr>
      </w:pPr>
      <w:r w:rsidRPr="008748EE">
        <w:rPr>
          <w:sz w:val="20"/>
          <w:szCs w:val="20"/>
        </w:rPr>
        <w:t>“It’s ok, it’s difficult” said the GP, before allowing time and space for the patient to speak.</w:t>
      </w:r>
    </w:p>
    <w:p w14:paraId="68B9005C" w14:textId="7495EFEB" w:rsidR="00716BC1" w:rsidRDefault="004A574A" w:rsidP="00684A58">
      <w:r>
        <w:t>By explicitly acknowledging and accommodating the difficulties of living with Parkinson’s,</w:t>
      </w:r>
      <w:r w:rsidR="00EA009D">
        <w:t xml:space="preserve"> in extract 7</w:t>
      </w:r>
      <w:r>
        <w:t xml:space="preserve"> the GP set the conditions for a good relationship. </w:t>
      </w:r>
      <w:r w:rsidR="00E216EA">
        <w:t xml:space="preserve">Later in the same consultation, </w:t>
      </w:r>
      <w:r w:rsidR="00383BA8">
        <w:t xml:space="preserve">in extract 8, </w:t>
      </w:r>
      <w:r w:rsidR="00E216EA">
        <w:t xml:space="preserve">the GP </w:t>
      </w:r>
      <w:r>
        <w:t xml:space="preserve">built on this by acknowledging </w:t>
      </w:r>
      <w:r w:rsidR="00E216EA">
        <w:t>the difficulty of taking m</w:t>
      </w:r>
      <w:r w:rsidR="00AF7309">
        <w:t>ultiple</w:t>
      </w:r>
      <w:r w:rsidR="00E216EA">
        <w:t xml:space="preserve"> medications</w:t>
      </w:r>
      <w:r>
        <w:t>.</w:t>
      </w:r>
    </w:p>
    <w:p w14:paraId="2CCD8CDF" w14:textId="77777777" w:rsidR="00557A14" w:rsidRPr="008748EE" w:rsidRDefault="00557A14" w:rsidP="00557A14">
      <w:pPr>
        <w:ind w:left="567" w:right="521"/>
        <w:rPr>
          <w:b/>
          <w:bCs/>
          <w:sz w:val="20"/>
          <w:szCs w:val="20"/>
        </w:rPr>
      </w:pPr>
      <w:r w:rsidRPr="008748EE">
        <w:rPr>
          <w:b/>
          <w:bCs/>
          <w:sz w:val="20"/>
          <w:szCs w:val="20"/>
        </w:rPr>
        <w:t>Consultation extract 8</w:t>
      </w:r>
    </w:p>
    <w:p w14:paraId="64A2062D" w14:textId="77777777" w:rsidR="00557A14" w:rsidRPr="008748EE" w:rsidRDefault="00557A14" w:rsidP="00557A14">
      <w:pPr>
        <w:ind w:left="567" w:right="521"/>
        <w:rPr>
          <w:sz w:val="20"/>
          <w:szCs w:val="20"/>
        </w:rPr>
      </w:pPr>
      <w:r w:rsidRPr="008748EE">
        <w:rPr>
          <w:sz w:val="20"/>
          <w:szCs w:val="20"/>
        </w:rPr>
        <w:t>“You do 10 minutes in the garden” said the patient’s wife, “then you are knackered.”</w:t>
      </w:r>
    </w:p>
    <w:p w14:paraId="36D3CAE8" w14:textId="77777777" w:rsidR="00557A14" w:rsidRPr="008748EE" w:rsidRDefault="00557A14" w:rsidP="00557A14">
      <w:pPr>
        <w:ind w:left="567" w:right="521"/>
        <w:rPr>
          <w:sz w:val="20"/>
          <w:szCs w:val="20"/>
        </w:rPr>
      </w:pPr>
      <w:r w:rsidRPr="008748EE">
        <w:rPr>
          <w:sz w:val="20"/>
          <w:szCs w:val="20"/>
        </w:rPr>
        <w:t>“If I was to take all the pills you are on I’d be knackered too!” said the GP to the patient.</w:t>
      </w:r>
    </w:p>
    <w:p w14:paraId="761C08F5" w14:textId="77777777" w:rsidR="00557A14" w:rsidRPr="008748EE" w:rsidRDefault="00557A14" w:rsidP="00557A14">
      <w:pPr>
        <w:ind w:left="567" w:right="521"/>
        <w:rPr>
          <w:sz w:val="20"/>
          <w:szCs w:val="20"/>
        </w:rPr>
      </w:pPr>
      <w:r w:rsidRPr="008748EE">
        <w:rPr>
          <w:sz w:val="20"/>
          <w:szCs w:val="20"/>
        </w:rPr>
        <w:t>“I was wondering if it is a combination of any of the tablets?” asked the patient’s wife.</w:t>
      </w:r>
    </w:p>
    <w:p w14:paraId="2C90A7AD" w14:textId="77777777" w:rsidR="00557A14" w:rsidRPr="008748EE" w:rsidRDefault="00557A14" w:rsidP="00557A14">
      <w:pPr>
        <w:ind w:left="567" w:right="521"/>
        <w:rPr>
          <w:sz w:val="20"/>
          <w:szCs w:val="20"/>
        </w:rPr>
      </w:pPr>
      <w:r w:rsidRPr="008748EE">
        <w:rPr>
          <w:sz w:val="20"/>
          <w:szCs w:val="20"/>
        </w:rPr>
        <w:t>“You’re probably right” said the GP, “for example the beta-blocker, that could make you tired.”</w:t>
      </w:r>
    </w:p>
    <w:p w14:paraId="447D5750" w14:textId="77777777" w:rsidR="00557A14" w:rsidRPr="008748EE" w:rsidRDefault="00557A14" w:rsidP="00557A14">
      <w:pPr>
        <w:ind w:left="567" w:right="521"/>
        <w:rPr>
          <w:sz w:val="20"/>
          <w:szCs w:val="20"/>
        </w:rPr>
      </w:pPr>
      <w:r w:rsidRPr="008748EE">
        <w:rPr>
          <w:sz w:val="20"/>
          <w:szCs w:val="20"/>
        </w:rPr>
        <w:t>“Is that the one that makes the heart go slower?” asked the patient’s wife.</w:t>
      </w:r>
    </w:p>
    <w:p w14:paraId="49642865" w14:textId="54836C5F" w:rsidR="00E216EA" w:rsidRPr="008748EE" w:rsidRDefault="00557A14" w:rsidP="00557A14">
      <w:pPr>
        <w:ind w:left="567" w:right="521"/>
        <w:rPr>
          <w:sz w:val="20"/>
          <w:szCs w:val="20"/>
        </w:rPr>
      </w:pPr>
      <w:r w:rsidRPr="008748EE">
        <w:rPr>
          <w:sz w:val="20"/>
          <w:szCs w:val="20"/>
        </w:rPr>
        <w:t>“Yes,” said the GP “perhaps we’ll keep that one.” Together the GP, the patient and his wife discussed the list of medications the patient was on and the potential for reducing or removing some of them.</w:t>
      </w:r>
    </w:p>
    <w:p w14:paraId="6D4C51D1" w14:textId="1006004D" w:rsidR="007E26E5" w:rsidRPr="00716BC1" w:rsidRDefault="00E216EA" w:rsidP="000749CC">
      <w:pPr>
        <w:ind w:firstLine="567"/>
      </w:pPr>
      <w:r>
        <w:t>The need to take patients seriously also explicitly</w:t>
      </w:r>
      <w:r w:rsidR="00396348">
        <w:t xml:space="preserve"> reflected</w:t>
      </w:r>
      <w:r w:rsidR="00313397">
        <w:t xml:space="preserve"> the views of patients</w:t>
      </w:r>
      <w:r w:rsidR="007E26E5">
        <w:t>:</w:t>
      </w:r>
    </w:p>
    <w:p w14:paraId="23EBB098" w14:textId="22C27B23" w:rsidR="004A63FC" w:rsidRDefault="004A63FC" w:rsidP="00267011">
      <w:pPr>
        <w:ind w:left="567" w:right="521"/>
        <w:rPr>
          <w:sz w:val="20"/>
          <w:szCs w:val="20"/>
        </w:rPr>
      </w:pPr>
      <w:r w:rsidRPr="008748EE">
        <w:rPr>
          <w:i/>
          <w:sz w:val="20"/>
          <w:szCs w:val="20"/>
        </w:rPr>
        <w:t xml:space="preserve">If it’s a </w:t>
      </w:r>
      <w:r w:rsidR="00855932" w:rsidRPr="008748EE">
        <w:rPr>
          <w:i/>
          <w:sz w:val="20"/>
          <w:szCs w:val="20"/>
        </w:rPr>
        <w:t>long-term</w:t>
      </w:r>
      <w:r w:rsidRPr="008748EE">
        <w:rPr>
          <w:i/>
          <w:sz w:val="20"/>
          <w:szCs w:val="20"/>
        </w:rPr>
        <w:t xml:space="preserve"> thing… it’s that sort of connection of ‘take me seriously, this is, this is not doing well</w:t>
      </w:r>
      <w:r w:rsidR="003C5D0D">
        <w:rPr>
          <w:i/>
          <w:sz w:val="20"/>
          <w:szCs w:val="20"/>
        </w:rPr>
        <w:t>’</w:t>
      </w:r>
      <w:r w:rsidR="002205DA">
        <w:rPr>
          <w:sz w:val="20"/>
          <w:szCs w:val="20"/>
        </w:rPr>
        <w:t xml:space="preserve"> (P70, focus group).</w:t>
      </w:r>
    </w:p>
    <w:p w14:paraId="23E27FD4" w14:textId="3691FE4C" w:rsidR="004A63FC" w:rsidRPr="002205DA" w:rsidRDefault="005D3A12" w:rsidP="00267011">
      <w:pPr>
        <w:ind w:left="567" w:right="521"/>
        <w:rPr>
          <w:sz w:val="20"/>
          <w:szCs w:val="20"/>
        </w:rPr>
      </w:pPr>
      <w:r w:rsidRPr="008748EE">
        <w:rPr>
          <w:i/>
          <w:sz w:val="20"/>
          <w:szCs w:val="20"/>
        </w:rPr>
        <w:lastRenderedPageBreak/>
        <w:t>There is that guilt of like ’hello, yes, it’s just me again, and yes, I know I’m saying the same thing again’, but it’s that thing about, ‘but it’s serious for me, it’s having a big impact on my life and I want it to be taken seriously’</w:t>
      </w:r>
      <w:r w:rsidR="002205DA">
        <w:rPr>
          <w:sz w:val="20"/>
          <w:szCs w:val="20"/>
        </w:rPr>
        <w:t xml:space="preserve"> (P73, focus group).</w:t>
      </w:r>
    </w:p>
    <w:p w14:paraId="7D702409" w14:textId="141042D3" w:rsidR="00E216EA" w:rsidRDefault="00E216EA" w:rsidP="00D11BD2">
      <w:r>
        <w:t xml:space="preserve">A </w:t>
      </w:r>
      <w:r w:rsidR="00443600">
        <w:t xml:space="preserve">central </w:t>
      </w:r>
      <w:r>
        <w:t>factor in clinicians</w:t>
      </w:r>
      <w:r w:rsidR="004A63FC">
        <w:t xml:space="preserve"> </w:t>
      </w:r>
      <w:r>
        <w:t xml:space="preserve">meeting this patient need </w:t>
      </w:r>
      <w:r w:rsidR="004A63FC">
        <w:t>was re</w:t>
      </w:r>
      <w:r>
        <w:t>specting patients’ intelligence and accepting that</w:t>
      </w:r>
      <w:r w:rsidR="00D11BD2">
        <w:t xml:space="preserve"> </w:t>
      </w:r>
      <w:r>
        <w:t xml:space="preserve">patients can </w:t>
      </w:r>
      <w:r w:rsidR="00855932">
        <w:t>accrue considerable knowledge</w:t>
      </w:r>
      <w:r>
        <w:t xml:space="preserve"> themselves</w:t>
      </w:r>
      <w:r w:rsidR="00267011">
        <w:t>.</w:t>
      </w:r>
    </w:p>
    <w:p w14:paraId="6FA5053B" w14:textId="77777777" w:rsidR="00557A14" w:rsidRPr="008748EE" w:rsidRDefault="00557A14" w:rsidP="00557A14">
      <w:pPr>
        <w:ind w:left="567" w:right="521"/>
        <w:rPr>
          <w:b/>
          <w:bCs/>
          <w:sz w:val="20"/>
          <w:szCs w:val="20"/>
        </w:rPr>
      </w:pPr>
      <w:r w:rsidRPr="008748EE">
        <w:rPr>
          <w:b/>
          <w:bCs/>
          <w:sz w:val="20"/>
          <w:szCs w:val="20"/>
        </w:rPr>
        <w:t>Consultation extract 9</w:t>
      </w:r>
    </w:p>
    <w:p w14:paraId="28C6A20B" w14:textId="77777777" w:rsidR="00557A14" w:rsidRPr="008748EE" w:rsidRDefault="00557A14" w:rsidP="00557A14">
      <w:pPr>
        <w:ind w:left="567" w:right="521"/>
        <w:rPr>
          <w:sz w:val="20"/>
          <w:szCs w:val="20"/>
        </w:rPr>
      </w:pPr>
      <w:r w:rsidRPr="008748EE">
        <w:rPr>
          <w:sz w:val="20"/>
          <w:szCs w:val="20"/>
        </w:rPr>
        <w:t>“And they say you shouldn’t self-medicate!” said the patient (P50).</w:t>
      </w:r>
    </w:p>
    <w:p w14:paraId="5B4BE2A9" w14:textId="46936FA5" w:rsidR="00557A14" w:rsidRPr="008748EE" w:rsidRDefault="00557A14" w:rsidP="00557A14">
      <w:pPr>
        <w:ind w:left="567" w:right="521"/>
        <w:rPr>
          <w:sz w:val="20"/>
          <w:szCs w:val="20"/>
        </w:rPr>
      </w:pPr>
      <w:r w:rsidRPr="008748EE">
        <w:rPr>
          <w:sz w:val="20"/>
          <w:szCs w:val="20"/>
        </w:rPr>
        <w:t>“There’s self-medicating” replied the GP (S11), “and there’s someone experienced [like you] who understands their symptoms”.</w:t>
      </w:r>
    </w:p>
    <w:p w14:paraId="31884613" w14:textId="2AD4FC91" w:rsidR="00456394" w:rsidRDefault="007D13E4" w:rsidP="007D3DE3">
      <w:r>
        <w:t xml:space="preserve">In this regard, </w:t>
      </w:r>
      <w:r w:rsidR="004E7213">
        <w:t>clinicians attempted to give</w:t>
      </w:r>
      <w:r w:rsidR="00456394">
        <w:t xml:space="preserve"> patients time to get across their problem</w:t>
      </w:r>
      <w:r w:rsidR="004E7213">
        <w:t>s</w:t>
      </w:r>
      <w:r w:rsidR="00092D01">
        <w:t xml:space="preserve"> </w:t>
      </w:r>
      <w:r>
        <w:t>in their own words:</w:t>
      </w:r>
      <w:r w:rsidR="00456394">
        <w:t xml:space="preserve"> “</w:t>
      </w:r>
      <w:r w:rsidR="00456394" w:rsidRPr="008748EE">
        <w:rPr>
          <w:i/>
        </w:rPr>
        <w:t>watch carefully, listen carefully, and don’t say anything</w:t>
      </w:r>
      <w:r w:rsidR="00895405">
        <w:t>” advised one</w:t>
      </w:r>
      <w:r>
        <w:t xml:space="preserve"> (S11</w:t>
      </w:r>
      <w:r w:rsidR="00003779">
        <w:t>, interview</w:t>
      </w:r>
      <w:r>
        <w:t>)</w:t>
      </w:r>
      <w:r w:rsidR="00003779">
        <w:t xml:space="preserve"> </w:t>
      </w:r>
      <w:r>
        <w:t>reflecting recent research</w:t>
      </w:r>
      <w:r w:rsidR="00142B41">
        <w:t xml:space="preserve"> and guidelines</w:t>
      </w:r>
      <w:r>
        <w:t xml:space="preserve"> </w:t>
      </w:r>
      <w:r>
        <w:fldChar w:fldCharType="begin">
          <w:fldData xml:space="preserve">PEVuZE5vdGU+PENpdGU+PEF1dGhvcj5LcmVpamthbXAtS2FzcGVyczwvQXV0aG9yPjxZZWFyPjIw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==
</w:fldData>
        </w:fldChar>
      </w:r>
      <w:r w:rsidR="000A313E">
        <w:instrText xml:space="preserve"> ADDIN EN.CITE </w:instrText>
      </w:r>
      <w:r w:rsidR="000A313E">
        <w:fldChar w:fldCharType="begin">
          <w:fldData xml:space="preserve">PEVuZE5vdGU+PENpdGU+PEF1dGhvcj5LcmVpamthbXAtS2FzcGVyczwvQXV0aG9yPjxZZWFyPjIw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==
</w:fldData>
        </w:fldChar>
      </w:r>
      <w:r w:rsidR="000A313E">
        <w:instrText xml:space="preserve"> ADDIN EN.CITE.DATA </w:instrText>
      </w:r>
      <w:r w:rsidR="000A313E">
        <w:fldChar w:fldCharType="end"/>
      </w:r>
      <w:r>
        <w:fldChar w:fldCharType="separate"/>
      </w:r>
      <w:r>
        <w:rPr>
          <w:noProof/>
        </w:rPr>
        <w:t>(Kreijkamp-Kaspers &amp; Glasziou, 2012; Phillips &amp; Ospina, 2017)</w:t>
      </w:r>
      <w:r>
        <w:fldChar w:fldCharType="end"/>
      </w:r>
      <w:r>
        <w:t>.</w:t>
      </w:r>
    </w:p>
    <w:p w14:paraId="53F52769" w14:textId="60733416" w:rsidR="00546E1B" w:rsidRDefault="00980FBB" w:rsidP="000C43B8">
      <w:pPr>
        <w:ind w:firstLine="567"/>
      </w:pPr>
      <w:r>
        <w:t xml:space="preserve">Beyond respecting patients’ intelligence, a </w:t>
      </w:r>
      <w:r w:rsidR="002F5657">
        <w:t xml:space="preserve">crucial factor in taking </w:t>
      </w:r>
      <w:r>
        <w:t>patients seriously</w:t>
      </w:r>
      <w:r w:rsidR="002F5657">
        <w:t xml:space="preserve"> </w:t>
      </w:r>
      <w:r w:rsidR="00546E1B">
        <w:t>was the establishment and maintenance of trust:</w:t>
      </w:r>
    </w:p>
    <w:p w14:paraId="7EF5BF2F" w14:textId="77D17D0A" w:rsidR="00546E1B" w:rsidRPr="002205DA" w:rsidRDefault="00546E1B" w:rsidP="00220567">
      <w:pPr>
        <w:ind w:left="567" w:right="521"/>
        <w:rPr>
          <w:sz w:val="20"/>
          <w:szCs w:val="20"/>
        </w:rPr>
      </w:pPr>
      <w:r w:rsidRPr="008748EE">
        <w:rPr>
          <w:i/>
          <w:sz w:val="20"/>
          <w:szCs w:val="20"/>
        </w:rPr>
        <w:t>Oh [trust is] crucial. I think the danger is you take for grant</w:t>
      </w:r>
      <w:r w:rsidR="00327385" w:rsidRPr="008748EE">
        <w:rPr>
          <w:i/>
          <w:sz w:val="20"/>
          <w:szCs w:val="20"/>
        </w:rPr>
        <w:t xml:space="preserve">ed how </w:t>
      </w:r>
      <w:r w:rsidR="007E3E3E" w:rsidRPr="008748EE">
        <w:rPr>
          <w:i/>
          <w:sz w:val="20"/>
          <w:szCs w:val="20"/>
        </w:rPr>
        <w:t xml:space="preserve">much people trust you… </w:t>
      </w:r>
      <w:r w:rsidRPr="008748EE">
        <w:rPr>
          <w:i/>
          <w:sz w:val="20"/>
          <w:szCs w:val="20"/>
        </w:rPr>
        <w:t>the danger is that the information you’ve been given, that y</w:t>
      </w:r>
      <w:r w:rsidR="00327385" w:rsidRPr="008748EE">
        <w:rPr>
          <w:i/>
          <w:sz w:val="20"/>
          <w:szCs w:val="20"/>
        </w:rPr>
        <w:t xml:space="preserve">ou’re so used to hearing, </w:t>
      </w:r>
      <w:r w:rsidR="002205DA">
        <w:rPr>
          <w:i/>
          <w:sz w:val="20"/>
          <w:szCs w:val="20"/>
        </w:rPr>
        <w:t>kind of loses its significance</w:t>
      </w:r>
      <w:r w:rsidR="002205DA">
        <w:rPr>
          <w:sz w:val="20"/>
          <w:szCs w:val="20"/>
        </w:rPr>
        <w:t xml:space="preserve"> (S13, interview).</w:t>
      </w:r>
    </w:p>
    <w:p w14:paraId="34B45853" w14:textId="2EF22B2D" w:rsidR="00546E1B" w:rsidRPr="002205DA" w:rsidRDefault="00545ABB" w:rsidP="00220567">
      <w:pPr>
        <w:ind w:left="567" w:right="521"/>
        <w:rPr>
          <w:sz w:val="20"/>
          <w:szCs w:val="20"/>
        </w:rPr>
      </w:pPr>
      <w:r w:rsidRPr="008748EE">
        <w:rPr>
          <w:i/>
          <w:sz w:val="20"/>
          <w:szCs w:val="20"/>
        </w:rPr>
        <w:t>Y</w:t>
      </w:r>
      <w:r w:rsidR="00546E1B" w:rsidRPr="008748EE">
        <w:rPr>
          <w:i/>
          <w:sz w:val="20"/>
          <w:szCs w:val="20"/>
        </w:rPr>
        <w:t>ou’ve come o</w:t>
      </w:r>
      <w:r w:rsidR="007E3E3E" w:rsidRPr="008748EE">
        <w:rPr>
          <w:i/>
          <w:sz w:val="20"/>
          <w:szCs w:val="20"/>
        </w:rPr>
        <w:t>ut of that door</w:t>
      </w:r>
      <w:r w:rsidR="00397C30" w:rsidRPr="008748EE">
        <w:rPr>
          <w:i/>
          <w:sz w:val="20"/>
          <w:szCs w:val="20"/>
        </w:rPr>
        <w:t xml:space="preserve"> and you</w:t>
      </w:r>
      <w:r w:rsidR="00546E1B" w:rsidRPr="008748EE">
        <w:rPr>
          <w:i/>
          <w:sz w:val="20"/>
          <w:szCs w:val="20"/>
        </w:rPr>
        <w:t xml:space="preserve"> know that you’ve seen somebody that has more experience than you, that ha</w:t>
      </w:r>
      <w:r w:rsidR="00397C30" w:rsidRPr="008748EE">
        <w:rPr>
          <w:i/>
          <w:sz w:val="20"/>
          <w:szCs w:val="20"/>
        </w:rPr>
        <w:t>s more knowledge than you,</w:t>
      </w:r>
      <w:r w:rsidR="00546E1B" w:rsidRPr="008748EE">
        <w:rPr>
          <w:i/>
          <w:sz w:val="20"/>
          <w:szCs w:val="20"/>
        </w:rPr>
        <w:t xml:space="preserve"> that you put your trust in… That they are in it because they really, genuinely want your life to be better</w:t>
      </w:r>
      <w:r w:rsidR="002205DA">
        <w:rPr>
          <w:sz w:val="20"/>
          <w:szCs w:val="20"/>
        </w:rPr>
        <w:t xml:space="preserve"> (P73, interview).</w:t>
      </w:r>
    </w:p>
    <w:p w14:paraId="585F7F7E" w14:textId="1C9D289B" w:rsidR="00FE7E05" w:rsidRDefault="007D3DE3" w:rsidP="007D3DE3">
      <w:pPr>
        <w:pStyle w:val="Maintext"/>
      </w:pPr>
      <w:r>
        <w:t>T</w:t>
      </w:r>
      <w:r w:rsidR="005976BC">
        <w:t xml:space="preserve">rust was </w:t>
      </w:r>
      <w:r w:rsidR="00FD26DB">
        <w:t>vital</w:t>
      </w:r>
      <w:r w:rsidR="005976BC">
        <w:t xml:space="preserve"> in allowing clinicians to be frank with patients </w:t>
      </w:r>
      <w:r w:rsidR="008E2122">
        <w:t xml:space="preserve">about </w:t>
      </w:r>
      <w:r>
        <w:t>possible solutions</w:t>
      </w:r>
      <w:r w:rsidR="00E2756D">
        <w:t>.</w:t>
      </w:r>
    </w:p>
    <w:p w14:paraId="23218188" w14:textId="79474047" w:rsidR="00E2756D" w:rsidRPr="008748EE" w:rsidRDefault="00E2756D" w:rsidP="00FE7E05">
      <w:pPr>
        <w:pStyle w:val="Maintext"/>
        <w:ind w:firstLine="567"/>
        <w:rPr>
          <w:b/>
          <w:bCs/>
          <w:sz w:val="20"/>
          <w:szCs w:val="20"/>
        </w:rPr>
      </w:pPr>
      <w:r w:rsidRPr="008748EE">
        <w:rPr>
          <w:b/>
          <w:bCs/>
          <w:sz w:val="20"/>
          <w:szCs w:val="20"/>
        </w:rPr>
        <w:t>Consultation extract 10</w:t>
      </w:r>
    </w:p>
    <w:p w14:paraId="60DAC1D4" w14:textId="5A44C0AE" w:rsidR="00FE7E05" w:rsidRPr="008748EE" w:rsidRDefault="008E2122" w:rsidP="00FE7E05">
      <w:pPr>
        <w:ind w:left="567" w:right="521"/>
        <w:rPr>
          <w:sz w:val="20"/>
          <w:szCs w:val="20"/>
        </w:rPr>
      </w:pPr>
      <w:r w:rsidRPr="008748EE">
        <w:rPr>
          <w:sz w:val="20"/>
          <w:szCs w:val="20"/>
        </w:rPr>
        <w:t>“[Some nights] I ju</w:t>
      </w:r>
      <w:r w:rsidR="00D95324" w:rsidRPr="008748EE">
        <w:rPr>
          <w:sz w:val="20"/>
          <w:szCs w:val="20"/>
        </w:rPr>
        <w:t>st can’t get to sleep until 4 or</w:t>
      </w:r>
      <w:r w:rsidRPr="008748EE">
        <w:rPr>
          <w:sz w:val="20"/>
          <w:szCs w:val="20"/>
        </w:rPr>
        <w:t xml:space="preserve"> 5 in the morning” said the patient (P32).</w:t>
      </w:r>
    </w:p>
    <w:p w14:paraId="2294E35C" w14:textId="28410147" w:rsidR="008E2122" w:rsidRPr="008748EE" w:rsidRDefault="008E2122" w:rsidP="00FE7E05">
      <w:pPr>
        <w:ind w:left="567" w:right="521"/>
        <w:rPr>
          <w:sz w:val="20"/>
          <w:szCs w:val="20"/>
        </w:rPr>
      </w:pPr>
      <w:r w:rsidRPr="008748EE">
        <w:rPr>
          <w:sz w:val="20"/>
          <w:szCs w:val="20"/>
        </w:rPr>
        <w:lastRenderedPageBreak/>
        <w:t xml:space="preserve">The </w:t>
      </w:r>
      <w:r w:rsidR="0028351A" w:rsidRPr="008748EE">
        <w:rPr>
          <w:sz w:val="20"/>
          <w:szCs w:val="20"/>
        </w:rPr>
        <w:t>GP</w:t>
      </w:r>
      <w:r w:rsidRPr="008748EE">
        <w:rPr>
          <w:sz w:val="20"/>
          <w:szCs w:val="20"/>
        </w:rPr>
        <w:t xml:space="preserve"> (S13) paused. “You won’t” he said,</w:t>
      </w:r>
      <w:r w:rsidR="00E923B4" w:rsidRPr="008748EE">
        <w:rPr>
          <w:sz w:val="20"/>
          <w:szCs w:val="20"/>
        </w:rPr>
        <w:t xml:space="preserve"> “you have to resign yourself</w:t>
      </w:r>
      <w:r w:rsidR="002D4453" w:rsidRPr="008748EE">
        <w:rPr>
          <w:sz w:val="20"/>
          <w:szCs w:val="20"/>
        </w:rPr>
        <w:t>”. This was</w:t>
      </w:r>
      <w:r w:rsidRPr="008748EE">
        <w:rPr>
          <w:sz w:val="20"/>
          <w:szCs w:val="20"/>
        </w:rPr>
        <w:t xml:space="preserve"> a consequ</w:t>
      </w:r>
      <w:r w:rsidR="002D4453" w:rsidRPr="008748EE">
        <w:rPr>
          <w:sz w:val="20"/>
          <w:szCs w:val="20"/>
        </w:rPr>
        <w:t>ence of the drugs the patient was</w:t>
      </w:r>
      <w:r w:rsidRPr="008748EE">
        <w:rPr>
          <w:sz w:val="20"/>
          <w:szCs w:val="20"/>
        </w:rPr>
        <w:t xml:space="preserve"> on. “The downside is that you’ve got two days a week when you, say, have to get the DVDs in. You have to accept that, be pragmatic”.</w:t>
      </w:r>
    </w:p>
    <w:p w14:paraId="33902DA5" w14:textId="04F24D9A" w:rsidR="00CD6173" w:rsidRDefault="005976BC" w:rsidP="00AB61EC">
      <w:r>
        <w:t>Trust also allowed clinicians to admi</w:t>
      </w:r>
      <w:r w:rsidR="00E923B4">
        <w:t xml:space="preserve">t when they had made a mistake </w:t>
      </w:r>
      <w:r>
        <w:t xml:space="preserve">without undermining their relationship with the patient: </w:t>
      </w:r>
      <w:r w:rsidRPr="005976BC">
        <w:t>“</w:t>
      </w:r>
      <w:r w:rsidRPr="008748EE">
        <w:rPr>
          <w:i/>
        </w:rPr>
        <w:t>I’ve got a bit of humble pie to eat here today</w:t>
      </w:r>
      <w:r>
        <w:t>” said</w:t>
      </w:r>
      <w:r w:rsidRPr="005976BC">
        <w:t xml:space="preserve"> the </w:t>
      </w:r>
      <w:r w:rsidR="0028351A">
        <w:t>GP</w:t>
      </w:r>
      <w:r w:rsidRPr="005976BC">
        <w:t xml:space="preserve"> (S11</w:t>
      </w:r>
      <w:r w:rsidR="00545ABB">
        <w:t>, consultation</w:t>
      </w:r>
      <w:r w:rsidRPr="005976BC">
        <w:t>), “</w:t>
      </w:r>
      <w:r w:rsidRPr="008748EE">
        <w:rPr>
          <w:i/>
        </w:rPr>
        <w:t>I didn’t tick all the r</w:t>
      </w:r>
      <w:r w:rsidR="00E923B4" w:rsidRPr="008748EE">
        <w:rPr>
          <w:i/>
        </w:rPr>
        <w:t>ight boxes</w:t>
      </w:r>
      <w:r w:rsidR="007235B0" w:rsidRPr="008748EE">
        <w:rPr>
          <w:i/>
        </w:rPr>
        <w:t xml:space="preserve">… </w:t>
      </w:r>
      <w:r w:rsidRPr="008748EE">
        <w:rPr>
          <w:i/>
        </w:rPr>
        <w:t>I cocked up. It’s going to need to be another blood test</w:t>
      </w:r>
      <w:r>
        <w:t>”</w:t>
      </w:r>
      <w:r w:rsidR="00D46181">
        <w:t>.</w:t>
      </w:r>
    </w:p>
    <w:p w14:paraId="54DB4BE3" w14:textId="42898D9E" w:rsidR="005976BC" w:rsidRDefault="00EE6B55" w:rsidP="000A313E">
      <w:pPr>
        <w:ind w:firstLine="567"/>
      </w:pPr>
      <w:r>
        <w:t>In taking patients seriously</w:t>
      </w:r>
      <w:r w:rsidR="00FB36DE">
        <w:t xml:space="preserve">, </w:t>
      </w:r>
      <w:r>
        <w:t xml:space="preserve">clinicians set the conditions for making decisions with, instead of for, patients. </w:t>
      </w:r>
      <w:r w:rsidR="00456394">
        <w:t xml:space="preserve">Such a model of shared-decision making has been promoted </w:t>
      </w:r>
      <w:r w:rsidR="00BD0A91">
        <w:t>to</w:t>
      </w:r>
      <w:r w:rsidR="00714D23">
        <w:t xml:space="preserve"> make medical practic</w:t>
      </w:r>
      <w:r w:rsidR="00456394">
        <w:t xml:space="preserve">e more person-centred </w:t>
      </w:r>
      <w:r w:rsidR="00456394">
        <w:fldChar w:fldCharType="begin">
          <w:fldData xml:space="preserve">PEVuZE5vdGU+PENpdGU+PEF1dGhvcj5DaGFybGVzPC9BdXRob3I+PFllYXI+MTk5NzwvWWVhcj48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</w:fldData>
        </w:fldChar>
      </w:r>
      <w:r w:rsidR="000A313E">
        <w:instrText xml:space="preserve"> ADDIN EN.CITE </w:instrText>
      </w:r>
      <w:r w:rsidR="000A313E">
        <w:fldChar w:fldCharType="begin">
          <w:fldData xml:space="preserve">PEVuZE5vdGU+PENpdGU+PEF1dGhvcj5DaGFybGVzPC9BdXRob3I+PFllYXI+MTk5NzwvWWVhcj48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</w:fldData>
        </w:fldChar>
      </w:r>
      <w:r w:rsidR="000A313E">
        <w:instrText xml:space="preserve"> ADDIN EN.CITE.DATA </w:instrText>
      </w:r>
      <w:r w:rsidR="000A313E">
        <w:fldChar w:fldCharType="end"/>
      </w:r>
      <w:r w:rsidR="00456394">
        <w:fldChar w:fldCharType="separate"/>
      </w:r>
      <w:r w:rsidR="005C48B7">
        <w:rPr>
          <w:noProof/>
        </w:rPr>
        <w:t>(Charles et al., 1997, 1999)</w:t>
      </w:r>
      <w:r w:rsidR="00456394">
        <w:fldChar w:fldCharType="end"/>
      </w:r>
      <w:r w:rsidR="00A56D2D">
        <w:t>.</w:t>
      </w:r>
    </w:p>
    <w:p w14:paraId="5A2E5A0A" w14:textId="10447C56" w:rsidR="00E2756D" w:rsidRPr="008748EE" w:rsidRDefault="00E2756D" w:rsidP="00FE7E05">
      <w:pPr>
        <w:ind w:left="567" w:right="521"/>
        <w:rPr>
          <w:b/>
          <w:bCs/>
          <w:sz w:val="20"/>
          <w:szCs w:val="18"/>
        </w:rPr>
      </w:pPr>
      <w:r w:rsidRPr="008748EE">
        <w:rPr>
          <w:b/>
          <w:bCs/>
          <w:sz w:val="20"/>
          <w:szCs w:val="18"/>
        </w:rPr>
        <w:t>Consultation extract 11</w:t>
      </w:r>
    </w:p>
    <w:p w14:paraId="7BFB15BC" w14:textId="09AA027E" w:rsidR="00456394" w:rsidRPr="008748EE" w:rsidRDefault="00456394" w:rsidP="00FE7E05">
      <w:pPr>
        <w:ind w:left="567" w:right="521"/>
        <w:rPr>
          <w:sz w:val="20"/>
          <w:szCs w:val="18"/>
        </w:rPr>
      </w:pPr>
      <w:r w:rsidRPr="008748EE">
        <w:rPr>
          <w:sz w:val="20"/>
          <w:szCs w:val="18"/>
        </w:rPr>
        <w:t>“I’m not anxious about getting anything done” said the patient (P40).</w:t>
      </w:r>
    </w:p>
    <w:p w14:paraId="6A7DB811" w14:textId="77777777" w:rsidR="00456394" w:rsidRPr="008748EE" w:rsidRDefault="00456394" w:rsidP="00FE7E05">
      <w:pPr>
        <w:ind w:left="567" w:right="521"/>
        <w:rPr>
          <w:sz w:val="20"/>
          <w:szCs w:val="18"/>
        </w:rPr>
      </w:pPr>
      <w:r w:rsidRPr="008748EE">
        <w:rPr>
          <w:sz w:val="20"/>
          <w:szCs w:val="18"/>
        </w:rPr>
        <w:t xml:space="preserve">“You don’t have to get it done, [but if you don’t] you run the risk of a strangulated hernia. When the hernia gets bigger the nature of the surgery becomes more difficult. [It’s a case of balancing] putting up with your symptoms against running the risk of surgery.” said the </w:t>
      </w:r>
      <w:r w:rsidR="0028351A" w:rsidRPr="008748EE">
        <w:rPr>
          <w:sz w:val="20"/>
          <w:szCs w:val="18"/>
        </w:rPr>
        <w:t>GP</w:t>
      </w:r>
      <w:r w:rsidRPr="008748EE">
        <w:rPr>
          <w:sz w:val="20"/>
          <w:szCs w:val="18"/>
        </w:rPr>
        <w:t xml:space="preserve"> (S13)</w:t>
      </w:r>
      <w:r w:rsidR="006E254A" w:rsidRPr="008748EE">
        <w:rPr>
          <w:sz w:val="20"/>
          <w:szCs w:val="18"/>
        </w:rPr>
        <w:t>.</w:t>
      </w:r>
    </w:p>
    <w:p w14:paraId="740B5E3B" w14:textId="77777777" w:rsidR="00456394" w:rsidRPr="008748EE" w:rsidRDefault="00456394" w:rsidP="00FE7E05">
      <w:pPr>
        <w:ind w:left="567" w:right="521"/>
        <w:rPr>
          <w:sz w:val="20"/>
          <w:szCs w:val="18"/>
        </w:rPr>
      </w:pPr>
      <w:r w:rsidRPr="008748EE">
        <w:rPr>
          <w:sz w:val="20"/>
          <w:szCs w:val="18"/>
        </w:rPr>
        <w:t xml:space="preserve">“What happens after the operation? I don’t want to give </w:t>
      </w:r>
      <w:r w:rsidR="00303F26" w:rsidRPr="008748EE">
        <w:rPr>
          <w:sz w:val="20"/>
          <w:szCs w:val="18"/>
        </w:rPr>
        <w:t>[my wife]</w:t>
      </w:r>
      <w:r w:rsidRPr="008748EE">
        <w:rPr>
          <w:sz w:val="20"/>
          <w:szCs w:val="18"/>
        </w:rPr>
        <w:t xml:space="preserve"> more to do?”</w:t>
      </w:r>
    </w:p>
    <w:p w14:paraId="732AF983" w14:textId="77777777" w:rsidR="00456394" w:rsidRPr="008748EE" w:rsidRDefault="00456394" w:rsidP="00FE7E05">
      <w:pPr>
        <w:ind w:left="567" w:right="521"/>
        <w:rPr>
          <w:sz w:val="20"/>
          <w:szCs w:val="18"/>
        </w:rPr>
      </w:pPr>
      <w:r w:rsidRPr="008748EE">
        <w:rPr>
          <w:sz w:val="20"/>
          <w:szCs w:val="18"/>
        </w:rPr>
        <w:t>“You wouldn’t be out of action for long, [just] a bit sore for a week.”</w:t>
      </w:r>
    </w:p>
    <w:p w14:paraId="52B30F00" w14:textId="77777777" w:rsidR="00456394" w:rsidRPr="008748EE" w:rsidRDefault="00456394" w:rsidP="00FE7E05">
      <w:pPr>
        <w:ind w:left="567" w:right="521"/>
        <w:rPr>
          <w:sz w:val="20"/>
          <w:szCs w:val="18"/>
        </w:rPr>
      </w:pPr>
      <w:r w:rsidRPr="008748EE">
        <w:rPr>
          <w:sz w:val="20"/>
          <w:szCs w:val="18"/>
        </w:rPr>
        <w:t>“Right, ok, fair enough.”</w:t>
      </w:r>
    </w:p>
    <w:p w14:paraId="28222C81" w14:textId="17371CA9" w:rsidR="00773707" w:rsidRDefault="00456394" w:rsidP="007364AA">
      <w:pPr>
        <w:ind w:firstLine="567"/>
      </w:pPr>
      <w:r>
        <w:t>Indicatively, one GP (S11</w:t>
      </w:r>
      <w:r w:rsidR="00F17C84">
        <w:t>, interview</w:t>
      </w:r>
      <w:r>
        <w:t>) thought</w:t>
      </w:r>
      <w:r w:rsidR="007364AA">
        <w:t xml:space="preserve"> </w:t>
      </w:r>
      <w:r>
        <w:t>that it’s “</w:t>
      </w:r>
      <w:r w:rsidRPr="008748EE">
        <w:rPr>
          <w:i/>
        </w:rPr>
        <w:t>not about compliance so much anymore, but concordance – the patient an</w:t>
      </w:r>
      <w:r w:rsidR="00CD6173" w:rsidRPr="008748EE">
        <w:rPr>
          <w:i/>
        </w:rPr>
        <w:t>d doctor being on the same path</w:t>
      </w:r>
      <w:r w:rsidRPr="00456394">
        <w:t>”</w:t>
      </w:r>
      <w:r>
        <w:t xml:space="preserve">. </w:t>
      </w:r>
      <w:r w:rsidR="00D46181">
        <w:t>He further</w:t>
      </w:r>
      <w:r>
        <w:t xml:space="preserve"> noted the </w:t>
      </w:r>
      <w:r w:rsidR="006161A2">
        <w:t>difference between primary and secondary care, inasmuch as “</w:t>
      </w:r>
      <w:r w:rsidR="006161A2" w:rsidRPr="008748EE">
        <w:rPr>
          <w:i/>
        </w:rPr>
        <w:t>you’ve got that opportunity to have a second bite at it rather than having to do it all in one outpatient clinic</w:t>
      </w:r>
      <w:r w:rsidR="006161A2">
        <w:t>”</w:t>
      </w:r>
      <w:r w:rsidR="00D46181">
        <w:t>; a</w:t>
      </w:r>
      <w:r w:rsidR="006161A2">
        <w:t>nd the</w:t>
      </w:r>
      <w:r w:rsidR="003D6EB7">
        <w:t xml:space="preserve"> difference between </w:t>
      </w:r>
      <w:r w:rsidR="00D0366B">
        <w:t xml:space="preserve">present and previous </w:t>
      </w:r>
      <w:r w:rsidR="003D6EB7">
        <w:t>general practice, inasmuch as</w:t>
      </w:r>
      <w:r w:rsidR="008748EE">
        <w:t xml:space="preserve"> </w:t>
      </w:r>
      <w:r w:rsidR="006161A2">
        <w:t>“</w:t>
      </w:r>
      <w:r w:rsidR="006161A2" w:rsidRPr="008748EE">
        <w:rPr>
          <w:i/>
        </w:rPr>
        <w:t>it used to be the GP for everything, [but] now we’ve got diabetic nurses and COPD nurses, and other nursing staff w</w:t>
      </w:r>
      <w:r w:rsidR="00D0366B" w:rsidRPr="008748EE">
        <w:rPr>
          <w:i/>
        </w:rPr>
        <w:t xml:space="preserve">ho are very expert and </w:t>
      </w:r>
      <w:r w:rsidR="006161A2" w:rsidRPr="008748EE">
        <w:rPr>
          <w:i/>
        </w:rPr>
        <w:t>very good at doing these different things</w:t>
      </w:r>
      <w:r w:rsidR="006161A2">
        <w:t>”.</w:t>
      </w:r>
      <w:r w:rsidR="003D6EB7">
        <w:t xml:space="preserve"> This reflects </w:t>
      </w:r>
      <w:r w:rsidR="00D46181">
        <w:lastRenderedPageBreak/>
        <w:t xml:space="preserve">sociological </w:t>
      </w:r>
      <w:r w:rsidR="003D6EB7">
        <w:t>research highlighting the distributed and collective nature of modern clinical decision making</w:t>
      </w:r>
      <w:r w:rsidR="00654DB1">
        <w:t>, particularly in general practice</w:t>
      </w:r>
      <w:r w:rsidR="00E2756D">
        <w:t>, which suggests that sh</w:t>
      </w:r>
      <w:r w:rsidR="00A56D2D">
        <w:t>a</w:t>
      </w:r>
      <w:r w:rsidR="00E2756D">
        <w:t>red decision making can be conceived of at the team as well as the individual level</w:t>
      </w:r>
      <w:r w:rsidR="003D6EB7">
        <w:t xml:space="preserve"> </w:t>
      </w:r>
      <w:r w:rsidR="003D6EB7">
        <w:fldChar w:fldCharType="begin">
          <w:fldData xml:space="preserve">PEVuZE5vdGU+PENpdGU+PEF1dGhvcj5FbHd5bjwvQXV0aG9yPjxZZWFyPjIwMTQ8L1llYXI+PFJl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</w:fldData>
        </w:fldChar>
      </w:r>
      <w:r w:rsidR="005C7E8D">
        <w:instrText xml:space="preserve"> ADDIN EN.CITE </w:instrText>
      </w:r>
      <w:r w:rsidR="005C7E8D">
        <w:fldChar w:fldCharType="begin">
          <w:fldData xml:space="preserve">PEVuZE5vdGU+PENpdGU+PEF1dGhvcj5FbHd5bjwvQXV0aG9yPjxZZWFyPjIwMTQ8L1llYXI+PFJl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</w:fldData>
        </w:fldChar>
      </w:r>
      <w:r w:rsidR="005C7E8D">
        <w:instrText xml:space="preserve"> ADDIN EN.CITE.DATA </w:instrText>
      </w:r>
      <w:r w:rsidR="005C7E8D">
        <w:fldChar w:fldCharType="end"/>
      </w:r>
      <w:r w:rsidR="003D6EB7">
        <w:fldChar w:fldCharType="separate"/>
      </w:r>
      <w:r w:rsidR="005C7E8D">
        <w:rPr>
          <w:noProof/>
        </w:rPr>
        <w:t>(Clinch &amp; Benson, 2013; Elwyn et al., 2014; Entwistle et al., 2012; Rapley, 2008; Rapley &amp; May, 2009)</w:t>
      </w:r>
      <w:r w:rsidR="003D6EB7">
        <w:fldChar w:fldCharType="end"/>
      </w:r>
      <w:r w:rsidR="003D6EB7">
        <w:t>.</w:t>
      </w:r>
      <w:r w:rsidR="00E2756D">
        <w:t xml:space="preserve"> This is particularly important given the multidisciplinar</w:t>
      </w:r>
      <w:r w:rsidR="00E35CB1">
        <w:t>y trajectory</w:t>
      </w:r>
      <w:r w:rsidR="00BD0A91">
        <w:t xml:space="preserve"> </w:t>
      </w:r>
      <w:r w:rsidR="00E2756D">
        <w:t xml:space="preserve">of modern general practice </w:t>
      </w:r>
      <w:r w:rsidR="00E2756D">
        <w:fldChar w:fldCharType="begin"/>
      </w:r>
      <w:r w:rsidR="00E2756D">
        <w:instrText xml:space="preserve"> ADDIN EN.CITE &lt;EndNote&gt;&lt;Cite&gt;&lt;Author&gt;Royal College of General Practitioners&lt;/Author&gt;&lt;Year&gt;2019&lt;/Year&gt;&lt;RecNum&gt;9165&lt;/RecNum&gt;&lt;DisplayText&gt;(Royal College of General Practitioners, 2019)&lt;/DisplayText&gt;&lt;record&gt;&lt;rec-number&gt;9165&lt;/rec-number&gt;&lt;foreign-keys&gt;&lt;key app="EN" db-id="5fsvt0xpnvsapdee5sypfasxfv2svt0pastt" timestamp="1562942333"&gt;9165&lt;/key&gt;&lt;/foreign-keys&gt;&lt;ref-type name="Report"&gt;27&lt;/ref-type&gt;&lt;contributors&gt;&lt;authors&gt;&lt;author&gt;Royal College of General Practitioners,&lt;/author&gt;&lt;/authors&gt;&lt;/contributors&gt;&lt;titles&gt;&lt;title&gt;Fit for the future: a vision for general practice&lt;/title&gt;&lt;/titles&gt;&lt;dates&gt;&lt;year&gt;2019&lt;/year&gt;&lt;/dates&gt;&lt;urls&gt;&lt;related-urls&gt;&lt;url&gt;https://www.rcgp.org.uk/-/media/Files/News/2019/RCGP-fit-for-the-future-report-may-2019.ashx?la=en&lt;/url&gt;&lt;/related-urls&gt;&lt;/urls&gt;&lt;/record&gt;&lt;/Cite&gt;&lt;/EndNote&gt;</w:instrText>
      </w:r>
      <w:r w:rsidR="00E2756D">
        <w:fldChar w:fldCharType="separate"/>
      </w:r>
      <w:r w:rsidR="00E2756D">
        <w:rPr>
          <w:noProof/>
        </w:rPr>
        <w:t>(Royal College of General Practitioners, 2019)</w:t>
      </w:r>
      <w:r w:rsidR="00E2756D">
        <w:fldChar w:fldCharType="end"/>
      </w:r>
      <w:r w:rsidR="00E2756D">
        <w:t>.</w:t>
      </w:r>
    </w:p>
    <w:p w14:paraId="42121A5E" w14:textId="77777777" w:rsidR="005D38AE" w:rsidRPr="00456394" w:rsidRDefault="00BB0DED" w:rsidP="005D38AE">
      <w:pPr>
        <w:pStyle w:val="Heading3"/>
      </w:pPr>
      <w:r>
        <w:t>Beyond will</w:t>
      </w:r>
      <w:r w:rsidR="0088170B">
        <w:t>ing</w:t>
      </w:r>
    </w:p>
    <w:p w14:paraId="51BB1A91" w14:textId="4A8140D5" w:rsidR="007C4F51" w:rsidRDefault="00BB06A7" w:rsidP="007C4F51">
      <w:pPr>
        <w:ind w:firstLine="567"/>
      </w:pPr>
      <w:r>
        <w:t xml:space="preserve">We </w:t>
      </w:r>
      <w:r w:rsidR="00202B7E">
        <w:t xml:space="preserve">have illustrated how </w:t>
      </w:r>
      <w:r>
        <w:t>c</w:t>
      </w:r>
      <w:r w:rsidR="00D46181">
        <w:t xml:space="preserve">linicians in our study mitigated the </w:t>
      </w:r>
      <w:r w:rsidR="00E84A35">
        <w:t>considerable</w:t>
      </w:r>
      <w:r w:rsidR="00D46181">
        <w:t xml:space="preserve"> constraints in general practice </w:t>
      </w:r>
      <w:r>
        <w:t>by getting in</w:t>
      </w:r>
      <w:r w:rsidR="00D74984">
        <w:t>to</w:t>
      </w:r>
      <w:r w:rsidR="00D46181">
        <w:t xml:space="preserve"> good habits, conceived in two categories: using expert judgement (including managing expectations, communicating concepts, and encouraging self-management); and taking patients seriously (including respecting patients’ intelligence, establishing trust, and conducting shared decision making). </w:t>
      </w:r>
      <w:r>
        <w:t xml:space="preserve">However, </w:t>
      </w:r>
      <w:r w:rsidR="00D74984">
        <w:t xml:space="preserve">getting into </w:t>
      </w:r>
      <w:r w:rsidR="008A2B66">
        <w:t>good habits</w:t>
      </w:r>
      <w:r w:rsidR="004E2A68">
        <w:t xml:space="preserve"> is not easy</w:t>
      </w:r>
      <w:r>
        <w:t xml:space="preserve"> and clinicians in our study did not merely will thems</w:t>
      </w:r>
      <w:r w:rsidR="00773707">
        <w:t xml:space="preserve">elves towards </w:t>
      </w:r>
      <w:r w:rsidR="00FC6B2C">
        <w:t>these</w:t>
      </w:r>
      <w:r w:rsidR="00773707">
        <w:t xml:space="preserve"> good habits</w:t>
      </w:r>
      <w:r w:rsidR="002A4183">
        <w:t>,</w:t>
      </w:r>
      <w:r w:rsidR="007C4F51">
        <w:t xml:space="preserve"> “that notion is magic</w:t>
      </w:r>
      <w:r w:rsidR="00773707">
        <w:t xml:space="preserve">” </w:t>
      </w:r>
      <w:r w:rsidR="00773707">
        <w:fldChar w:fldCharType="begin"/>
      </w:r>
      <w:r w:rsidR="00E91792">
        <w:instrText xml:space="preserve"> ADDIN EN.CITE &lt;EndNote&gt;&lt;Cite&gt;&lt;Author&gt;Dewey&lt;/Author&gt;&lt;Year&gt;1922/2002&lt;/Year&gt;&lt;RecNum&gt;8933&lt;/RecNum&gt;&lt;Pages&gt;20&lt;/Pages&gt;&lt;DisplayText&gt;(Dewey, 1922/2002, 20)&lt;/DisplayText&gt;&lt;record&gt;&lt;rec-number&gt;8933&lt;/rec-number&gt;&lt;foreign-keys&gt;&lt;key app="EN" db-id="5fsvt0xpnvsapdee5sypfasxfv2svt0pastt" timestamp="0"&gt;8933&lt;/key&gt;&lt;/foreign-keys&gt;&lt;ref-type name="Book"&gt;6&lt;/ref-type&gt;&lt;contributors&gt;&lt;authors&gt;&lt;author&gt;Dewey, John&lt;/author&gt;&lt;/authors&gt;&lt;/contributors&gt;&lt;titles&gt;&lt;title&gt;Human nature and conduct&lt;/title&gt;&lt;/titles&gt;&lt;dates&gt;&lt;year&gt;1922/2002&lt;/year&gt;&lt;/dates&gt;&lt;pub-location&gt;New York&lt;/pub-location&gt;&lt;publisher&gt;Dover Publications&lt;/publisher&gt;&lt;urls&gt;&lt;/urls&gt;&lt;/record&gt;&lt;/Cite&gt;&lt;/EndNote&gt;</w:instrText>
      </w:r>
      <w:r w:rsidR="00773707">
        <w:fldChar w:fldCharType="separate"/>
      </w:r>
      <w:r w:rsidR="00E91792">
        <w:rPr>
          <w:noProof/>
        </w:rPr>
        <w:t>(Dewey, 1922/2002, 20)</w:t>
      </w:r>
      <w:r w:rsidR="00773707">
        <w:fldChar w:fldCharType="end"/>
      </w:r>
      <w:r w:rsidR="00773707">
        <w:t>.</w:t>
      </w:r>
      <w:r w:rsidR="00BB0DED">
        <w:t xml:space="preserve"> Moreover, different habits are useful in different situations, with different patients, at different times. The good habits outlined previously, therefore, should not be viewed as principles by which to conduct person-centred care in general practice.</w:t>
      </w:r>
    </w:p>
    <w:p w14:paraId="1020ADC9" w14:textId="575F36D5" w:rsidR="00DC72C2" w:rsidRDefault="00773707" w:rsidP="000B11D0">
      <w:pPr>
        <w:ind w:firstLine="567"/>
      </w:pPr>
      <w:r>
        <w:t>If habits</w:t>
      </w:r>
      <w:r w:rsidR="008A2B66">
        <w:t xml:space="preserve"> are taken</w:t>
      </w:r>
      <w:r>
        <w:t xml:space="preserve"> to</w:t>
      </w:r>
      <w:r w:rsidR="004E2A68">
        <w:t xml:space="preserve"> be the vehicles for carrying past experiences into the present –</w:t>
      </w:r>
      <w:r>
        <w:t xml:space="preserve"> “acquired dispositions to act that we develop as we become adept at recognizing and consistently resolving recurring types of problems” </w:t>
      </w:r>
      <w:r>
        <w:fldChar w:fldCharType="begin"/>
      </w:r>
      <w:r w:rsidR="00E91792">
        <w:instrText xml:space="preserve"> ADDIN EN.CITE &lt;EndNote&gt;&lt;Cite&gt;&lt;Author&gt;Welchman&lt;/Author&gt;&lt;Year&gt;2010&lt;/Year&gt;&lt;RecNum&gt;9088&lt;/RecNum&gt;&lt;Pages&gt;170&lt;/Pages&gt;&lt;DisplayText&gt;(Welchman, 2010, 170)&lt;/DisplayText&gt;&lt;record&gt;&lt;rec-number&gt;9088&lt;/rec-number&gt;&lt;foreign-keys&gt;&lt;key app="EN" db-id="5fsvt0xpnvsapdee5sypfasxfv2svt0pastt" timestamp="0"&gt;9088&lt;/key&gt;&lt;/foreign-keys&gt;&lt;ref-type name="Book Section"&gt;5&lt;/ref-type&gt;&lt;contributors&gt;&lt;authors&gt;&lt;author&gt;Welchman, J.&lt;/author&gt;&lt;/authors&gt;&lt;secondary-authors&gt;&lt;author&gt;Cochran, M.&lt;/author&gt;&lt;/secondary-authors&gt;&lt;/contributors&gt;&lt;titles&gt;&lt;title&gt;Dewey&amp;apos;s moral philosophy&lt;/title&gt;&lt;secondary-title&gt;The Cambridge companion to Dewey&lt;/secondary-title&gt;&lt;/titles&gt;&lt;pages&gt;166-186&lt;/pages&gt;&lt;dates&gt;&lt;year&gt;2010&lt;/year&gt;&lt;/dates&gt;&lt;pub-location&gt;Cambridge&lt;/pub-location&gt;&lt;publisher&gt;Cambridge University Press&lt;/publisher&gt;&lt;urls&gt;&lt;/urls&gt;&lt;/record&gt;&lt;/Cite&gt;&lt;/EndNote&gt;</w:instrText>
      </w:r>
      <w:r>
        <w:fldChar w:fldCharType="separate"/>
      </w:r>
      <w:r w:rsidR="00E91792">
        <w:rPr>
          <w:noProof/>
        </w:rPr>
        <w:t>(Welchman, 2010, 170)</w:t>
      </w:r>
      <w:r>
        <w:fldChar w:fldCharType="end"/>
      </w:r>
      <w:r w:rsidR="004E2A68">
        <w:t xml:space="preserve"> –</w:t>
      </w:r>
      <w:r w:rsidR="005D38AE">
        <w:t xml:space="preserve"> then they</w:t>
      </w:r>
      <w:r>
        <w:t xml:space="preserve"> must be reviewed and adapted</w:t>
      </w:r>
      <w:r w:rsidR="002A4183">
        <w:t xml:space="preserve"> as situations change</w:t>
      </w:r>
      <w:r>
        <w:t xml:space="preserve">. </w:t>
      </w:r>
      <w:r w:rsidR="002A4183">
        <w:t>This means</w:t>
      </w:r>
      <w:r w:rsidR="00D6370E">
        <w:t xml:space="preserve"> </w:t>
      </w:r>
      <w:r w:rsidR="002A4183">
        <w:t>developing multiple</w:t>
      </w:r>
      <w:r w:rsidR="00D6370E">
        <w:t>, flexible</w:t>
      </w:r>
      <w:r w:rsidR="002A4183">
        <w:t xml:space="preserve"> habits that can be used in </w:t>
      </w:r>
      <w:r w:rsidR="008025B8">
        <w:t xml:space="preserve">particular </w:t>
      </w:r>
      <w:r w:rsidR="0088170B">
        <w:t>situations</w:t>
      </w:r>
      <w:r w:rsidR="00FB36DE">
        <w:t>;</w:t>
      </w:r>
      <w:r w:rsidR="00D6370E">
        <w:t xml:space="preserve"> so that,</w:t>
      </w:r>
      <w:r w:rsidR="002A4183">
        <w:t xml:space="preserve"> if required, </w:t>
      </w:r>
      <w:r w:rsidR="00D6370E">
        <w:t xml:space="preserve">a </w:t>
      </w:r>
      <w:r w:rsidR="0088170B">
        <w:t>bad</w:t>
      </w:r>
      <w:r w:rsidR="002A4183">
        <w:t xml:space="preserve"> habit </w:t>
      </w:r>
      <w:r w:rsidR="00D6370E">
        <w:t xml:space="preserve">can be replaced </w:t>
      </w:r>
      <w:r w:rsidR="002A4183">
        <w:t xml:space="preserve">with a </w:t>
      </w:r>
      <w:r w:rsidR="0088170B">
        <w:t>better</w:t>
      </w:r>
      <w:r w:rsidR="002A4183">
        <w:t xml:space="preserve"> one. In this sense</w:t>
      </w:r>
      <w:r w:rsidR="0088170B">
        <w:t>,</w:t>
      </w:r>
      <w:r w:rsidR="002A4183">
        <w:t xml:space="preserve"> what is important is an “increased power of forming habits [which] means increased susceptibility, sensitiveness, </w:t>
      </w:r>
      <w:r w:rsidR="00E15B87">
        <w:t xml:space="preserve">[and] </w:t>
      </w:r>
      <w:r w:rsidR="002A4183">
        <w:t xml:space="preserve">responsiveness.” </w:t>
      </w:r>
      <w:r w:rsidR="002A4183">
        <w:fldChar w:fldCharType="begin"/>
      </w:r>
      <w:r w:rsidR="00E91792">
        <w:instrText xml:space="preserve"> ADDIN EN.CITE &lt;EndNote&gt;&lt;Cite&gt;&lt;Author&gt;Dewey&lt;/Author&gt;&lt;Year&gt;1925/2013&lt;/Year&gt;&lt;RecNum&gt;456&lt;/RecNum&gt;&lt;Pages&gt;280&lt;/Pages&gt;&lt;DisplayText&gt;(Dewey, 1925/2013, 280)&lt;/DisplayText&gt;&lt;record&gt;&lt;rec-number&gt;456&lt;/rec-number&gt;&lt;foreign-keys&gt;&lt;key app="EN" db-id="5fsvt0xpnvsapdee5sypfasxfv2svt0pastt" timestamp="0"&gt;456&lt;/key&gt;&lt;/foreign-keys&gt;&lt;ref-type name="Book"&gt;6&lt;/ref-type&gt;&lt;contributors&gt;&lt;authors&gt;&lt;author&gt;Dewey, John&lt;/author&gt;&lt;/authors&gt;&lt;/contributors&gt;&lt;titles&gt;&lt;title&gt;Experience and nature&lt;/title&gt;&lt;/titles&gt;&lt;dates&gt;&lt;year&gt;1925/2013&lt;/year&gt;&lt;/dates&gt;&lt;pub-location&gt;USA&lt;/pub-location&gt;&lt;publisher&gt;Dover Publications&lt;/publisher&gt;&lt;isbn&gt;0486204715&lt;/isbn&gt;&lt;urls&gt;&lt;/urls&gt;&lt;/record&gt;&lt;/Cite&gt;&lt;/EndNote&gt;</w:instrText>
      </w:r>
      <w:r w:rsidR="002A4183">
        <w:fldChar w:fldCharType="separate"/>
      </w:r>
      <w:r w:rsidR="00E91792">
        <w:rPr>
          <w:noProof/>
        </w:rPr>
        <w:t xml:space="preserve">(Dewey, </w:t>
      </w:r>
      <w:r w:rsidR="00E91792">
        <w:rPr>
          <w:noProof/>
        </w:rPr>
        <w:lastRenderedPageBreak/>
        <w:t>1925/2013, 280)</w:t>
      </w:r>
      <w:r w:rsidR="002A4183">
        <w:fldChar w:fldCharType="end"/>
      </w:r>
      <w:r w:rsidR="00DC72C2">
        <w:t>. Such a dispositional account</w:t>
      </w:r>
      <w:r w:rsidR="007364AA">
        <w:t xml:space="preserve"> in which habits are</w:t>
      </w:r>
      <w:r w:rsidR="00BE1247">
        <w:t xml:space="preserve"> </w:t>
      </w:r>
      <w:r w:rsidR="00BE1247" w:rsidRPr="00460313">
        <w:rPr>
          <w:i/>
          <w:iCs/>
        </w:rPr>
        <w:t>flexible</w:t>
      </w:r>
      <w:r w:rsidR="007364AA">
        <w:t xml:space="preserve"> not fixed</w:t>
      </w:r>
      <w:r w:rsidR="00460313">
        <w:t>,</w:t>
      </w:r>
      <w:r w:rsidR="00DC72C2">
        <w:t xml:space="preserve"> accords with Ronald Epstein’s </w:t>
      </w:r>
      <w:r w:rsidR="00ED43FC">
        <w:fldChar w:fldCharType="begin"/>
      </w:r>
      <w:r w:rsidR="00E91792">
        <w:instrText xml:space="preserve"> ADDIN EN.CITE &lt;EndNote&gt;&lt;Cite ExcludeAuth="1"&gt;&lt;Author&gt;Epstein&lt;/Author&gt;&lt;Year&gt;2017&lt;/Year&gt;&lt;RecNum&gt;9193&lt;/RecNum&gt;&lt;Pages&gt;84&lt;/Pages&gt;&lt;DisplayText&gt;(2017, 84)&lt;/DisplayText&gt;&lt;record&gt;&lt;rec-number&gt;9193&lt;/rec-number&gt;&lt;foreign-keys&gt;&lt;key app="EN" db-id="5fsvt0xpnvsapdee5sypfasxfv2svt0pastt" timestamp="1567092363"&gt;9193&lt;/key&gt;&lt;/foreign-keys&gt;&lt;ref-type name="Book"&gt;6&lt;/ref-type&gt;&lt;contributors&gt;&lt;authors&gt;&lt;author&gt;Epstein, R&lt;/author&gt;&lt;/authors&gt;&lt;/contributors&gt;&lt;titles&gt;&lt;title&gt;Attending: medicine, mindfulness, and humanity&lt;/title&gt;&lt;/titles&gt;&lt;dates&gt;&lt;year&gt;2017&lt;/year&gt;&lt;/dates&gt;&lt;pub-location&gt;New York&lt;/pub-location&gt;&lt;publisher&gt;Scribner&lt;/publisher&gt;&lt;urls&gt;&lt;/urls&gt;&lt;/record&gt;&lt;/Cite&gt;&lt;/EndNote&gt;</w:instrText>
      </w:r>
      <w:r w:rsidR="00ED43FC">
        <w:fldChar w:fldCharType="separate"/>
      </w:r>
      <w:r w:rsidR="00E91792">
        <w:rPr>
          <w:noProof/>
        </w:rPr>
        <w:t>(2017, 84)</w:t>
      </w:r>
      <w:r w:rsidR="00ED43FC">
        <w:fldChar w:fldCharType="end"/>
      </w:r>
      <w:r w:rsidR="00ED43FC">
        <w:t xml:space="preserve"> </w:t>
      </w:r>
      <w:r w:rsidR="00DC72C2">
        <w:t>suggest</w:t>
      </w:r>
      <w:r w:rsidR="00BE1247">
        <w:t>ion</w:t>
      </w:r>
      <w:r w:rsidR="00DC72C2">
        <w:t xml:space="preserve"> that “you build the mental muscles to prepare for the moments when you feel the least prepared</w:t>
      </w:r>
      <w:r w:rsidR="00ED43FC">
        <w:t>”</w:t>
      </w:r>
      <w:r w:rsidR="00CE2740">
        <w:t xml:space="preserve">. </w:t>
      </w:r>
      <w:r w:rsidR="006B75A3">
        <w:t>This provides a useful balance between the</w:t>
      </w:r>
      <w:r w:rsidR="00F55186">
        <w:t xml:space="preserve"> value of the</w:t>
      </w:r>
      <w:r w:rsidR="006B75A3">
        <w:t xml:space="preserve"> </w:t>
      </w:r>
      <w:r w:rsidR="003A507D">
        <w:t>Zen concept of the</w:t>
      </w:r>
      <w:r w:rsidR="006B75A3">
        <w:t xml:space="preserve"> ‘beginners mind’</w:t>
      </w:r>
      <w:r w:rsidR="003A507D">
        <w:t xml:space="preserve"> </w:t>
      </w:r>
      <w:r w:rsidR="001F58E8">
        <w:fldChar w:fldCharType="begin"/>
      </w:r>
      <w:r w:rsidR="00991A82">
        <w:instrText xml:space="preserve"> ADDIN EN.CITE &lt;EndNote&gt;&lt;Cite&gt;&lt;Author&gt;Suzuki&lt;/Author&gt;&lt;Year&gt;1970&lt;/Year&gt;&lt;RecNum&gt;9206&lt;/RecNum&gt;&lt;DisplayText&gt;(Suzuki, 1970)&lt;/DisplayText&gt;&lt;record&gt;&lt;rec-number&gt;9206&lt;/rec-number&gt;&lt;foreign-keys&gt;&lt;key app="EN" db-id="5fsvt0xpnvsapdee5sypfasxfv2svt0pastt" timestamp="1573650646"&gt;9206&lt;/key&gt;&lt;/foreign-keys&gt;&lt;ref-type name="Book"&gt;6&lt;/ref-type&gt;&lt;contributors&gt;&lt;authors&gt;&lt;author&gt;Suzuki, Shunryu&lt;/author&gt;&lt;/authors&gt;&lt;/contributors&gt;&lt;titles&gt;&lt;title&gt;Zen mind, beginner&amp;apos;s mind&lt;/title&gt;&lt;/titles&gt;&lt;dates&gt;&lt;year&gt;1970&lt;/year&gt;&lt;/dates&gt;&lt;pub-location&gt;New York&lt;/pub-location&gt;&lt;publisher&gt;Weatherhill&lt;/publisher&gt;&lt;urls&gt;&lt;/urls&gt;&lt;/record&gt;&lt;/Cite&gt;&lt;/EndNote&gt;</w:instrText>
      </w:r>
      <w:r w:rsidR="001F58E8">
        <w:fldChar w:fldCharType="separate"/>
      </w:r>
      <w:r w:rsidR="001F58E8">
        <w:rPr>
          <w:noProof/>
        </w:rPr>
        <w:t>(Suzuki, 1970)</w:t>
      </w:r>
      <w:r w:rsidR="001F58E8">
        <w:fldChar w:fldCharType="end"/>
      </w:r>
      <w:r w:rsidR="006B75A3">
        <w:t xml:space="preserve"> on the one hand, and </w:t>
      </w:r>
      <w:r w:rsidR="000B11D0">
        <w:t xml:space="preserve">relevant </w:t>
      </w:r>
      <w:r w:rsidR="006B75A3">
        <w:t>experience on the other</w:t>
      </w:r>
      <w:r w:rsidR="00D4647A">
        <w:t>.</w:t>
      </w:r>
    </w:p>
    <w:p w14:paraId="17F4CC0A" w14:textId="6C029A74" w:rsidR="002A4183" w:rsidRPr="00D6370E" w:rsidRDefault="002A4183" w:rsidP="007C4F51">
      <w:pPr>
        <w:ind w:firstLine="567"/>
      </w:pPr>
      <w:r>
        <w:t xml:space="preserve">One way for clinicians to </w:t>
      </w:r>
      <w:r w:rsidR="00D6370E">
        <w:t>support the developme</w:t>
      </w:r>
      <w:r w:rsidR="008025B8">
        <w:t>nt of multiple, flexible habits</w:t>
      </w:r>
      <w:r w:rsidR="00D6370E">
        <w:t xml:space="preserve"> is the development of a second-order ‘meta’ habit that “will make us more reflective about our </w:t>
      </w:r>
      <w:r w:rsidR="0088170B">
        <w:t xml:space="preserve">[first-order] </w:t>
      </w:r>
      <w:r w:rsidR="00D6370E">
        <w:t xml:space="preserve">habits” </w:t>
      </w:r>
      <w:r w:rsidR="00D6370E">
        <w:fldChar w:fldCharType="begin"/>
      </w:r>
      <w:r w:rsidR="002D5237">
        <w:instrText xml:space="preserve"> ADDIN EN.CITE &lt;EndNote&gt;&lt;Cite&gt;&lt;Author&gt;LaFollette&lt;/Author&gt;&lt;Year&gt;2000&lt;/Year&gt;&lt;RecNum&gt;8935&lt;/RecNum&gt;&lt;Pages&gt;409&lt;/Pages&gt;&lt;DisplayText&gt;(LaFollette, 2000, 409)&lt;/DisplayText&gt;&lt;record&gt;&lt;rec-number&gt;8935&lt;/rec-number&gt;&lt;foreign-keys&gt;&lt;key app="EN" db-id="5fsvt0xpnvsapdee5sypfasxfv2svt0pastt" timestamp="0"&gt;8935&lt;/key&gt;&lt;/foreign-keys&gt;&lt;ref-type name="Book Section"&gt;5&lt;/ref-type&gt;&lt;contributors&gt;&lt;authors&gt;&lt;author&gt;LaFollette, H&lt;/author&gt;&lt;/authors&gt;&lt;secondary-authors&gt;&lt;author&gt;LaFollette, H&lt;/author&gt;&lt;/secondary-authors&gt;&lt;/contributors&gt;&lt;titles&gt;&lt;title&gt;Pragmatic ethics&lt;/title&gt;&lt;secondary-title&gt;Blackwell guide to ethical theory&lt;/secondary-title&gt;&lt;/titles&gt;&lt;pages&gt;400-419&lt;/pages&gt;&lt;dates&gt;&lt;year&gt;2000&lt;/year&gt;&lt;/dates&gt;&lt;pub-location&gt;Malden, MA&lt;/pub-location&gt;&lt;publisher&gt;Blackwell Publishers&lt;/publisher&gt;&lt;urls&gt;&lt;/urls&gt;&lt;/record&gt;&lt;/Cite&gt;&lt;/EndNote&gt;</w:instrText>
      </w:r>
      <w:r w:rsidR="00D6370E">
        <w:fldChar w:fldCharType="separate"/>
      </w:r>
      <w:r w:rsidR="002D5237">
        <w:rPr>
          <w:noProof/>
        </w:rPr>
        <w:t>(LaFollette, 2000, 409)</w:t>
      </w:r>
      <w:r w:rsidR="00D6370E">
        <w:fldChar w:fldCharType="end"/>
      </w:r>
      <w:r w:rsidR="00335AAA">
        <w:t xml:space="preserve">. </w:t>
      </w:r>
      <w:r w:rsidR="00FC6B2C">
        <w:t>Through interpreting how clinicians in our study made sense of and accounted for their own practice</w:t>
      </w:r>
      <w:r w:rsidR="008A561E">
        <w:t>,</w:t>
      </w:r>
      <w:r w:rsidR="00FC6B2C">
        <w:t xml:space="preserve"> </w:t>
      </w:r>
      <w:r w:rsidR="008A561E">
        <w:t>w</w:t>
      </w:r>
      <w:r w:rsidR="00335AAA">
        <w:t>e suggest</w:t>
      </w:r>
      <w:r w:rsidR="00D6370E">
        <w:t xml:space="preserve"> t</w:t>
      </w:r>
      <w:r w:rsidR="008A561E">
        <w:t xml:space="preserve">hey </w:t>
      </w:r>
      <w:r w:rsidR="00D6370E">
        <w:t xml:space="preserve">intuitively developed </w:t>
      </w:r>
      <w:r w:rsidR="00365999">
        <w:t>a meta habit</w:t>
      </w:r>
      <w:r w:rsidR="0083620F">
        <w:t xml:space="preserve"> of</w:t>
      </w:r>
      <w:r w:rsidR="00D6370E">
        <w:t xml:space="preserve"> </w:t>
      </w:r>
      <w:r w:rsidR="00D6370E">
        <w:rPr>
          <w:i/>
          <w:iCs/>
        </w:rPr>
        <w:t>enaction</w:t>
      </w:r>
      <w:r w:rsidR="0088170B">
        <w:t xml:space="preserve">, </w:t>
      </w:r>
      <w:r w:rsidR="0083620F">
        <w:t>which</w:t>
      </w:r>
      <w:r w:rsidR="00365999">
        <w:t xml:space="preserve"> inform</w:t>
      </w:r>
      <w:r w:rsidR="008A561E">
        <w:t>s</w:t>
      </w:r>
      <w:r w:rsidR="00365999">
        <w:t xml:space="preserve"> and guide</w:t>
      </w:r>
      <w:r w:rsidR="008A561E">
        <w:t>s</w:t>
      </w:r>
      <w:r w:rsidR="00BE6C14">
        <w:t xml:space="preserve"> </w:t>
      </w:r>
      <w:r w:rsidR="00ED7E02">
        <w:t xml:space="preserve">person-centred </w:t>
      </w:r>
      <w:r w:rsidR="00BE6C14">
        <w:t>clinical practice.</w:t>
      </w:r>
    </w:p>
    <w:p w14:paraId="254464EA" w14:textId="77777777" w:rsidR="008C75AF" w:rsidRDefault="007C0D8A" w:rsidP="008C75AF">
      <w:pPr>
        <w:pStyle w:val="Heading2"/>
      </w:pPr>
      <w:r>
        <w:t>Enacting efficacy</w:t>
      </w:r>
    </w:p>
    <w:p w14:paraId="3223D227" w14:textId="48B4064B" w:rsidR="00876088" w:rsidRDefault="00FB0A76" w:rsidP="007F6C30">
      <w:pPr>
        <w:ind w:firstLine="567"/>
      </w:pPr>
      <w:r>
        <w:t>In her ethnography of the diagnosis and treatment of atherosclerosis in a Dutch university h</w:t>
      </w:r>
      <w:r w:rsidR="00365999">
        <w:t xml:space="preserve">ospital, Annemarie Mol </w:t>
      </w:r>
      <w:r w:rsidR="00365999">
        <w:fldChar w:fldCharType="begin"/>
      </w:r>
      <w:r w:rsidR="00D02E7A">
        <w:instrText xml:space="preserve"> ADDIN EN.CITE &lt;EndNote&gt;&lt;Cite ExcludeAuth="1"&gt;&lt;Author&gt;Mol&lt;/Author&gt;&lt;Year&gt;2002&lt;/Year&gt;&lt;RecNum&gt;9089&lt;/RecNum&gt;&lt;Pages&gt;vii&lt;/Pages&gt;&lt;DisplayText&gt;(2002, vii)&lt;/DisplayText&gt;&lt;record&gt;&lt;rec-number&gt;9089&lt;/rec-number&gt;&lt;foreign-keys&gt;&lt;key app="EN" db-id="5fsvt0xpnvsapdee5sypfasxfv2svt0pastt" timestamp="0"&gt;9089&lt;/key&gt;&lt;/foreign-keys&gt;&lt;ref-type name="Book"&gt;6&lt;/ref-type&gt;&lt;contributors&gt;&lt;authors&gt;&lt;author&gt;Mol, A.&lt;/author&gt;&lt;/authors&gt;&lt;/contributors&gt;&lt;titles&gt;&lt;title&gt;The body multiple: ontology in medical practice&lt;/title&gt;&lt;/titles&gt;&lt;dates&gt;&lt;year&gt;2002&lt;/year&gt;&lt;/dates&gt;&lt;pub-location&gt;USA&lt;/pub-location&gt;&lt;publisher&gt;Duke University Press&lt;/publisher&gt;&lt;urls&gt;&lt;/urls&gt;&lt;/record&gt;&lt;/Cite&gt;&lt;/EndNote&gt;</w:instrText>
      </w:r>
      <w:r w:rsidR="00365999">
        <w:fldChar w:fldCharType="separate"/>
      </w:r>
      <w:r w:rsidR="00D02E7A">
        <w:rPr>
          <w:noProof/>
        </w:rPr>
        <w:t>(2002, vii)</w:t>
      </w:r>
      <w:r w:rsidR="00365999">
        <w:fldChar w:fldCharType="end"/>
      </w:r>
      <w:r w:rsidR="00365999">
        <w:t xml:space="preserve"> explored how “medicine attunes to, interacts with, and shapes its objects in its various and varied practices</w:t>
      </w:r>
      <w:r w:rsidR="0091296E">
        <w:t>”. She conceptualised this as “</w:t>
      </w:r>
      <w:r w:rsidR="00365999">
        <w:t xml:space="preserve">the way medicine </w:t>
      </w:r>
      <w:r w:rsidR="00365999">
        <w:rPr>
          <w:i/>
          <w:iCs/>
        </w:rPr>
        <w:t xml:space="preserve">enacts </w:t>
      </w:r>
      <w:r w:rsidR="00365999">
        <w:t>the objec</w:t>
      </w:r>
      <w:r w:rsidR="00DA158A">
        <w:t>ts of its concern and treatment</w:t>
      </w:r>
      <w:r w:rsidR="00365999">
        <w:t>”.</w:t>
      </w:r>
      <w:r w:rsidR="00D43766">
        <w:t xml:space="preserve"> This captures a</w:t>
      </w:r>
      <w:r w:rsidR="00C84E8E">
        <w:t xml:space="preserve"> sense of clinicians</w:t>
      </w:r>
      <w:r w:rsidR="0073177B">
        <w:t xml:space="preserve"> and patients </w:t>
      </w:r>
      <w:r w:rsidR="00C84E8E">
        <w:t xml:space="preserve">actively </w:t>
      </w:r>
      <w:r w:rsidR="00C84E8E" w:rsidRPr="0073177B">
        <w:t>bring</w:t>
      </w:r>
      <w:r w:rsidR="0073177B">
        <w:t>ing</w:t>
      </w:r>
      <w:r w:rsidR="0073177B" w:rsidRPr="0073177B">
        <w:t xml:space="preserve"> the consultation </w:t>
      </w:r>
      <w:r w:rsidR="00C84E8E" w:rsidRPr="0073177B">
        <w:t>into being</w:t>
      </w:r>
      <w:r w:rsidR="0073177B" w:rsidRPr="0073177B">
        <w:t xml:space="preserve"> together</w:t>
      </w:r>
      <w:r w:rsidR="0091296E">
        <w:t>, which</w:t>
      </w:r>
      <w:r w:rsidR="00C84E8E">
        <w:t xml:space="preserve"> </w:t>
      </w:r>
      <w:r w:rsidR="007F6C30">
        <w:t xml:space="preserve">defines our </w:t>
      </w:r>
      <w:r w:rsidR="00C84E8E">
        <w:t xml:space="preserve">proposed meta habit of enaction. For example, consider the </w:t>
      </w:r>
      <w:r w:rsidR="00AB62FC">
        <w:t>effects of</w:t>
      </w:r>
      <w:r w:rsidR="00424445">
        <w:t xml:space="preserve"> two different consultations </w:t>
      </w:r>
      <w:r w:rsidR="00DB18D8">
        <w:t xml:space="preserve">on </w:t>
      </w:r>
      <w:r w:rsidR="0091296E">
        <w:t>changing anti-depressant</w:t>
      </w:r>
      <w:r w:rsidR="00424445">
        <w:t>s.</w:t>
      </w:r>
    </w:p>
    <w:p w14:paraId="2341F903" w14:textId="0895F13E" w:rsidR="00C84E8E" w:rsidRPr="000C0E95" w:rsidRDefault="00182A92" w:rsidP="00182A92">
      <w:pPr>
        <w:ind w:firstLine="567"/>
        <w:rPr>
          <w:b/>
          <w:bCs/>
          <w:sz w:val="20"/>
          <w:szCs w:val="20"/>
        </w:rPr>
      </w:pPr>
      <w:r w:rsidRPr="000C0E95">
        <w:rPr>
          <w:b/>
          <w:bCs/>
          <w:sz w:val="20"/>
          <w:szCs w:val="20"/>
        </w:rPr>
        <w:t>Consultation extract 12</w:t>
      </w:r>
    </w:p>
    <w:p w14:paraId="34FAAF93" w14:textId="77777777" w:rsidR="0091296E" w:rsidRPr="000C0E95" w:rsidRDefault="0091296E" w:rsidP="0091296E">
      <w:pPr>
        <w:ind w:left="567" w:right="521"/>
        <w:rPr>
          <w:sz w:val="20"/>
          <w:szCs w:val="20"/>
        </w:rPr>
      </w:pPr>
      <w:r w:rsidRPr="000C0E95">
        <w:rPr>
          <w:sz w:val="20"/>
          <w:szCs w:val="20"/>
        </w:rPr>
        <w:t>“So you recommend Amitriptyline?” said the patient (P41). “What anti-depressant do you recommend?”</w:t>
      </w:r>
    </w:p>
    <w:p w14:paraId="102E58D2" w14:textId="77777777" w:rsidR="0091296E" w:rsidRPr="000C0E95" w:rsidRDefault="0091296E" w:rsidP="0091296E">
      <w:pPr>
        <w:ind w:left="567" w:right="521"/>
        <w:rPr>
          <w:sz w:val="20"/>
          <w:szCs w:val="20"/>
        </w:rPr>
      </w:pPr>
      <w:r w:rsidRPr="000C0E95">
        <w:rPr>
          <w:sz w:val="20"/>
          <w:szCs w:val="20"/>
        </w:rPr>
        <w:t>“Fluoxetine… you’ve had that a long time ago…” replied the GP (S8)</w:t>
      </w:r>
    </w:p>
    <w:p w14:paraId="5D122F87" w14:textId="77777777" w:rsidR="0091296E" w:rsidRPr="000C0E95" w:rsidRDefault="0091296E" w:rsidP="0091296E">
      <w:pPr>
        <w:ind w:left="567" w:right="521"/>
        <w:rPr>
          <w:sz w:val="20"/>
          <w:szCs w:val="20"/>
        </w:rPr>
      </w:pPr>
      <w:r w:rsidRPr="000C0E95">
        <w:rPr>
          <w:sz w:val="20"/>
          <w:szCs w:val="20"/>
        </w:rPr>
        <w:t>“When I came off it I felt so good… as I had been on it for 20 years</w:t>
      </w:r>
      <w:r w:rsidR="00DB18D8" w:rsidRPr="000C0E95">
        <w:rPr>
          <w:sz w:val="20"/>
          <w:szCs w:val="20"/>
        </w:rPr>
        <w:t>.</w:t>
      </w:r>
      <w:r w:rsidRPr="000C0E95">
        <w:rPr>
          <w:sz w:val="20"/>
          <w:szCs w:val="20"/>
        </w:rPr>
        <w:t>”</w:t>
      </w:r>
    </w:p>
    <w:p w14:paraId="1DB63393" w14:textId="77777777" w:rsidR="0091296E" w:rsidRPr="000C0E95" w:rsidRDefault="0091296E" w:rsidP="0091296E">
      <w:pPr>
        <w:ind w:left="567" w:right="521"/>
        <w:rPr>
          <w:sz w:val="20"/>
          <w:szCs w:val="20"/>
        </w:rPr>
      </w:pPr>
      <w:r w:rsidRPr="000C0E95">
        <w:rPr>
          <w:sz w:val="20"/>
          <w:szCs w:val="20"/>
        </w:rPr>
        <w:lastRenderedPageBreak/>
        <w:t>“… I can’t say… I don’t know I’m afraid…” said the GP. They talk a bit about tolerance of anti-depressants. “Don’t know… has a longer half-life… too quick acting? I don’t know.”</w:t>
      </w:r>
    </w:p>
    <w:p w14:paraId="71E54699" w14:textId="77777777" w:rsidR="00C84E8E" w:rsidRPr="000C0E95" w:rsidRDefault="0091296E" w:rsidP="0091296E">
      <w:pPr>
        <w:ind w:left="567" w:right="521"/>
        <w:rPr>
          <w:sz w:val="20"/>
          <w:szCs w:val="20"/>
        </w:rPr>
      </w:pPr>
      <w:r w:rsidRPr="000C0E95">
        <w:rPr>
          <w:sz w:val="20"/>
          <w:szCs w:val="20"/>
        </w:rPr>
        <w:t>“I’m confused, completely” said the patient “about what’s the right thing to do.”</w:t>
      </w:r>
    </w:p>
    <w:p w14:paraId="03D23E44" w14:textId="28F0468A" w:rsidR="00C84E8E" w:rsidRPr="000C0E95" w:rsidRDefault="00182A92" w:rsidP="00182A92">
      <w:pPr>
        <w:ind w:firstLine="567"/>
        <w:rPr>
          <w:b/>
          <w:bCs/>
          <w:sz w:val="20"/>
          <w:szCs w:val="20"/>
        </w:rPr>
      </w:pPr>
      <w:r w:rsidRPr="000C0E95">
        <w:rPr>
          <w:b/>
          <w:bCs/>
          <w:sz w:val="20"/>
          <w:szCs w:val="20"/>
        </w:rPr>
        <w:t>Consultation extract 13</w:t>
      </w:r>
    </w:p>
    <w:p w14:paraId="33AB72B9" w14:textId="77777777" w:rsidR="0091296E" w:rsidRPr="000C0E95" w:rsidRDefault="0091296E" w:rsidP="0091296E">
      <w:pPr>
        <w:ind w:left="567" w:right="521"/>
        <w:rPr>
          <w:sz w:val="20"/>
          <w:szCs w:val="20"/>
        </w:rPr>
      </w:pPr>
      <w:r w:rsidRPr="000C0E95">
        <w:rPr>
          <w:sz w:val="20"/>
          <w:szCs w:val="20"/>
        </w:rPr>
        <w:t>“[My occupational therapist] said my depression score was 21. She recommended changing anti-depressants… she recommended that I didn’t work through that transition” said the patient (P89)</w:t>
      </w:r>
      <w:r w:rsidR="00424445" w:rsidRPr="000C0E95">
        <w:rPr>
          <w:sz w:val="20"/>
          <w:szCs w:val="20"/>
        </w:rPr>
        <w:t>.</w:t>
      </w:r>
    </w:p>
    <w:p w14:paraId="535CE9A4" w14:textId="77777777" w:rsidR="0091296E" w:rsidRPr="000C0E95" w:rsidRDefault="0091296E" w:rsidP="0091296E">
      <w:pPr>
        <w:ind w:left="567" w:right="521"/>
        <w:rPr>
          <w:sz w:val="20"/>
          <w:szCs w:val="20"/>
        </w:rPr>
      </w:pPr>
      <w:r w:rsidRPr="000C0E95">
        <w:rPr>
          <w:sz w:val="20"/>
          <w:szCs w:val="20"/>
        </w:rPr>
        <w:t>“It will probably take 6 to 8 weeks to get you settled on a new one” replied the GP (S10)</w:t>
      </w:r>
    </w:p>
    <w:p w14:paraId="2E7C0887" w14:textId="77777777" w:rsidR="0091296E" w:rsidRPr="000C0E95" w:rsidRDefault="0091296E" w:rsidP="0091296E">
      <w:pPr>
        <w:ind w:left="567" w:right="521"/>
        <w:rPr>
          <w:sz w:val="20"/>
          <w:szCs w:val="20"/>
        </w:rPr>
      </w:pPr>
      <w:r w:rsidRPr="000C0E95">
        <w:rPr>
          <w:sz w:val="20"/>
          <w:szCs w:val="20"/>
        </w:rPr>
        <w:t>“I think you suggested Venlafaxine? She suggested [some different drugs].”</w:t>
      </w:r>
    </w:p>
    <w:p w14:paraId="675FF59D" w14:textId="77777777" w:rsidR="0091296E" w:rsidRPr="000C0E95" w:rsidRDefault="0091296E" w:rsidP="0091296E">
      <w:pPr>
        <w:ind w:left="567" w:right="521"/>
        <w:rPr>
          <w:sz w:val="20"/>
          <w:szCs w:val="20"/>
        </w:rPr>
      </w:pPr>
      <w:r w:rsidRPr="000C0E95">
        <w:rPr>
          <w:sz w:val="20"/>
          <w:szCs w:val="20"/>
        </w:rPr>
        <w:t>“How’s your sleep?”</w:t>
      </w:r>
    </w:p>
    <w:p w14:paraId="675E6851" w14:textId="77777777" w:rsidR="0091296E" w:rsidRPr="000C0E95" w:rsidRDefault="0091296E" w:rsidP="0091296E">
      <w:pPr>
        <w:ind w:left="567" w:right="521"/>
        <w:rPr>
          <w:sz w:val="20"/>
          <w:szCs w:val="20"/>
        </w:rPr>
      </w:pPr>
      <w:r w:rsidRPr="000C0E95">
        <w:rPr>
          <w:sz w:val="20"/>
          <w:szCs w:val="20"/>
        </w:rPr>
        <w:t>“Not good.”</w:t>
      </w:r>
    </w:p>
    <w:p w14:paraId="2BD4D4ED" w14:textId="77777777" w:rsidR="0091296E" w:rsidRPr="000C0E95" w:rsidRDefault="0091296E" w:rsidP="0091296E">
      <w:pPr>
        <w:ind w:left="567" w:right="521"/>
        <w:rPr>
          <w:sz w:val="20"/>
          <w:szCs w:val="20"/>
        </w:rPr>
      </w:pPr>
      <w:r w:rsidRPr="000C0E95">
        <w:rPr>
          <w:sz w:val="20"/>
          <w:szCs w:val="20"/>
        </w:rPr>
        <w:t>“Mirtazapine is a good one for the sleep as it’s a sedative.”</w:t>
      </w:r>
    </w:p>
    <w:p w14:paraId="1EF95859" w14:textId="77777777" w:rsidR="00D2330E" w:rsidRPr="000C0E95" w:rsidRDefault="00D2330E" w:rsidP="00D2330E">
      <w:pPr>
        <w:ind w:left="567" w:right="521"/>
        <w:rPr>
          <w:sz w:val="20"/>
          <w:szCs w:val="20"/>
        </w:rPr>
      </w:pPr>
      <w:r w:rsidRPr="000C0E95">
        <w:rPr>
          <w:sz w:val="20"/>
          <w:szCs w:val="20"/>
        </w:rPr>
        <w:t>“I would prefer not to have one that encourages me to put on any weight…”</w:t>
      </w:r>
    </w:p>
    <w:p w14:paraId="5EBF1669" w14:textId="77777777" w:rsidR="00D2330E" w:rsidRPr="000C0E95" w:rsidRDefault="00D2330E" w:rsidP="00D2330E">
      <w:pPr>
        <w:ind w:left="567" w:right="521"/>
        <w:rPr>
          <w:sz w:val="20"/>
          <w:szCs w:val="20"/>
        </w:rPr>
      </w:pPr>
      <w:r w:rsidRPr="000C0E95">
        <w:rPr>
          <w:sz w:val="20"/>
          <w:szCs w:val="20"/>
        </w:rPr>
        <w:t>“I would suggest let’s go with the Mirtazapine. [That will] get you into a better sleeping pattern. Ok, what we would have to do is drop off the Sertraline and get you on the Mirtazapine.”</w:t>
      </w:r>
    </w:p>
    <w:p w14:paraId="63DE8108" w14:textId="6126EF2E" w:rsidR="005E020F" w:rsidRPr="009E7314" w:rsidRDefault="00D2330E" w:rsidP="009E7314">
      <w:pPr>
        <w:ind w:firstLine="567"/>
        <w:rPr>
          <w:rFonts w:asciiTheme="minorBidi" w:hAnsiTheme="minorBidi" w:cstheme="minorBidi"/>
          <w:sz w:val="20"/>
          <w:szCs w:val="18"/>
        </w:rPr>
      </w:pPr>
      <w:r>
        <w:t>Uncertainty is unavoidable</w:t>
      </w:r>
      <w:r w:rsidR="00653297">
        <w:t>. B</w:t>
      </w:r>
      <w:r w:rsidR="00D43766">
        <w:t xml:space="preserve">ut </w:t>
      </w:r>
      <w:r>
        <w:t xml:space="preserve">even when the aetiology </w:t>
      </w:r>
      <w:r w:rsidR="004E1693">
        <w:t>is not fully understood</w:t>
      </w:r>
      <w:r>
        <w:t xml:space="preserve"> and the potential treatment only partially effective, the way in which the diagnosis and treatment plan are brought into being</w:t>
      </w:r>
      <w:r w:rsidR="0073177B">
        <w:t xml:space="preserve"> </w:t>
      </w:r>
      <w:r w:rsidR="00D43766">
        <w:t>is important</w:t>
      </w:r>
      <w:r w:rsidR="00DB18D8">
        <w:t>.</w:t>
      </w:r>
      <w:r w:rsidR="0095556E">
        <w:t xml:space="preserve"> For example, in</w:t>
      </w:r>
      <w:r w:rsidR="00182A92">
        <w:t xml:space="preserve"> </w:t>
      </w:r>
      <w:r w:rsidR="00CD50EA">
        <w:t xml:space="preserve">extract 12 </w:t>
      </w:r>
      <w:r w:rsidR="0095556E">
        <w:t>the GP reflected the patient’s confusion: “</w:t>
      </w:r>
      <w:r w:rsidR="0095556E" w:rsidRPr="000C0E95">
        <w:rPr>
          <w:i/>
        </w:rPr>
        <w:t>I can’t say… I don’t know I’m afraid</w:t>
      </w:r>
      <w:r w:rsidR="0095556E" w:rsidRPr="0095556E">
        <w:t>”</w:t>
      </w:r>
      <w:r w:rsidR="009E7314">
        <w:t xml:space="preserve">. </w:t>
      </w:r>
      <w:r w:rsidR="005E020F">
        <w:t xml:space="preserve">Although by the end of the consultation a treatment </w:t>
      </w:r>
      <w:r w:rsidR="00725CC7">
        <w:t xml:space="preserve">plan </w:t>
      </w:r>
      <w:r w:rsidR="005E020F">
        <w:t>was agreed upon, the process left the patient unsure of h</w:t>
      </w:r>
      <w:r w:rsidR="00725CC7">
        <w:t xml:space="preserve">ow long she would be on antidepressants – </w:t>
      </w:r>
      <w:r w:rsidR="000C0E95">
        <w:t>“</w:t>
      </w:r>
      <w:r w:rsidR="000C0E95" w:rsidRPr="000C0E95">
        <w:rPr>
          <w:i/>
        </w:rPr>
        <w:t>will I ever be off them?</w:t>
      </w:r>
      <w:r w:rsidR="000C0E95">
        <w:t>”</w:t>
      </w:r>
      <w:r w:rsidR="00725CC7">
        <w:t xml:space="preserve"> – </w:t>
      </w:r>
      <w:r w:rsidR="005E020F">
        <w:t>and</w:t>
      </w:r>
      <w:r w:rsidR="005D5EDE">
        <w:t xml:space="preserve"> struggling for hope</w:t>
      </w:r>
      <w:r w:rsidR="00725CC7">
        <w:t>:</w:t>
      </w:r>
      <w:r w:rsidR="005E020F">
        <w:t xml:space="preserve"> </w:t>
      </w:r>
      <w:r w:rsidR="002279FD" w:rsidRPr="002279FD">
        <w:t>“</w:t>
      </w:r>
      <w:r w:rsidR="002279FD" w:rsidRPr="000C0E95">
        <w:rPr>
          <w:i/>
        </w:rPr>
        <w:t>I’ve got a good life, nothing to complain about. I find it strange that I can’t get out of it. Why can’t my body lift itself out of this depression?</w:t>
      </w:r>
      <w:r w:rsidR="002279FD" w:rsidRPr="002279FD">
        <w:t>”</w:t>
      </w:r>
      <w:r w:rsidR="002279FD">
        <w:t>.</w:t>
      </w:r>
    </w:p>
    <w:p w14:paraId="584DCEE1" w14:textId="00C6F5CA" w:rsidR="00D14309" w:rsidRPr="00CD50EA" w:rsidRDefault="005E020F" w:rsidP="00CD50EA">
      <w:pPr>
        <w:ind w:firstLine="567"/>
      </w:pPr>
      <w:r>
        <w:t>I</w:t>
      </w:r>
      <w:r w:rsidR="0095556E">
        <w:t>n</w:t>
      </w:r>
      <w:r w:rsidR="00CD50EA">
        <w:t xml:space="preserve"> extract 13</w:t>
      </w:r>
      <w:r w:rsidR="0095556E">
        <w:t xml:space="preserve">, despite being faced with similar uncertainty, </w:t>
      </w:r>
      <w:r w:rsidR="002279FD">
        <w:t xml:space="preserve">the GP </w:t>
      </w:r>
      <w:r w:rsidR="0095556E">
        <w:t xml:space="preserve">gave a </w:t>
      </w:r>
      <w:r w:rsidR="00243436">
        <w:t xml:space="preserve">clear </w:t>
      </w:r>
      <w:r w:rsidR="0095556E">
        <w:t xml:space="preserve">rationale for the choice of treatment: </w:t>
      </w:r>
      <w:r w:rsidR="0095556E" w:rsidRPr="0095556E">
        <w:t>“</w:t>
      </w:r>
      <w:r w:rsidR="0095556E" w:rsidRPr="000C0E95">
        <w:rPr>
          <w:i/>
        </w:rPr>
        <w:t>Mirtazapine is a good one f</w:t>
      </w:r>
      <w:r w:rsidR="007C4F51" w:rsidRPr="000C0E95">
        <w:rPr>
          <w:i/>
        </w:rPr>
        <w:t>or the sleep as it’s a sedative</w:t>
      </w:r>
      <w:r w:rsidR="0095556E" w:rsidRPr="0095556E">
        <w:t>”</w:t>
      </w:r>
      <w:r w:rsidR="0095556E">
        <w:t>.</w:t>
      </w:r>
      <w:r w:rsidR="00C74482">
        <w:t xml:space="preserve"> The </w:t>
      </w:r>
      <w:r w:rsidR="00C74482">
        <w:lastRenderedPageBreak/>
        <w:t>GP</w:t>
      </w:r>
      <w:r w:rsidR="00800F2D">
        <w:t xml:space="preserve"> further focussed on eleme</w:t>
      </w:r>
      <w:r w:rsidR="00C74482">
        <w:t>nts of the treatment process they</w:t>
      </w:r>
      <w:r w:rsidR="00800F2D">
        <w:t xml:space="preserve"> could control: for example</w:t>
      </w:r>
      <w:r w:rsidR="00241E44">
        <w:t>,</w:t>
      </w:r>
      <w:r w:rsidR="00800F2D">
        <w:t xml:space="preserve"> the timescale of changing medication, </w:t>
      </w:r>
      <w:r w:rsidR="007C4F51">
        <w:t>“</w:t>
      </w:r>
      <w:r w:rsidR="007C4F51" w:rsidRPr="000C0E95">
        <w:rPr>
          <w:i/>
        </w:rPr>
        <w:t>y</w:t>
      </w:r>
      <w:r w:rsidR="00800F2D" w:rsidRPr="000C0E95">
        <w:rPr>
          <w:i/>
        </w:rPr>
        <w:t>ou can leave it a couple of weeks if you want? Sertraline works over weeks not days so you may feel some withdrawal symptoms</w:t>
      </w:r>
      <w:r w:rsidR="00800F2D">
        <w:t>”; and cultivating the patient-doctor relationship</w:t>
      </w:r>
      <w:r w:rsidR="00243436">
        <w:t>,</w:t>
      </w:r>
      <w:r w:rsidR="007C4F51">
        <w:t xml:space="preserve"> “</w:t>
      </w:r>
      <w:r w:rsidR="007C4F51" w:rsidRPr="000C0E95">
        <w:rPr>
          <w:i/>
        </w:rPr>
        <w:t>o</w:t>
      </w:r>
      <w:r w:rsidR="00800F2D" w:rsidRPr="000C0E95">
        <w:rPr>
          <w:i/>
        </w:rPr>
        <w:t xml:space="preserve">k, I’ll see you in 4 weeks’ time. </w:t>
      </w:r>
      <w:proofErr w:type="gramStart"/>
      <w:r w:rsidR="00800F2D" w:rsidRPr="000C0E95">
        <w:rPr>
          <w:i/>
        </w:rPr>
        <w:t>Obviously</w:t>
      </w:r>
      <w:proofErr w:type="gramEnd"/>
      <w:r w:rsidR="00800F2D" w:rsidRPr="000C0E95">
        <w:rPr>
          <w:i/>
        </w:rPr>
        <w:t xml:space="preserve"> it’s an open door b</w:t>
      </w:r>
      <w:r w:rsidR="00E2406B" w:rsidRPr="000C0E95">
        <w:rPr>
          <w:i/>
        </w:rPr>
        <w:t>efore the</w:t>
      </w:r>
      <w:r w:rsidR="00800F2D" w:rsidRPr="000C0E95">
        <w:rPr>
          <w:i/>
        </w:rPr>
        <w:t>n if you’re struggling</w:t>
      </w:r>
      <w:r w:rsidR="00800F2D" w:rsidRPr="00800F2D">
        <w:t>”</w:t>
      </w:r>
      <w:r w:rsidR="00800F2D">
        <w:t>.</w:t>
      </w:r>
      <w:r w:rsidR="00CD50EA">
        <w:t xml:space="preserve"> This highlights the importance of not just the diagnosis and treatment plan, but </w:t>
      </w:r>
      <w:r w:rsidR="00CD50EA" w:rsidRPr="002B5B57">
        <w:rPr>
          <w:iCs/>
        </w:rPr>
        <w:t>how</w:t>
      </w:r>
      <w:r w:rsidR="00CD50EA">
        <w:rPr>
          <w:i/>
          <w:iCs/>
        </w:rPr>
        <w:t xml:space="preserve"> </w:t>
      </w:r>
      <w:r w:rsidR="009202FD">
        <w:t>they are</w:t>
      </w:r>
      <w:r w:rsidR="00CD50EA">
        <w:t xml:space="preserve"> brought into being</w:t>
      </w:r>
      <w:r w:rsidR="003D0BC7">
        <w:t xml:space="preserve"> and how this process is influenced by both clinician and patient.</w:t>
      </w:r>
    </w:p>
    <w:p w14:paraId="63CBB04E" w14:textId="02692915" w:rsidR="004E1693" w:rsidRDefault="00800F2D" w:rsidP="00EF20A0">
      <w:pPr>
        <w:ind w:firstLine="567"/>
      </w:pPr>
      <w:r>
        <w:t>The importance of how consultations are brought into being also</w:t>
      </w:r>
      <w:r w:rsidR="0082425E">
        <w:t xml:space="preserve"> reflects </w:t>
      </w:r>
      <w:r w:rsidR="00D43766">
        <w:t xml:space="preserve">our </w:t>
      </w:r>
      <w:r w:rsidR="0082425E">
        <w:t xml:space="preserve">findings </w:t>
      </w:r>
      <w:r w:rsidR="00D43766">
        <w:t>that</w:t>
      </w:r>
      <w:r w:rsidR="00424445">
        <w:t xml:space="preserve"> clinicians </w:t>
      </w:r>
      <w:r w:rsidR="00EF20A0">
        <w:t xml:space="preserve">broadly </w:t>
      </w:r>
      <w:r w:rsidR="00D43766">
        <w:t xml:space="preserve">viewed success </w:t>
      </w:r>
      <w:r w:rsidR="0082425E">
        <w:t>in two ways. First, in terms of biomedical treatment outcomes:</w:t>
      </w:r>
    </w:p>
    <w:p w14:paraId="18378B56" w14:textId="1814ED88" w:rsidR="0082425E" w:rsidRPr="005C7E8D" w:rsidRDefault="0082425E" w:rsidP="00C828DF">
      <w:pPr>
        <w:ind w:left="567" w:right="521"/>
        <w:rPr>
          <w:sz w:val="20"/>
          <w:szCs w:val="20"/>
        </w:rPr>
      </w:pPr>
      <w:r w:rsidRPr="000C0E95">
        <w:rPr>
          <w:i/>
          <w:sz w:val="20"/>
          <w:szCs w:val="20"/>
        </w:rPr>
        <w:t>I think [success is based] first and foremost on the outcomes of the consultation. So, the correct diagnosis is made, [and] the correct treatment or investigations are planned</w:t>
      </w:r>
      <w:r w:rsidR="005C7E8D">
        <w:rPr>
          <w:sz w:val="20"/>
          <w:szCs w:val="20"/>
        </w:rPr>
        <w:t xml:space="preserve"> (S8, interview).</w:t>
      </w:r>
    </w:p>
    <w:p w14:paraId="25E92468" w14:textId="4CC64D92" w:rsidR="0082425E" w:rsidRPr="005C7E8D" w:rsidRDefault="0082425E" w:rsidP="00C828DF">
      <w:pPr>
        <w:ind w:left="567" w:right="521"/>
        <w:rPr>
          <w:sz w:val="20"/>
          <w:szCs w:val="20"/>
        </w:rPr>
      </w:pPr>
      <w:r w:rsidRPr="000C0E95">
        <w:rPr>
          <w:i/>
          <w:sz w:val="20"/>
          <w:szCs w:val="20"/>
        </w:rPr>
        <w:t xml:space="preserve">Well </w:t>
      </w:r>
      <w:proofErr w:type="gramStart"/>
      <w:r w:rsidRPr="000C0E95">
        <w:rPr>
          <w:i/>
          <w:sz w:val="20"/>
          <w:szCs w:val="20"/>
        </w:rPr>
        <w:t>obviously</w:t>
      </w:r>
      <w:proofErr w:type="gramEnd"/>
      <w:r w:rsidRPr="000C0E95">
        <w:rPr>
          <w:i/>
          <w:sz w:val="20"/>
          <w:szCs w:val="20"/>
        </w:rPr>
        <w:t xml:space="preserve"> getting somebody better, getting somebody’s blood sugar down, the actual treatment point of view obvio</w:t>
      </w:r>
      <w:r w:rsidR="005C7E8D">
        <w:rPr>
          <w:i/>
          <w:sz w:val="20"/>
          <w:szCs w:val="20"/>
        </w:rPr>
        <w:t>usly, that’s a successful thing</w:t>
      </w:r>
      <w:r w:rsidR="005C7E8D">
        <w:rPr>
          <w:sz w:val="20"/>
          <w:szCs w:val="20"/>
        </w:rPr>
        <w:t xml:space="preserve"> (S7, interview).</w:t>
      </w:r>
    </w:p>
    <w:p w14:paraId="7C266C2A" w14:textId="77777777" w:rsidR="0082425E" w:rsidRDefault="0082425E" w:rsidP="0082425E">
      <w:r>
        <w:t>And second, in terms of developing shared understanding:</w:t>
      </w:r>
    </w:p>
    <w:p w14:paraId="691084E9" w14:textId="546E6091" w:rsidR="0082425E" w:rsidRPr="005C7E8D" w:rsidRDefault="0082425E" w:rsidP="00E5360F">
      <w:pPr>
        <w:ind w:left="567" w:right="521"/>
        <w:rPr>
          <w:sz w:val="20"/>
          <w:szCs w:val="20"/>
        </w:rPr>
      </w:pPr>
      <w:r w:rsidRPr="000C0E95">
        <w:rPr>
          <w:i/>
          <w:sz w:val="20"/>
          <w:szCs w:val="20"/>
        </w:rPr>
        <w:t>When it feels like you’ve reached a shared sort of place and you’re both singing from the same hymn sheet. When it</w:t>
      </w:r>
      <w:r w:rsidR="005C7E8D">
        <w:rPr>
          <w:i/>
          <w:sz w:val="20"/>
          <w:szCs w:val="20"/>
        </w:rPr>
        <w:t xml:space="preserve"> feels like there was agreement</w:t>
      </w:r>
      <w:r w:rsidR="005C7E8D">
        <w:rPr>
          <w:sz w:val="20"/>
          <w:szCs w:val="20"/>
        </w:rPr>
        <w:t xml:space="preserve"> (S8, interview).</w:t>
      </w:r>
    </w:p>
    <w:p w14:paraId="39C7D003" w14:textId="6940721D" w:rsidR="0082425E" w:rsidRPr="005C7E8D" w:rsidRDefault="0082425E" w:rsidP="00E5360F">
      <w:pPr>
        <w:ind w:left="567" w:right="521"/>
        <w:rPr>
          <w:sz w:val="20"/>
          <w:szCs w:val="20"/>
        </w:rPr>
      </w:pPr>
      <w:r w:rsidRPr="000C0E95">
        <w:rPr>
          <w:i/>
          <w:sz w:val="20"/>
          <w:szCs w:val="20"/>
        </w:rPr>
        <w:t>I think a successful</w:t>
      </w:r>
      <w:r w:rsidR="00424445" w:rsidRPr="000C0E95">
        <w:rPr>
          <w:i/>
          <w:sz w:val="20"/>
          <w:szCs w:val="20"/>
        </w:rPr>
        <w:t xml:space="preserve"> [consultation]</w:t>
      </w:r>
      <w:r w:rsidRPr="000C0E95">
        <w:rPr>
          <w:i/>
          <w:sz w:val="20"/>
          <w:szCs w:val="20"/>
        </w:rPr>
        <w:t xml:space="preserve">, for me, is when somebody is happy to open up and talk, </w:t>
      </w:r>
      <w:r w:rsidR="005C7E8D">
        <w:rPr>
          <w:i/>
          <w:sz w:val="20"/>
          <w:szCs w:val="20"/>
        </w:rPr>
        <w:t>and feels comfortable coming in</w:t>
      </w:r>
      <w:r w:rsidR="005C7E8D">
        <w:rPr>
          <w:sz w:val="20"/>
          <w:szCs w:val="20"/>
        </w:rPr>
        <w:t xml:space="preserve"> (S7, interview).</w:t>
      </w:r>
    </w:p>
    <w:p w14:paraId="014DFDC6" w14:textId="5B02721B" w:rsidR="00EF0AF5" w:rsidRDefault="00424445" w:rsidP="00EF0AF5">
      <w:r>
        <w:t xml:space="preserve">Moreover, </w:t>
      </w:r>
      <w:r w:rsidR="0082425E">
        <w:t>as one GP (S8</w:t>
      </w:r>
      <w:r w:rsidR="00162D42">
        <w:t>, interview</w:t>
      </w:r>
      <w:r w:rsidR="0082425E">
        <w:t xml:space="preserve">) noted, </w:t>
      </w:r>
      <w:r>
        <w:t xml:space="preserve">although </w:t>
      </w:r>
      <w:r w:rsidR="0082425E">
        <w:t>“</w:t>
      </w:r>
      <w:r w:rsidR="0082425E" w:rsidRPr="000C0E95">
        <w:rPr>
          <w:i/>
        </w:rPr>
        <w:t>the two elements to a successful consultation don’t always tally together</w:t>
      </w:r>
      <w:r w:rsidRPr="000C0E95">
        <w:rPr>
          <w:i/>
        </w:rPr>
        <w:t xml:space="preserve">… </w:t>
      </w:r>
      <w:r w:rsidR="0082425E" w:rsidRPr="000C0E95">
        <w:rPr>
          <w:i/>
        </w:rPr>
        <w:t>the ideal successful consultation would be th</w:t>
      </w:r>
      <w:r w:rsidR="0083620F" w:rsidRPr="000C0E95">
        <w:rPr>
          <w:i/>
        </w:rPr>
        <w:t>e one where [they do]</w:t>
      </w:r>
      <w:r w:rsidR="0082425E">
        <w:t>”.</w:t>
      </w:r>
    </w:p>
    <w:p w14:paraId="41F105EA" w14:textId="636B2220" w:rsidR="00B9215E" w:rsidRDefault="00DB18D8" w:rsidP="00CE0424">
      <w:pPr>
        <w:ind w:firstLine="567"/>
      </w:pPr>
      <w:r>
        <w:t xml:space="preserve">Mol </w:t>
      </w:r>
      <w:r>
        <w:fldChar w:fldCharType="begin"/>
      </w:r>
      <w:r w:rsidR="00D02E7A">
        <w:instrText xml:space="preserve"> ADDIN EN.CITE &lt;EndNote&gt;&lt;Cite ExcludeAuth="1"&gt;&lt;Author&gt;Mol&lt;/Author&gt;&lt;Year&gt;2002&lt;/Year&gt;&lt;RecNum&gt;9089&lt;/RecNum&gt;&lt;Pages&gt;32&lt;/Pages&gt;&lt;DisplayText&gt;(2002, 32)&lt;/DisplayText&gt;&lt;record&gt;&lt;rec-number&gt;9089&lt;/rec-number&gt;&lt;foreign-keys&gt;&lt;key app="EN" db-id="5fsvt0xpnvsapdee5sypfasxfv2svt0pastt" timestamp="0"&gt;9089&lt;/key&gt;&lt;/foreign-keys&gt;&lt;ref-type name="Book"&gt;6&lt;/ref-type&gt;&lt;contributors&gt;&lt;authors&gt;&lt;author&gt;Mol, A.&lt;/author&gt;&lt;/authors&gt;&lt;/contributors&gt;&lt;titles&gt;&lt;title&gt;The body multiple: ontology in medical practice&lt;/title&gt;&lt;/titles&gt;&lt;dates&gt;&lt;year&gt;2002&lt;/year&gt;&lt;/dates&gt;&lt;pub-location&gt;USA&lt;/pub-location&gt;&lt;publisher&gt;Duke University Press&lt;/publisher&gt;&lt;urls&gt;&lt;/urls&gt;&lt;/record&gt;&lt;/Cite&gt;&lt;/EndNote&gt;</w:instrText>
      </w:r>
      <w:r>
        <w:fldChar w:fldCharType="separate"/>
      </w:r>
      <w:r w:rsidR="00D02E7A">
        <w:rPr>
          <w:noProof/>
        </w:rPr>
        <w:t>(2002, 32)</w:t>
      </w:r>
      <w:r>
        <w:fldChar w:fldCharType="end"/>
      </w:r>
      <w:r w:rsidR="005A6C0E">
        <w:t xml:space="preserve"> suggested</w:t>
      </w:r>
      <w:r>
        <w:t xml:space="preserve"> ‘enact’ is “a word with not too much of an academic history” and that she chose it for that reason. We</w:t>
      </w:r>
      <w:r w:rsidR="004C6298">
        <w:t>, instead,</w:t>
      </w:r>
      <w:r w:rsidR="00AB62FC">
        <w:t xml:space="preserve"> ground our choice of enaction more </w:t>
      </w:r>
      <w:r w:rsidR="00AB62FC">
        <w:lastRenderedPageBreak/>
        <w:t>explicitly in the</w:t>
      </w:r>
      <w:r w:rsidR="0073177B">
        <w:t xml:space="preserve"> </w:t>
      </w:r>
      <w:r w:rsidR="004E1693">
        <w:t xml:space="preserve">enactive turn in cognitive science, which conceives of the living body as “a self-producing and self-maintaining system that enacts or brings forth relevance, and that cognitive processes belong to the relational domain of the living body coupled to its environment.” </w:t>
      </w:r>
      <w:r w:rsidR="004E1693">
        <w:fldChar w:fldCharType="begin"/>
      </w:r>
      <w:r w:rsidR="00D02E7A">
        <w:instrText xml:space="preserve"> ADDIN EN.CITE &lt;EndNote&gt;&lt;Cite&gt;&lt;Author&gt;Varela&lt;/Author&gt;&lt;Year&gt;2016&lt;/Year&gt;&lt;RecNum&gt;8772&lt;/RecNum&gt;&lt;Pages&gt;xxv&lt;/Pages&gt;&lt;DisplayText&gt;(Varela et al., 2016, xxv)&lt;/DisplayText&gt;&lt;record&gt;&lt;rec-number&gt;8772&lt;/rec-number&gt;&lt;foreign-keys&gt;&lt;key app="EN" db-id="5fsvt0xpnvsapdee5sypfasxfv2svt0pastt" timestamp="0"&gt;8772&lt;/key&gt;&lt;/foreign-keys&gt;&lt;ref-type name="Book"&gt;6&lt;/ref-type&gt;&lt;contributors&gt;&lt;authors&gt;&lt;author&gt;Varela, F.J.&lt;/author&gt;&lt;author&gt;Thompson, E.&lt;/author&gt;&lt;author&gt;Rosch, E.&lt;/author&gt;&lt;/authors&gt;&lt;/contributors&gt;&lt;titles&gt;&lt;title&gt;The embodied mind: cognitive science and human experience&lt;/title&gt;&lt;/titles&gt;&lt;dates&gt;&lt;year&gt;2016&lt;/year&gt;&lt;/dates&gt;&lt;pub-location&gt;London&lt;/pub-location&gt;&lt;publisher&gt;The MIT Press&lt;/publisher&gt;&lt;urls&gt;&lt;/urls&gt;&lt;/record&gt;&lt;/Cite&gt;&lt;/EndNote&gt;</w:instrText>
      </w:r>
      <w:r w:rsidR="004E1693">
        <w:fldChar w:fldCharType="separate"/>
      </w:r>
      <w:r w:rsidR="00D02E7A">
        <w:rPr>
          <w:noProof/>
        </w:rPr>
        <w:t>(Varela et al., 2016, xxv)</w:t>
      </w:r>
      <w:r w:rsidR="004E1693">
        <w:fldChar w:fldCharType="end"/>
      </w:r>
      <w:r w:rsidR="004E1693">
        <w:t xml:space="preserve">. </w:t>
      </w:r>
      <w:r w:rsidR="0073177B">
        <w:t>In this regard, sense making</w:t>
      </w:r>
      <w:r w:rsidR="0083620F">
        <w:t xml:space="preserve"> in the consultation</w:t>
      </w:r>
      <w:r w:rsidR="0073177B">
        <w:t xml:space="preserve"> </w:t>
      </w:r>
      <w:r w:rsidR="004C6298">
        <w:t>(and</w:t>
      </w:r>
      <w:r w:rsidR="00696A25">
        <w:t xml:space="preserve"> cognition more generally) is a</w:t>
      </w:r>
      <w:r w:rsidR="00150172">
        <w:t>n</w:t>
      </w:r>
      <w:r w:rsidR="00696A25">
        <w:t xml:space="preserve"> </w:t>
      </w:r>
      <w:r w:rsidR="009F7273">
        <w:t xml:space="preserve">enculturated, </w:t>
      </w:r>
      <w:r w:rsidR="00FA0D1D">
        <w:t>creative</w:t>
      </w:r>
      <w:r w:rsidR="004C6298">
        <w:t xml:space="preserve">, and </w:t>
      </w:r>
      <w:r w:rsidR="0073177B">
        <w:t xml:space="preserve">participatory process </w:t>
      </w:r>
      <w:r w:rsidR="0073177B">
        <w:fldChar w:fldCharType="begin"/>
      </w:r>
      <w:r w:rsidR="00F73261">
        <w:instrText xml:space="preserve"> ADDIN EN.CITE &lt;EndNote&gt;&lt;Cite&gt;&lt;Author&gt;De Jaegher&lt;/Author&gt;&lt;Year&gt;2007&lt;/Year&gt;&lt;RecNum&gt;8900&lt;/RecNum&gt;&lt;DisplayText&gt;(De Jaegher &amp;amp; Di Paolo, 2007; Thompson, 2010)&lt;/DisplayText&gt;&lt;record&gt;&lt;rec-number&gt;8900&lt;/rec-number&gt;&lt;foreign-keys&gt;&lt;key app="EN" db-id="5fsvt0xpnvsapdee5sypfasxfv2svt0pastt" timestamp="0"&gt;8900&lt;/key&gt;&lt;/foreign-keys&gt;&lt;ref-type name="Journal Article"&gt;17&lt;/ref-type&gt;&lt;contributors&gt;&lt;authors&gt;&lt;author&gt;De Jaegher, Hanne&lt;/author&gt;&lt;author&gt;Di Paolo, Ezequiel&lt;/author&gt;&lt;/authors&gt;&lt;/contributors&gt;&lt;titles&gt;&lt;title&gt;Participatory sense-making&lt;/title&gt;&lt;secondary-title&gt;Phenomenology and the Cognitive Sciences&lt;/secondary-title&gt;&lt;/titles&gt;&lt;pages&gt;485-507&lt;/pages&gt;&lt;volume&gt;6&lt;/volume&gt;&lt;number&gt;4&lt;/number&gt;&lt;dates&gt;&lt;year&gt;2007&lt;/year&gt;&lt;pub-dates&gt;&lt;date&gt;2007/12/01&lt;/date&gt;&lt;/pub-dates&gt;&lt;/dates&gt;&lt;isbn&gt;1572-8676&lt;/isbn&gt;&lt;urls&gt;&lt;related-urls&gt;&lt;url&gt;https://doi.org/10.1007/s11097-007-9076-9&lt;/url&gt;&lt;/related-urls&gt;&lt;/urls&gt;&lt;electronic-resource-num&gt;10.1007/s11097-007-9076-9&lt;/electronic-resource-num&gt;&lt;/record&gt;&lt;/Cite&gt;&lt;Cite&gt;&lt;Author&gt;Thompson&lt;/Author&gt;&lt;Year&gt;2010&lt;/Year&gt;&lt;RecNum&gt;8775&lt;/RecNum&gt;&lt;record&gt;&lt;rec-number&gt;8775&lt;/rec-number&gt;&lt;foreign-keys&gt;&lt;key app="EN" db-id="5fsvt0xpnvsapdee5sypfasxfv2svt0pastt" timestamp="0"&gt;8775&lt;/key&gt;&lt;/foreign-keys&gt;&lt;ref-type name="Book"&gt;6&lt;/ref-type&gt;&lt;contributors&gt;&lt;authors&gt;&lt;author&gt;Thompson, Evan&lt;/author&gt;&lt;/authors&gt;&lt;/contributors&gt;&lt;titles&gt;&lt;title&gt;Mind in life: biology, phenomenology, and the sciences of mind&lt;/title&gt;&lt;/titles&gt;&lt;dates&gt;&lt;year&gt;2010&lt;/year&gt;&lt;/dates&gt;&lt;pub-location&gt;USA&lt;/pub-location&gt;&lt;publisher&gt;Harvard University Press&lt;/publisher&gt;&lt;isbn&gt;0674736885&lt;/isbn&gt;&lt;urls&gt;&lt;/urls&gt;&lt;/record&gt;&lt;/Cite&gt;&lt;/EndNote&gt;</w:instrText>
      </w:r>
      <w:r w:rsidR="0073177B">
        <w:fldChar w:fldCharType="separate"/>
      </w:r>
      <w:r w:rsidR="0073177B">
        <w:rPr>
          <w:noProof/>
        </w:rPr>
        <w:t>(De Jaegher &amp; Di Paolo, 2007; Thompson, 2010)</w:t>
      </w:r>
      <w:r w:rsidR="0073177B">
        <w:fldChar w:fldCharType="end"/>
      </w:r>
      <w:r w:rsidR="00F64F97">
        <w:t>.</w:t>
      </w:r>
      <w:r w:rsidR="008C0427">
        <w:t xml:space="preserve"> </w:t>
      </w:r>
      <w:r w:rsidR="00F64F97">
        <w:t xml:space="preserve">The explicitly </w:t>
      </w:r>
      <w:r w:rsidR="00FA0D1D">
        <w:t>creative</w:t>
      </w:r>
      <w:r w:rsidR="00F64F97">
        <w:t xml:space="preserve"> and participatory nature of the general practice consultation was reflected in the views of clinicians.</w:t>
      </w:r>
    </w:p>
    <w:p w14:paraId="11EC11B6" w14:textId="367B1D44" w:rsidR="00F64F97" w:rsidRPr="00E94497" w:rsidRDefault="00F64F97" w:rsidP="001C4F5E">
      <w:pPr>
        <w:ind w:left="567" w:right="521"/>
        <w:rPr>
          <w:sz w:val="20"/>
          <w:szCs w:val="20"/>
        </w:rPr>
      </w:pPr>
      <w:r w:rsidRPr="000C0E95">
        <w:rPr>
          <w:i/>
          <w:sz w:val="20"/>
          <w:szCs w:val="20"/>
        </w:rPr>
        <w:t>I may be wrong, completely wrong there, but it’s an observation I think [it’s like] if you’re kind of doing it like you’re actin</w:t>
      </w:r>
      <w:r w:rsidR="00E94497">
        <w:rPr>
          <w:i/>
          <w:sz w:val="20"/>
          <w:szCs w:val="20"/>
        </w:rPr>
        <w:t>g</w:t>
      </w:r>
      <w:r w:rsidR="00E94497">
        <w:rPr>
          <w:sz w:val="20"/>
          <w:szCs w:val="20"/>
        </w:rPr>
        <w:t xml:space="preserve"> (S13, interview).</w:t>
      </w:r>
    </w:p>
    <w:p w14:paraId="28703EF2" w14:textId="2D9631C0" w:rsidR="00F64F97" w:rsidRPr="00E94497" w:rsidRDefault="00F64F97" w:rsidP="001C4F5E">
      <w:pPr>
        <w:ind w:left="567" w:right="521"/>
        <w:rPr>
          <w:sz w:val="20"/>
          <w:szCs w:val="20"/>
        </w:rPr>
      </w:pPr>
      <w:r w:rsidRPr="000C0E95">
        <w:rPr>
          <w:i/>
          <w:sz w:val="20"/>
          <w:szCs w:val="20"/>
        </w:rPr>
        <w:t>I felt entirely during medical school, and ever since, that I was learning to act, that I was learning a role. Definitely. A clinical role. I often find I put on my stethoscope around my neck and it’s like a priest put</w:t>
      </w:r>
      <w:r w:rsidR="00E94497">
        <w:rPr>
          <w:i/>
          <w:sz w:val="20"/>
          <w:szCs w:val="20"/>
        </w:rPr>
        <w:t>ting on his robes or something</w:t>
      </w:r>
      <w:r w:rsidR="00E94497">
        <w:rPr>
          <w:sz w:val="20"/>
          <w:szCs w:val="20"/>
        </w:rPr>
        <w:t xml:space="preserve"> (S8, interview).</w:t>
      </w:r>
    </w:p>
    <w:p w14:paraId="752B9CDB" w14:textId="1BC20FAE" w:rsidR="00F64F97" w:rsidRPr="00E94497" w:rsidRDefault="008C0427" w:rsidP="001C4F5E">
      <w:pPr>
        <w:ind w:left="567" w:right="521"/>
        <w:rPr>
          <w:sz w:val="20"/>
          <w:szCs w:val="20"/>
        </w:rPr>
      </w:pPr>
      <w:r w:rsidRPr="000C0E95">
        <w:rPr>
          <w:i/>
          <w:sz w:val="20"/>
          <w:szCs w:val="20"/>
        </w:rPr>
        <w:t xml:space="preserve">A lady came in last Friday, I knew what she had as soon as she had opened her mouth. But I didn’t go ‘that’s what you’ve got, here’s your information sheet, go and read that and goodbye’. I listened to her, I examined her, although I didn’t need to… </w:t>
      </w:r>
      <w:r w:rsidR="00F64F97" w:rsidRPr="000C0E95">
        <w:rPr>
          <w:i/>
          <w:sz w:val="20"/>
          <w:szCs w:val="20"/>
        </w:rPr>
        <w:t xml:space="preserve">It’s listening to their symptoms, and sometimes playing a part. </w:t>
      </w:r>
      <w:r w:rsidR="00E94497">
        <w:rPr>
          <w:i/>
          <w:sz w:val="20"/>
          <w:szCs w:val="20"/>
        </w:rPr>
        <w:t>You know, you act like a doctor</w:t>
      </w:r>
      <w:r w:rsidR="00E94497">
        <w:rPr>
          <w:sz w:val="20"/>
          <w:szCs w:val="20"/>
        </w:rPr>
        <w:t xml:space="preserve"> (S11, interview).</w:t>
      </w:r>
    </w:p>
    <w:p w14:paraId="5B847602" w14:textId="70E33EE4" w:rsidR="00F64F97" w:rsidRDefault="008C0427" w:rsidP="003C339C">
      <w:r>
        <w:t>This suggests a</w:t>
      </w:r>
      <w:r w:rsidR="00796210">
        <w:t xml:space="preserve">n </w:t>
      </w:r>
      <w:r w:rsidR="00286B36">
        <w:t xml:space="preserve">important </w:t>
      </w:r>
      <w:r>
        <w:t xml:space="preserve">feature of the general practice consultation: it is not, as might traditionally be assumed, </w:t>
      </w:r>
      <w:r w:rsidR="00C516AA">
        <w:t xml:space="preserve">only </w:t>
      </w:r>
      <w:r>
        <w:t xml:space="preserve">conducted in the indicative mood (things </w:t>
      </w:r>
      <w:r w:rsidR="00C72D77">
        <w:t>‘</w:t>
      </w:r>
      <w:r>
        <w:t>as they are</w:t>
      </w:r>
      <w:r w:rsidR="00C72D77">
        <w:t>’</w:t>
      </w:r>
      <w:r>
        <w:t xml:space="preserve">). It is </w:t>
      </w:r>
      <w:r w:rsidR="00C516AA">
        <w:t>also</w:t>
      </w:r>
      <w:r w:rsidR="007B6281">
        <w:t xml:space="preserve"> </w:t>
      </w:r>
      <w:r>
        <w:t xml:space="preserve">conducted in the </w:t>
      </w:r>
      <w:r w:rsidRPr="008C0427">
        <w:rPr>
          <w:i/>
          <w:iCs/>
        </w:rPr>
        <w:t>subjunctive</w:t>
      </w:r>
      <w:r>
        <w:t xml:space="preserve"> mood (</w:t>
      </w:r>
      <w:r w:rsidR="00C72D77">
        <w:t>things ‘as if they are’).</w:t>
      </w:r>
      <w:r w:rsidR="008F1F6D">
        <w:t xml:space="preserve"> This, we</w:t>
      </w:r>
      <w:r w:rsidR="003C339C">
        <w:t xml:space="preserve"> propose</w:t>
      </w:r>
      <w:r w:rsidR="008F1F6D">
        <w:t xml:space="preserve">, has implications for achieving </w:t>
      </w:r>
      <w:r w:rsidR="0074443B">
        <w:t xml:space="preserve">sustainable </w:t>
      </w:r>
      <w:r w:rsidR="000C0E95">
        <w:t>‘</w:t>
      </w:r>
      <w:r w:rsidR="008F1F6D">
        <w:t>person-centred</w:t>
      </w:r>
      <w:r w:rsidR="000C0E95">
        <w:t>’</w:t>
      </w:r>
      <w:r w:rsidR="008F1F6D">
        <w:t xml:space="preserve"> care in general practice.</w:t>
      </w:r>
    </w:p>
    <w:p w14:paraId="7FA6D610" w14:textId="4640876C" w:rsidR="00B9215E" w:rsidRDefault="008729C8" w:rsidP="008729C8">
      <w:pPr>
        <w:pStyle w:val="Heading2"/>
      </w:pPr>
      <w:r>
        <w:t>Subjunctivity</w:t>
      </w:r>
    </w:p>
    <w:p w14:paraId="271846DB" w14:textId="3FFF6CC6" w:rsidR="007417FB" w:rsidRDefault="008729C8" w:rsidP="000A313E">
      <w:r>
        <w:tab/>
      </w:r>
      <w:r w:rsidR="00DD7D61">
        <w:t>T</w:t>
      </w:r>
      <w:r w:rsidR="00CC15E2">
        <w:t xml:space="preserve">he subjunctive mood is important </w:t>
      </w:r>
      <w:r w:rsidR="00DD7D61">
        <w:t xml:space="preserve">linguistically </w:t>
      </w:r>
      <w:r w:rsidR="00CC15E2">
        <w:t xml:space="preserve">as it allows us to meaningfully discuss a situation for which </w:t>
      </w:r>
      <w:r w:rsidR="009012A1">
        <w:t xml:space="preserve">the required antecedents are not necessarily true (if </w:t>
      </w:r>
      <w:r w:rsidR="001D2255">
        <w:t>they</w:t>
      </w:r>
      <w:r w:rsidR="009012A1">
        <w:t xml:space="preserve"> had done X, </w:t>
      </w:r>
      <w:r w:rsidR="00E800BC">
        <w:t xml:space="preserve">then </w:t>
      </w:r>
      <w:r w:rsidR="009012A1">
        <w:t>Y would have happened).</w:t>
      </w:r>
      <w:r w:rsidR="00043B56">
        <w:t xml:space="preserve"> </w:t>
      </w:r>
      <w:r w:rsidR="008A52CD">
        <w:t>This</w:t>
      </w:r>
      <w:r w:rsidR="009012A1">
        <w:t xml:space="preserve"> is most commonly understood through discussion of counterfactuals. But the subjunctive is not merely constrained to </w:t>
      </w:r>
      <w:r w:rsidR="009012A1">
        <w:lastRenderedPageBreak/>
        <w:t>counterfactuals. Th</w:t>
      </w:r>
      <w:r w:rsidR="00475E03">
        <w:t>e</w:t>
      </w:r>
      <w:r w:rsidR="009012A1">
        <w:t xml:space="preserve"> </w:t>
      </w:r>
      <w:r w:rsidR="00154F7D">
        <w:t xml:space="preserve">inherent </w:t>
      </w:r>
      <w:r w:rsidR="009012A1">
        <w:t xml:space="preserve">layer of past tense morphology (if </w:t>
      </w:r>
      <w:r w:rsidR="00905CC3">
        <w:t>they</w:t>
      </w:r>
      <w:r w:rsidR="009012A1">
        <w:t xml:space="preserve"> had done…) can also </w:t>
      </w:r>
      <w:r w:rsidR="002E3FA1">
        <w:t xml:space="preserve">be </w:t>
      </w:r>
      <w:r w:rsidR="009012A1">
        <w:t xml:space="preserve">interpreted modally as an “exclusion feature” </w:t>
      </w:r>
      <w:r w:rsidR="009012A1">
        <w:fldChar w:fldCharType="begin"/>
      </w:r>
      <w:r w:rsidR="0060549D">
        <w:instrText xml:space="preserve"> ADDIN EN.CITE &lt;EndNote&gt;&lt;Cite&gt;&lt;Author&gt;Iatridou&lt;/Author&gt;&lt;Year&gt;2000&lt;/Year&gt;&lt;RecNum&gt;8982&lt;/RecNum&gt;&lt;Pages&gt;246&lt;/Pages&gt;&lt;DisplayText&gt;(Iatridou, 2000, 246)&lt;/DisplayText&gt;&lt;record&gt;&lt;rec-number&gt;8982&lt;/rec-number&gt;&lt;foreign-keys&gt;&lt;key app="EN" db-id="5fsvt0xpnvsapdee5sypfasxfv2svt0pastt" timestamp="0"&gt;8982&lt;/key&gt;&lt;/foreign-keys&gt;&lt;ref-type name="Journal Article"&gt;17&lt;/ref-type&gt;&lt;contributors&gt;&lt;authors&gt;&lt;author&gt;Iatridou, Sabine&lt;/author&gt;&lt;/authors&gt;&lt;/contributors&gt;&lt;titles&gt;&lt;title&gt;The grammatical ingredients of counterfactuality&lt;/title&gt;&lt;secondary-title&gt;Linguistic Inquiry&lt;/secondary-title&gt;&lt;/titles&gt;&lt;pages&gt;231-270&lt;/pages&gt;&lt;volume&gt;31&lt;/volume&gt;&lt;number&gt;2&lt;/number&gt;&lt;keywords&gt;&lt;keyword&gt;aspect,conditionals,counterfactuals,mood,tense,wishes&lt;/keyword&gt;&lt;/keywords&gt;&lt;dates&gt;&lt;year&gt;2000&lt;/year&gt;&lt;/dates&gt;&lt;urls&gt;&lt;related-urls&gt;&lt;url&gt;https://www.mitpressjournals.org/doi/abs/10.1162/002438900554352&lt;/url&gt;&lt;/related-urls&gt;&lt;/urls&gt;&lt;electronic-resource-num&gt;10.1162/002438900554352&lt;/electronic-resource-num&gt;&lt;/record&gt;&lt;/Cite&gt;&lt;/EndNote&gt;</w:instrText>
      </w:r>
      <w:r w:rsidR="009012A1">
        <w:fldChar w:fldCharType="separate"/>
      </w:r>
      <w:r w:rsidR="0060549D">
        <w:rPr>
          <w:noProof/>
        </w:rPr>
        <w:t>(Iatridou, 2000, 246)</w:t>
      </w:r>
      <w:r w:rsidR="009012A1">
        <w:fldChar w:fldCharType="end"/>
      </w:r>
      <w:r w:rsidR="009012A1">
        <w:t xml:space="preserve">, which “marks the worlds talked about as distinct from the actual world of the speaker” </w:t>
      </w:r>
      <w:r w:rsidR="009012A1">
        <w:fldChar w:fldCharType="begin"/>
      </w:r>
      <w:r w:rsidR="0060549D">
        <w:instrText xml:space="preserve"> ADDIN EN.CITE &lt;EndNote&gt;&lt;Cite&gt;&lt;Author&gt;von Fintel&lt;/Author&gt;&lt;Year&gt;2012&lt;/Year&gt;&lt;RecNum&gt;8980&lt;/RecNum&gt;&lt;Pages&gt;475&lt;/Pages&gt;&lt;DisplayText&gt;(von Fintel, 2012, 475)&lt;/DisplayText&gt;&lt;record&gt;&lt;rec-number&gt;8980&lt;/rec-number&gt;&lt;foreign-keys&gt;&lt;key app="EN" db-id="5fsvt0xpnvsapdee5sypfasxfv2svt0pastt" timestamp="0"&gt;8980&lt;/key&gt;&lt;/foreign-keys&gt;&lt;ref-type name="Book Section"&gt;5&lt;/ref-type&gt;&lt;contributors&gt;&lt;authors&gt;&lt;author&gt;von Fintel, K&lt;/author&gt;&lt;/authors&gt;&lt;secondary-authors&gt;&lt;author&gt;Russell, G.&lt;/author&gt;&lt;author&gt;Graff Fara, D&lt;/author&gt;&lt;/secondary-authors&gt;&lt;/contributors&gt;&lt;titles&gt;&lt;title&gt;Subjunctive conditionals&lt;/title&gt;&lt;secondary-title&gt;The Routledge companion to philosophy of language&lt;/secondary-title&gt;&lt;/titles&gt;&lt;pages&gt;466–477&lt;/pages&gt;&lt;dates&gt;&lt;year&gt;2012&lt;/year&gt;&lt;/dates&gt;&lt;pub-location&gt;New York&lt;/pub-location&gt;&lt;publisher&gt;Routledge&lt;/publisher&gt;&lt;urls&gt;&lt;/urls&gt;&lt;/record&gt;&lt;/Cite&gt;&lt;/EndNote&gt;</w:instrText>
      </w:r>
      <w:r w:rsidR="009012A1">
        <w:fldChar w:fldCharType="separate"/>
      </w:r>
      <w:r w:rsidR="0060549D">
        <w:rPr>
          <w:noProof/>
        </w:rPr>
        <w:t>(von Fintel, 2012, 475)</w:t>
      </w:r>
      <w:r w:rsidR="009012A1">
        <w:fldChar w:fldCharType="end"/>
      </w:r>
      <w:r w:rsidR="009012A1">
        <w:t>.</w:t>
      </w:r>
      <w:r w:rsidR="00043B56">
        <w:t xml:space="preserve"> </w:t>
      </w:r>
      <w:r w:rsidR="00BC79D5">
        <w:t>This is vital for thinking</w:t>
      </w:r>
      <w:r w:rsidR="008F09FA">
        <w:t xml:space="preserve"> beyond what is directly in front of us</w:t>
      </w:r>
      <w:r w:rsidR="00BC79D5">
        <w:t xml:space="preserve"> as it allows the consequent of a conditional to be seriously considered even if the antecedent does not hold outside a particular situation</w:t>
      </w:r>
      <w:r w:rsidR="007417FB">
        <w:t xml:space="preserve">, through what is termed </w:t>
      </w:r>
      <w:r w:rsidR="007417FB" w:rsidRPr="00643300">
        <w:rPr>
          <w:i/>
          <w:iCs/>
        </w:rPr>
        <w:t>subjunctive conditionality</w:t>
      </w:r>
      <w:r w:rsidR="000A3663">
        <w:t xml:space="preserve">. </w:t>
      </w:r>
      <w:r w:rsidR="00043B56">
        <w:t xml:space="preserve">The anthropologist Terrence Deacon </w:t>
      </w:r>
      <w:r w:rsidR="00043B56">
        <w:fldChar w:fldCharType="begin"/>
      </w:r>
      <w:r w:rsidR="00043B56">
        <w:instrText xml:space="preserve"> ADDIN EN.CITE &lt;EndNote&gt;&lt;Cite ExcludeAuth="1"&gt;&lt;Author&gt;Deacon&lt;/Author&gt;&lt;Year&gt;1997&lt;/Year&gt;&lt;RecNum&gt;8985&lt;/RecNum&gt;&lt;DisplayText&gt;(1997)&lt;/DisplayText&gt;&lt;record&gt;&lt;rec-number&gt;8985&lt;/rec-number&gt;&lt;foreign-keys&gt;&lt;key app="EN" db-id="5fsvt0xpnvsapdee5sypfasxfv2svt0pastt" timestamp="0"&gt;8985&lt;/key&gt;&lt;/foreign-keys&gt;&lt;ref-type name="Book"&gt;6&lt;/ref-type&gt;&lt;contributors&gt;&lt;authors&gt;&lt;author&gt;Deacon, T.W.&lt;/author&gt;&lt;/authors&gt;&lt;/contributors&gt;&lt;titles&gt;&lt;title&gt;The symbolic species: the co-evolution of language and the brain&lt;/title&gt;&lt;/titles&gt;&lt;dates&gt;&lt;year&gt;1997&lt;/year&gt;&lt;/dates&gt;&lt;pub-location&gt;USA&lt;/pub-location&gt;&lt;publisher&gt;W.W. Norton &amp;amp; Company Inc&lt;/publisher&gt;&lt;urls&gt;&lt;/urls&gt;&lt;/record&gt;&lt;/Cite&gt;&lt;/EndNote&gt;</w:instrText>
      </w:r>
      <w:r w:rsidR="00043B56">
        <w:fldChar w:fldCharType="separate"/>
      </w:r>
      <w:r w:rsidR="00043B56">
        <w:rPr>
          <w:noProof/>
        </w:rPr>
        <w:t>(1997)</w:t>
      </w:r>
      <w:r w:rsidR="00043B56">
        <w:fldChar w:fldCharType="end"/>
      </w:r>
      <w:r w:rsidR="00043B56">
        <w:t xml:space="preserve"> goes so far as </w:t>
      </w:r>
      <w:r w:rsidR="00F45B86">
        <w:t xml:space="preserve">implying </w:t>
      </w:r>
      <w:r w:rsidR="00043B56">
        <w:t xml:space="preserve">that </w:t>
      </w:r>
      <w:r w:rsidR="00F45B86">
        <w:t xml:space="preserve">this </w:t>
      </w:r>
      <w:r w:rsidR="00043B56">
        <w:t>marks humans out as a symbolic species</w:t>
      </w:r>
      <w:r w:rsidR="000A3663">
        <w:t>,</w:t>
      </w:r>
      <w:r w:rsidR="006772CC">
        <w:t xml:space="preserve"> allowing us </w:t>
      </w:r>
      <w:r w:rsidR="000A3663">
        <w:t xml:space="preserve">to think </w:t>
      </w:r>
      <w:r w:rsidR="003A42CB">
        <w:t>imaginatively</w:t>
      </w:r>
      <w:r w:rsidR="00355CB6">
        <w:t>.</w:t>
      </w:r>
    </w:p>
    <w:p w14:paraId="203B0EB9" w14:textId="038D0E91" w:rsidR="00AC592F" w:rsidRDefault="001B1148" w:rsidP="00003B7A">
      <w:pPr>
        <w:ind w:firstLine="720"/>
      </w:pPr>
      <w:r>
        <w:t xml:space="preserve">Such broad </w:t>
      </w:r>
      <w:r w:rsidR="00DD3FE6">
        <w:t xml:space="preserve">anthropological </w:t>
      </w:r>
      <w:r w:rsidR="009D7F5F">
        <w:t xml:space="preserve">interpretations </w:t>
      </w:r>
      <w:r>
        <w:t xml:space="preserve">notwithstanding, </w:t>
      </w:r>
      <w:r w:rsidR="000B51F5">
        <w:t>i</w:t>
      </w:r>
      <w:r w:rsidR="007417FB">
        <w:t>n the context of general practice</w:t>
      </w:r>
      <w:r w:rsidR="00FF257A">
        <w:t>,</w:t>
      </w:r>
      <w:r w:rsidR="007417FB">
        <w:t xml:space="preserve"> subjunctive conditionality means</w:t>
      </w:r>
      <w:r w:rsidR="00C73244">
        <w:t xml:space="preserve"> </w:t>
      </w:r>
      <w:r w:rsidR="007417FB">
        <w:t xml:space="preserve">that good interpersonal understanding between patient and clinician (the consequent of a conditional) can be seriously considered even if </w:t>
      </w:r>
      <w:r w:rsidR="006508CB">
        <w:t xml:space="preserve">the clinician being genuinely engaged </w:t>
      </w:r>
      <w:r w:rsidR="007417FB">
        <w:t>(the antecedent) does not hold outside the consultatio</w:t>
      </w:r>
      <w:r w:rsidR="00C77199">
        <w:t>n (</w:t>
      </w:r>
      <w:r w:rsidR="006A6787">
        <w:t xml:space="preserve">the </w:t>
      </w:r>
      <w:r w:rsidR="00C77199">
        <w:t>particular situation)</w:t>
      </w:r>
      <w:r w:rsidR="007417FB">
        <w:t>. In the subjunctive mood it does</w:t>
      </w:r>
      <w:r w:rsidR="00F72476">
        <w:t xml:space="preserve"> not </w:t>
      </w:r>
      <w:r w:rsidR="007417FB">
        <w:t>matter if the clinician is still genuinely engaged</w:t>
      </w:r>
      <w:r w:rsidR="00F72476">
        <w:t xml:space="preserve"> out of the practising context</w:t>
      </w:r>
      <w:r w:rsidR="007417FB" w:rsidRPr="007417FB">
        <w:t xml:space="preserve">; it </w:t>
      </w:r>
      <w:r w:rsidR="00312338">
        <w:t xml:space="preserve">only </w:t>
      </w:r>
      <w:r w:rsidR="007417FB" w:rsidRPr="007417FB">
        <w:t xml:space="preserve">matters that they are genuinely engaged during the consultation. </w:t>
      </w:r>
      <w:r w:rsidR="00121999">
        <w:t>To reiterate</w:t>
      </w:r>
      <w:r w:rsidR="000A3663" w:rsidRPr="007417FB">
        <w:t xml:space="preserve"> the words of </w:t>
      </w:r>
      <w:r w:rsidR="00121999">
        <w:t xml:space="preserve">a GP in </w:t>
      </w:r>
      <w:r w:rsidR="000A3663" w:rsidRPr="007417FB">
        <w:t>our study (S13</w:t>
      </w:r>
      <w:r w:rsidR="0029794B">
        <w:t>, interview</w:t>
      </w:r>
      <w:r w:rsidR="000A3663" w:rsidRPr="007417FB">
        <w:t>), it</w:t>
      </w:r>
      <w:r w:rsidR="003A42CB">
        <w:t xml:space="preserve"> i</w:t>
      </w:r>
      <w:r w:rsidR="007417FB" w:rsidRPr="007417FB">
        <w:t>s ok</w:t>
      </w:r>
      <w:r w:rsidR="000A3663" w:rsidRPr="007417FB">
        <w:t xml:space="preserve"> “</w:t>
      </w:r>
      <w:r w:rsidR="007417FB" w:rsidRPr="002A363E">
        <w:rPr>
          <w:i/>
        </w:rPr>
        <w:t>if you’re kind of doing it like you’re acting</w:t>
      </w:r>
      <w:r w:rsidR="000A3663" w:rsidRPr="007417FB">
        <w:t>”.</w:t>
      </w:r>
      <w:r w:rsidR="00D671F1">
        <w:t xml:space="preserve"> This echoes Byron Good’s </w:t>
      </w:r>
      <w:r w:rsidR="00D671F1">
        <w:fldChar w:fldCharType="begin"/>
      </w:r>
      <w:r w:rsidR="0060549D">
        <w:instrText xml:space="preserve"> ADDIN EN.CITE &lt;EndNote&gt;&lt;Cite ExcludeAuth="1"&gt;&lt;Author&gt;Good&lt;/Author&gt;&lt;Year&gt;1994&lt;/Year&gt;&lt;RecNum&gt;8984&lt;/RecNum&gt;&lt;Pages&gt;153&lt;/Pages&gt;&lt;DisplayText&gt;(1994, 153)&lt;/DisplayText&gt;&lt;record&gt;&lt;rec-number&gt;8984&lt;/rec-number&gt;&lt;foreign-keys&gt;&lt;key app="EN" db-id="5fsvt0xpnvsapdee5sypfasxfv2svt0pastt" timestamp="0"&gt;8984&lt;/key&gt;&lt;/foreign-keys&gt;&lt;ref-type name="Book"&gt;6&lt;/ref-type&gt;&lt;contributors&gt;&lt;authors&gt;&lt;author&gt;Good, B.J.&lt;/author&gt;&lt;/authors&gt;&lt;/contributors&gt;&lt;titles&gt;&lt;title&gt;Medicine, rationality, and experience: an anthropological perspective&lt;/title&gt;&lt;/titles&gt;&lt;dates&gt;&lt;year&gt;1994&lt;/year&gt;&lt;/dates&gt;&lt;pub-location&gt;Cambridge&lt;/pub-location&gt;&lt;publisher&gt;Cambridge University Press&lt;/publisher&gt;&lt;urls&gt;&lt;/urls&gt;&lt;/record&gt;&lt;/Cite&gt;&lt;/EndNote&gt;</w:instrText>
      </w:r>
      <w:r w:rsidR="00D671F1">
        <w:fldChar w:fldCharType="separate"/>
      </w:r>
      <w:r w:rsidR="0060549D">
        <w:rPr>
          <w:noProof/>
        </w:rPr>
        <w:t>(1994, 153)</w:t>
      </w:r>
      <w:r w:rsidR="00D671F1">
        <w:fldChar w:fldCharType="end"/>
      </w:r>
      <w:r w:rsidR="00D671F1">
        <w:t xml:space="preserve"> critical account of medical knowledge and practice, in which a “subjunctive world” is </w:t>
      </w:r>
      <w:r w:rsidR="001541F8">
        <w:t xml:space="preserve">important because it is </w:t>
      </w:r>
      <w:r w:rsidR="00D671F1">
        <w:t>one in which “healing is an open possibility”.</w:t>
      </w:r>
    </w:p>
    <w:p w14:paraId="1878AA36" w14:textId="68FB3615" w:rsidR="00475E03" w:rsidRDefault="00475E03" w:rsidP="009076FD">
      <w:r>
        <w:tab/>
      </w:r>
      <w:r w:rsidR="003C05A7">
        <w:t>The turn towards person-centred care explicitly acknowledges both the patient-as-person and the clinician-as-person.</w:t>
      </w:r>
      <w:r w:rsidR="00C176E0">
        <w:t xml:space="preserve"> </w:t>
      </w:r>
      <w:r w:rsidR="003C05A7">
        <w:t>In moving away from a situation in which a patient is “acted on”, person-centred care “highlights the importance of knowing the person behind the patient</w:t>
      </w:r>
      <w:r w:rsidR="00515084">
        <w:t>... in order to engage with the person as an active partner</w:t>
      </w:r>
      <w:r w:rsidR="003C05A7">
        <w:t xml:space="preserve">” </w:t>
      </w:r>
      <w:r w:rsidR="003C05A7">
        <w:fldChar w:fldCharType="begin"/>
      </w:r>
      <w:r w:rsidR="000A313E">
        <w:instrText xml:space="preserve"> ADDIN EN.CITE &lt;EndNote&gt;&lt;Cite&gt;&lt;Author&gt;Ekman&lt;/Author&gt;&lt;Year&gt;2011&lt;/Year&gt;&lt;RecNum&gt;9185&lt;/RecNum&gt;&lt;Pages&gt;249&lt;/Pages&gt;&lt;DisplayText&gt;(Ekman et al., 2011, 249)&lt;/DisplayText&gt;&lt;record&gt;&lt;rec-number&gt;9185&lt;/rec-number&gt;&lt;foreign-keys&gt;&lt;key app="EN" db-id="5fsvt0xpnvsapdee5sypfasxfv2svt0pastt" timestamp="1566900099"&gt;9185&lt;/key&gt;&lt;/foreign-keys&gt;&lt;ref-type name="Journal Article"&gt;17&lt;/ref-type&gt;&lt;contributors&gt;&lt;authors&gt;&lt;author&gt;Ekman, Inger&lt;/author&gt;&lt;author&gt;Swedberg, Karl&lt;/author&gt;&lt;author&gt;Taft, Charles&lt;/author&gt;&lt;author&gt;Lindseth, Anders&lt;/author&gt;&lt;author&gt;Norberg, Astrid&lt;/author&gt;&lt;author&gt;Brink, Eva&lt;/author&gt;&lt;author&gt;Carlsson, Jane&lt;/author&gt;&lt;author&gt;Dahlin-Ivanoff, Synneve&lt;/author&gt;&lt;author&gt;Johansson, Inga-Lill&lt;/author&gt;&lt;author&gt;Kjellgren, Karin&lt;/author&gt;&lt;author&gt;Lidén, Eva&lt;/author&gt;&lt;author&gt;Öhlén, Joakim&lt;/author&gt;&lt;author&gt;Olsson, Lars-Eric&lt;/author&gt;&lt;author&gt;Rosén, Henrik&lt;/author&gt;&lt;author&gt;Rydmark, Martin&lt;/author&gt;&lt;author&gt;Sunnerhagen, Katharina Stibrant&lt;/author&gt;&lt;/authors&gt;&lt;/contributors&gt;&lt;titles&gt;&lt;title&gt;Person-centered care — ready for prime time&lt;/title&gt;&lt;secondary-title&gt;European Journal of Cardiovascular Nursing&lt;/secondary-title&gt;&lt;/titles&gt;&lt;periodical&gt;&lt;full-title&gt;European Journal of Cardiovascular Nursing&lt;/full-title&gt;&lt;/periodical&gt;&lt;pages&gt;248-251&lt;/pages&gt;&lt;volume&gt;10&lt;/volume&gt;&lt;number&gt;4&lt;/number&gt;&lt;dates&gt;&lt;year&gt;2011&lt;/year&gt;&lt;pub-dates&gt;&lt;date&gt;2011/12/01&lt;/date&gt;&lt;/pub-dates&gt;&lt;/dates&gt;&lt;publisher&gt;SAGE Publications&lt;/publisher&gt;&lt;isbn&gt;1474-5151&lt;/isbn&gt;&lt;urls&gt;&lt;related-urls&gt;&lt;url&gt;https://doi.org/10.1016/j.ejcnurse.2011.06.008&lt;/url&gt;&lt;/related-urls&gt;&lt;/urls&gt;&lt;electronic-resource-num&gt;10.1016/j.ejcnurse.2011.06.008&lt;/electronic-resource-num&gt;&lt;access-date&gt;2019/08/27&lt;/access-date&gt;&lt;/record&gt;&lt;/Cite&gt;&lt;/EndNote&gt;</w:instrText>
      </w:r>
      <w:r w:rsidR="003C05A7">
        <w:fldChar w:fldCharType="separate"/>
      </w:r>
      <w:r w:rsidR="003C05A7">
        <w:rPr>
          <w:noProof/>
        </w:rPr>
        <w:t>(Ekman et al., 2011, 249)</w:t>
      </w:r>
      <w:r w:rsidR="003C05A7">
        <w:fldChar w:fldCharType="end"/>
      </w:r>
      <w:r w:rsidR="003C05A7">
        <w:t>.</w:t>
      </w:r>
      <w:r w:rsidR="00515084">
        <w:t xml:space="preserve"> </w:t>
      </w:r>
      <w:r w:rsidR="0040206B">
        <w:t xml:space="preserve">Such an approach suggests that there is a ‘real’ person hiding somewhere behind the mask of the patient, which if the clinician can discover will lead to connection, opening up myriad possibilities for healing. Although we agree </w:t>
      </w:r>
      <w:r w:rsidR="00E800BC">
        <w:t xml:space="preserve">with proponents of person-centred care </w:t>
      </w:r>
      <w:r w:rsidR="0040206B">
        <w:t xml:space="preserve">that the </w:t>
      </w:r>
      <w:r w:rsidR="0040206B">
        <w:lastRenderedPageBreak/>
        <w:t xml:space="preserve">paternalistic model of acting on patients is misguided, our subjunctive interpretation of the consultation suggests that the person-centred approach has </w:t>
      </w:r>
      <w:r w:rsidR="00644A6C">
        <w:t xml:space="preserve">moved </w:t>
      </w:r>
      <w:r w:rsidR="0040206B">
        <w:t>too far towards</w:t>
      </w:r>
      <w:r w:rsidR="00CC0B36">
        <w:t xml:space="preserve"> transcendent sincerity </w:t>
      </w:r>
      <w:r w:rsidR="00391492">
        <w:t xml:space="preserve">– towards searching for unity in </w:t>
      </w:r>
      <w:r w:rsidR="00DF1092">
        <w:t xml:space="preserve">a </w:t>
      </w:r>
      <w:r w:rsidR="00391492">
        <w:t>person –</w:t>
      </w:r>
      <w:r w:rsidR="0040206B">
        <w:t xml:space="preserve"> which may be restricting clinical opportunities.</w:t>
      </w:r>
    </w:p>
    <w:p w14:paraId="0308640D" w14:textId="3B4F95C6" w:rsidR="00787C13" w:rsidRDefault="00334180" w:rsidP="000A313E">
      <w:r>
        <w:tab/>
        <w:t>Through</w:t>
      </w:r>
      <w:r w:rsidR="00E10B85">
        <w:t xml:space="preserve"> our </w:t>
      </w:r>
      <w:r>
        <w:t>modal interpretation</w:t>
      </w:r>
      <w:r w:rsidR="00E10B85">
        <w:t xml:space="preserve"> </w:t>
      </w:r>
      <w:r w:rsidRPr="00334180">
        <w:t>“the subjunctive creates an order that is self-consciously distinct from</w:t>
      </w:r>
      <w:r w:rsidR="000A313E">
        <w:t xml:space="preserve"> other possible social worlds” </w:t>
      </w:r>
      <w:r w:rsidR="000A313E">
        <w:fldChar w:fldCharType="begin"/>
      </w:r>
      <w:r w:rsidR="0060549D">
        <w:instrText xml:space="preserve"> ADDIN EN.CITE &lt;EndNote&gt;&lt;Cite&gt;&lt;Author&gt;Seligman&lt;/Author&gt;&lt;Year&gt;2008&lt;/Year&gt;&lt;RecNum&gt;8964&lt;/RecNum&gt;&lt;Pages&gt;20&lt;/Pages&gt;&lt;DisplayText&gt;(Seligman et al., 2008, 20)&lt;/DisplayText&gt;&lt;record&gt;&lt;rec-number&gt;8964&lt;/rec-number&gt;&lt;foreign-keys&gt;&lt;key app="EN" db-id="5fsvt0xpnvsapdee5sypfasxfv2svt0pastt" timestamp="0"&gt;8964&lt;/key&gt;&lt;/foreign-keys&gt;&lt;ref-type name="Book"&gt;6&lt;/ref-type&gt;&lt;contributors&gt;&lt;authors&gt;&lt;author&gt;Seligman, Adam B.&lt;/author&gt;&lt;author&gt;Weller, R.P.&lt;/author&gt;&lt;author&gt;Puett, M.J.&lt;/author&gt;&lt;author&gt;Simon, B.&lt;/author&gt;&lt;/authors&gt;&lt;/contributors&gt;&lt;titles&gt;&lt;title&gt;Ritual and its consequences: an essay on the limits of sincerity&lt;/title&gt;&lt;/titles&gt;&lt;dates&gt;&lt;year&gt;2008&lt;/year&gt;&lt;/dates&gt;&lt;pub-location&gt;Oxford&lt;/pub-location&gt;&lt;publisher&gt;Oxford University Press&lt;/publisher&gt;&lt;urls&gt;&lt;/urls&gt;&lt;/record&gt;&lt;/Cite&gt;&lt;/EndNote&gt;</w:instrText>
      </w:r>
      <w:r w:rsidR="000A313E">
        <w:fldChar w:fldCharType="separate"/>
      </w:r>
      <w:r w:rsidR="0060549D">
        <w:rPr>
          <w:noProof/>
        </w:rPr>
        <w:t>(Seligman et al., 2008, 20)</w:t>
      </w:r>
      <w:r w:rsidR="000A313E">
        <w:fldChar w:fldCharType="end"/>
      </w:r>
      <w:r w:rsidR="000A313E">
        <w:t xml:space="preserve">. </w:t>
      </w:r>
      <w:r>
        <w:t xml:space="preserve">This allows the clinician to act differently in the consultation than they would elsewhere, which may be beneficial for the patient. As </w:t>
      </w:r>
      <w:r w:rsidRPr="00334180">
        <w:t xml:space="preserve">nurse </w:t>
      </w:r>
      <w:r>
        <w:t xml:space="preserve">in our study </w:t>
      </w:r>
      <w:r w:rsidRPr="00334180">
        <w:t>(S7</w:t>
      </w:r>
      <w:r w:rsidR="007054A2">
        <w:t>, interview</w:t>
      </w:r>
      <w:r w:rsidRPr="00334180">
        <w:t>) noted, “</w:t>
      </w:r>
      <w:r w:rsidRPr="0076609A">
        <w:rPr>
          <w:i/>
        </w:rPr>
        <w:t>I’m not a different person… I’m [just] perhaps a more confident, knowledgeable version of myself than I am at home</w:t>
      </w:r>
      <w:r w:rsidRPr="00334180">
        <w:t>”.</w:t>
      </w:r>
      <w:r w:rsidR="00787C13">
        <w:t xml:space="preserve"> And as a GP (S13</w:t>
      </w:r>
      <w:r w:rsidR="007054A2">
        <w:t>, interview</w:t>
      </w:r>
      <w:r w:rsidR="00787C13">
        <w:t>) suggested, “</w:t>
      </w:r>
      <w:r w:rsidR="00787C13" w:rsidRPr="0076609A">
        <w:rPr>
          <w:i/>
        </w:rPr>
        <w:t>you can never sort of get into a rut and do the same thing every day. You’ve got to be imaginative with how you approach people</w:t>
      </w:r>
      <w:r w:rsidR="00787C13">
        <w:t xml:space="preserve">”. </w:t>
      </w:r>
      <w:r w:rsidR="00C818AE">
        <w:t xml:space="preserve"> </w:t>
      </w:r>
      <w:r w:rsidR="00787C13">
        <w:t>In his account of the human seriousness of play</w:t>
      </w:r>
      <w:r w:rsidR="00FE65ED">
        <w:t xml:space="preserve"> </w:t>
      </w:r>
      <w:r w:rsidR="00787C13">
        <w:t xml:space="preserve">Victor Turner </w:t>
      </w:r>
      <w:r w:rsidR="00787C13">
        <w:fldChar w:fldCharType="begin"/>
      </w:r>
      <w:r w:rsidR="0060549D">
        <w:instrText xml:space="preserve"> ADDIN EN.CITE &lt;EndNote&gt;&lt;Cite ExcludeAuth="1"&gt;&lt;Author&gt;Turner&lt;/Author&gt;&lt;Year&gt;1982&lt;/Year&gt;&lt;RecNum&gt;8986&lt;/RecNum&gt;&lt;Pages&gt;93&lt;/Pages&gt;&lt;DisplayText&gt;(1982, 93)&lt;/DisplayText&gt;&lt;record&gt;&lt;rec-number&gt;8986&lt;/rec-number&gt;&lt;foreign-keys&gt;&lt;key app="EN" db-id="5fsvt0xpnvsapdee5sypfasxfv2svt0pastt" timestamp="0"&gt;8986&lt;/key&gt;&lt;/foreign-keys&gt;&lt;ref-type name="Book"&gt;6&lt;/ref-type&gt;&lt;contributors&gt;&lt;authors&gt;&lt;author&gt;Turner, V&lt;/author&gt;&lt;/authors&gt;&lt;/contributors&gt;&lt;titles&gt;&lt;title&gt;From ritual to theatre: the human seriousness of play&lt;/title&gt;&lt;/titles&gt;&lt;dates&gt;&lt;year&gt;1982&lt;/year&gt;&lt;/dates&gt;&lt;pub-location&gt;New York&lt;/pub-location&gt;&lt;publisher&gt;PAJ Publications&lt;/publisher&gt;&lt;urls&gt;&lt;/urls&gt;&lt;/record&gt;&lt;/Cite&gt;&lt;/EndNote&gt;</w:instrText>
      </w:r>
      <w:r w:rsidR="00787C13">
        <w:fldChar w:fldCharType="separate"/>
      </w:r>
      <w:r w:rsidR="0060549D">
        <w:rPr>
          <w:noProof/>
        </w:rPr>
        <w:t>(1982, 93)</w:t>
      </w:r>
      <w:r w:rsidR="00787C13">
        <w:fldChar w:fldCharType="end"/>
      </w:r>
      <w:r w:rsidR="00787C13">
        <w:t xml:space="preserve"> conceived of this ‘acting differently’</w:t>
      </w:r>
      <w:r w:rsidR="00C26F59">
        <w:t xml:space="preserve"> – </w:t>
      </w:r>
      <w:r w:rsidR="00C45AD9">
        <w:t xml:space="preserve">of </w:t>
      </w:r>
      <w:r w:rsidR="00C26F59">
        <w:t>the importance of our imagination –</w:t>
      </w:r>
      <w:r w:rsidR="00787C13">
        <w:t xml:space="preserve"> as “</w:t>
      </w:r>
      <w:r w:rsidR="00787C13">
        <w:rPr>
          <w:i/>
          <w:iCs/>
        </w:rPr>
        <w:t>poiesis</w:t>
      </w:r>
      <w:r w:rsidR="00787C13">
        <w:t xml:space="preserve">, rather than </w:t>
      </w:r>
      <w:r w:rsidR="00787C13">
        <w:rPr>
          <w:i/>
          <w:iCs/>
        </w:rPr>
        <w:t>mimesis</w:t>
      </w:r>
      <w:r w:rsidR="00787C13">
        <w:t>: making, not faking”. This meets our Deweyan notion that habits</w:t>
      </w:r>
      <w:r w:rsidR="000E6942">
        <w:t>, being flexible not fixed,</w:t>
      </w:r>
      <w:r w:rsidR="00787C13">
        <w:t xml:space="preserve"> are creative and transformative</w:t>
      </w:r>
      <w:r w:rsidR="004C19E3">
        <w:t>.</w:t>
      </w:r>
    </w:p>
    <w:p w14:paraId="0C7F3335" w14:textId="4338D44D" w:rsidR="004C19E3" w:rsidRDefault="004C19E3" w:rsidP="00B57134">
      <w:pPr>
        <w:ind w:firstLine="567"/>
      </w:pPr>
      <w:r>
        <w:t>Furthermore, i</w:t>
      </w:r>
      <w:r w:rsidR="00334180">
        <w:t xml:space="preserve">f </w:t>
      </w:r>
      <w:r w:rsidR="00F810B4">
        <w:t>we</w:t>
      </w:r>
      <w:r w:rsidR="00334180">
        <w:t xml:space="preserve"> accept</w:t>
      </w:r>
      <w:r w:rsidR="00F810B4">
        <w:t xml:space="preserve"> the</w:t>
      </w:r>
      <w:r w:rsidR="00334180">
        <w:t xml:space="preserve"> proposition that consultations are collaboratively enacted, then we also don’t want the </w:t>
      </w:r>
      <w:r w:rsidR="00334180" w:rsidRPr="00391492">
        <w:rPr>
          <w:i/>
          <w:iCs/>
        </w:rPr>
        <w:t xml:space="preserve">patient </w:t>
      </w:r>
      <w:r w:rsidR="00334180">
        <w:t xml:space="preserve">to </w:t>
      </w:r>
      <w:r w:rsidR="00391492">
        <w:t xml:space="preserve">be </w:t>
      </w:r>
      <w:r w:rsidR="00334180">
        <w:t xml:space="preserve">as they are </w:t>
      </w:r>
      <w:r w:rsidR="0005596C">
        <w:t xml:space="preserve">outside the consultation </w:t>
      </w:r>
      <w:r w:rsidR="00334180">
        <w:t>either.</w:t>
      </w:r>
      <w:r w:rsidR="00391492">
        <w:t xml:space="preserve"> </w:t>
      </w:r>
      <w:r w:rsidR="004F75FC">
        <w:t>It</w:t>
      </w:r>
      <w:r w:rsidR="00391492">
        <w:t xml:space="preserve"> is beneficial if</w:t>
      </w:r>
      <w:r w:rsidR="00916606">
        <w:t xml:space="preserve">, </w:t>
      </w:r>
      <w:r w:rsidR="00391492">
        <w:t xml:space="preserve">in some way, </w:t>
      </w:r>
      <w:r w:rsidR="00916606">
        <w:t xml:space="preserve">they </w:t>
      </w:r>
      <w:r w:rsidR="00391492">
        <w:t xml:space="preserve">play their role too. Not the </w:t>
      </w:r>
      <w:r w:rsidR="00C61A79">
        <w:t xml:space="preserve">Parsonian </w:t>
      </w:r>
      <w:r w:rsidR="00391492">
        <w:t>role of the docile patient to be ‘acted on’, but the engaged patient to ‘enact with’.</w:t>
      </w:r>
      <w:r w:rsidR="00EF69E7">
        <w:t xml:space="preserve"> We suggest that by practising subjunctively, clinicians can</w:t>
      </w:r>
      <w:r w:rsidR="00C2042F">
        <w:t xml:space="preserve"> create the conditions to</w:t>
      </w:r>
      <w:r w:rsidR="00EF69E7">
        <w:t xml:space="preserve"> help patients become what Epstein</w:t>
      </w:r>
      <w:r w:rsidR="009C5919">
        <w:t xml:space="preserve"> </w:t>
      </w:r>
      <w:r w:rsidR="009C5919">
        <w:fldChar w:fldCharType="begin"/>
      </w:r>
      <w:r w:rsidR="0060549D">
        <w:instrText xml:space="preserve"> ADDIN EN.CITE &lt;EndNote&gt;&lt;Cite ExcludeAuth="1"&gt;&lt;Author&gt;Epstein&lt;/Author&gt;&lt;Year&gt;2017&lt;/Year&gt;&lt;RecNum&gt;9193&lt;/RecNum&gt;&lt;Pages&gt;289&lt;/Pages&gt;&lt;DisplayText&gt;(2017, 289)&lt;/DisplayText&gt;&lt;record&gt;&lt;rec-number&gt;9193&lt;/rec-number&gt;&lt;foreign-keys&gt;&lt;key app="EN" db-id="5fsvt0xpnvsapdee5sypfasxfv2svt0pastt" timestamp="1567092363"&gt;9193&lt;/key&gt;&lt;/foreign-keys&gt;&lt;ref-type name="Book"&gt;6&lt;/ref-type&gt;&lt;contributors&gt;&lt;authors&gt;&lt;author&gt;Epstein, R&lt;/author&gt;&lt;/authors&gt;&lt;/contributors&gt;&lt;titles&gt;&lt;title&gt;Attending: medicine, mindfulness, and humanity&lt;/title&gt;&lt;/titles&gt;&lt;dates&gt;&lt;year&gt;2017&lt;/year&gt;&lt;/dates&gt;&lt;pub-location&gt;New York&lt;/pub-location&gt;&lt;publisher&gt;Scribner&lt;/publisher&gt;&lt;urls&gt;&lt;/urls&gt;&lt;/record&gt;&lt;/Cite&gt;&lt;/EndNote&gt;</w:instrText>
      </w:r>
      <w:r w:rsidR="009C5919">
        <w:fldChar w:fldCharType="separate"/>
      </w:r>
      <w:r w:rsidR="0060549D">
        <w:rPr>
          <w:noProof/>
        </w:rPr>
        <w:t>(2017, 289)</w:t>
      </w:r>
      <w:r w:rsidR="009C5919">
        <w:fldChar w:fldCharType="end"/>
      </w:r>
      <w:r w:rsidR="00EF69E7">
        <w:t xml:space="preserve"> terms a “mindful patient</w:t>
      </w:r>
      <w:r w:rsidR="009C5919">
        <w:t>”</w:t>
      </w:r>
      <w:r w:rsidR="00EF69E7">
        <w:t xml:space="preserve">, </w:t>
      </w:r>
      <w:r w:rsidR="009C5919">
        <w:t>improving potential for a good treatment outcome.</w:t>
      </w:r>
      <w:r w:rsidR="00787C13">
        <w:t xml:space="preserve"> This suggests an interpretation of person-centred care in which the patient-person distinction is not seen</w:t>
      </w:r>
      <w:r w:rsidR="00B57134">
        <w:t xml:space="preserve"> </w:t>
      </w:r>
      <w:r w:rsidR="00787C13">
        <w:t>pejoratively.</w:t>
      </w:r>
      <w:r>
        <w:t xml:space="preserve"> By both clinician and patient ‘acting differently’ in a consultation they create a social world which is “temporary, fragile to be sure, but not false – a world </w:t>
      </w:r>
      <w:r>
        <w:lastRenderedPageBreak/>
        <w:t xml:space="preserve">where differences can be accommodated, tolerance enacted (if not fully understood) and openness to others maintained.” </w:t>
      </w:r>
      <w:r>
        <w:fldChar w:fldCharType="begin"/>
      </w:r>
      <w:r w:rsidR="0060549D">
        <w:instrText xml:space="preserve"> ADDIN EN.CITE &lt;EndNote&gt;&lt;Cite&gt;&lt;Author&gt;Seligman&lt;/Author&gt;&lt;Year&gt;2010&lt;/Year&gt;&lt;RecNum&gt;8949&lt;/RecNum&gt;&lt;Pages&gt;15&lt;/Pages&gt;&lt;DisplayText&gt;(Seligman, 2010, 15)&lt;/DisplayText&gt;&lt;record&gt;&lt;rec-number&gt;8949&lt;/rec-number&gt;&lt;foreign-keys&gt;&lt;key app="EN" db-id="5fsvt0xpnvsapdee5sypfasxfv2svt0pastt" timestamp="0"&gt;8949&lt;/key&gt;&lt;/foreign-keys&gt;&lt;ref-type name="Journal Article"&gt;17&lt;/ref-type&gt;&lt;contributors&gt;&lt;authors&gt;&lt;author&gt;Seligman, Adam B.&lt;/author&gt;&lt;/authors&gt;&lt;/contributors&gt;&lt;titles&gt;&lt;title&gt;Ritual and sincerity: certitude and the other&lt;/title&gt;&lt;secondary-title&gt;Philosophy &amp;amp; Social Criticism&lt;/secondary-title&gt;&lt;/titles&gt;&lt;pages&gt;9-39&lt;/pages&gt;&lt;volume&gt;36&lt;/volume&gt;&lt;number&gt;1&lt;/number&gt;&lt;keywords&gt;&lt;keyword&gt;boundaries,fundamentalism,modernity,ritual,sincerity,subjunctive&lt;/keyword&gt;&lt;/keywords&gt;&lt;dates&gt;&lt;year&gt;2010&lt;/year&gt;&lt;/dates&gt;&lt;urls&gt;&lt;related-urls&gt;&lt;url&gt;https://journals.sagepub.com/doi/abs/10.1177/0191453709348416&lt;/url&gt;&lt;/related-urls&gt;&lt;/urls&gt;&lt;electronic-resource-num&gt;10.1177/0191453709348416&lt;/electronic-resource-num&gt;&lt;/record&gt;&lt;/Cite&gt;&lt;/EndNote&gt;</w:instrText>
      </w:r>
      <w:r>
        <w:fldChar w:fldCharType="separate"/>
      </w:r>
      <w:r w:rsidR="0060549D">
        <w:rPr>
          <w:noProof/>
        </w:rPr>
        <w:t>(Seligman, 2010, 15)</w:t>
      </w:r>
      <w:r>
        <w:fldChar w:fldCharType="end"/>
      </w:r>
      <w:r w:rsidR="00E94497">
        <w:t xml:space="preserve">. In the words of a nurse </w:t>
      </w:r>
      <w:r>
        <w:t>in our study:</w:t>
      </w:r>
    </w:p>
    <w:p w14:paraId="06DC23A4" w14:textId="486D40E5" w:rsidR="004C19E3" w:rsidRPr="00E94497" w:rsidRDefault="004C19E3" w:rsidP="004C19E3">
      <w:pPr>
        <w:ind w:left="567" w:right="521"/>
      </w:pPr>
      <w:r w:rsidRPr="0076609A">
        <w:rPr>
          <w:i/>
          <w:sz w:val="20"/>
          <w:szCs w:val="20"/>
        </w:rPr>
        <w:t>Because, sitting in here, in my uniform, I’m not somebody just wandering down the street or meeting them in the shop or having a cup of coffee. It’s like a closed area, and they can sit and talk to me about things they know won’t go beyond the door</w:t>
      </w:r>
      <w:r w:rsidR="00E94497">
        <w:rPr>
          <w:sz w:val="20"/>
          <w:szCs w:val="20"/>
        </w:rPr>
        <w:t xml:space="preserve"> (S7, interview).</w:t>
      </w:r>
    </w:p>
    <w:p w14:paraId="2CD4AE21" w14:textId="5DF39075" w:rsidR="007B1577" w:rsidRDefault="004C19E3" w:rsidP="00185C06">
      <w:pPr>
        <w:ind w:firstLine="567"/>
      </w:pPr>
      <w:r>
        <w:tab/>
      </w:r>
      <w:r w:rsidR="00027F98">
        <w:t>In framing interpersonal relationship building as a</w:t>
      </w:r>
      <w:r w:rsidR="00502641">
        <w:t>n imaginative</w:t>
      </w:r>
      <w:r w:rsidR="00027F98">
        <w:t xml:space="preserve"> and generative process,</w:t>
      </w:r>
      <w:r w:rsidR="007B1577">
        <w:t xml:space="preserve"> subjunctivity may </w:t>
      </w:r>
      <w:r w:rsidR="007160A5">
        <w:t xml:space="preserve">also </w:t>
      </w:r>
      <w:r w:rsidR="007B1577">
        <w:t>allow clinicians to be more resilient</w:t>
      </w:r>
      <w:r w:rsidR="00185C06">
        <w:t xml:space="preserve">. </w:t>
      </w:r>
      <w:r w:rsidR="00044AC9">
        <w:t>A</w:t>
      </w:r>
      <w:r w:rsidR="007B1577">
        <w:t>s one GP (S13</w:t>
      </w:r>
      <w:r w:rsidR="002E4817">
        <w:t>, interview</w:t>
      </w:r>
      <w:r w:rsidR="007B1577">
        <w:t>) noted, “</w:t>
      </w:r>
      <w:r w:rsidR="007B1577" w:rsidRPr="0076609A">
        <w:rPr>
          <w:i/>
        </w:rPr>
        <w:t xml:space="preserve">GPs who perhaps struggle with projecting something, maybe find the job more stressful… you have to have a persona which you portray, and if you can’t do that I think that it would be </w:t>
      </w:r>
      <w:proofErr w:type="gramStart"/>
      <w:r w:rsidR="007B1577" w:rsidRPr="0076609A">
        <w:rPr>
          <w:i/>
        </w:rPr>
        <w:t>exhausting</w:t>
      </w:r>
      <w:proofErr w:type="gramEnd"/>
      <w:r w:rsidR="007B1577" w:rsidRPr="0076609A">
        <w:rPr>
          <w:i/>
        </w:rPr>
        <w:t xml:space="preserve"> and I think it would finish you</w:t>
      </w:r>
      <w:r w:rsidR="007B1577">
        <w:t>”. The importance of a ‘clinical role’ is reflected in the views of other GPs who noted the difficulty in offering medical advice outside the clinical setting:</w:t>
      </w:r>
    </w:p>
    <w:p w14:paraId="7628EDE5" w14:textId="5B4FF061" w:rsidR="007B1577" w:rsidRDefault="007B1577" w:rsidP="00D74FCF">
      <w:pPr>
        <w:ind w:left="567" w:right="521"/>
        <w:rPr>
          <w:sz w:val="20"/>
          <w:szCs w:val="20"/>
        </w:rPr>
      </w:pPr>
      <w:r w:rsidRPr="0076609A">
        <w:rPr>
          <w:i/>
          <w:sz w:val="20"/>
          <w:szCs w:val="20"/>
        </w:rPr>
        <w:t xml:space="preserve">I find it difficult if people tackle me for ad hoc consultations outside of work. I </w:t>
      </w:r>
      <w:r w:rsidR="00BA7F0E" w:rsidRPr="0076609A">
        <w:rPr>
          <w:i/>
          <w:sz w:val="20"/>
          <w:szCs w:val="20"/>
        </w:rPr>
        <w:t xml:space="preserve">[have to] </w:t>
      </w:r>
      <w:r w:rsidRPr="0076609A">
        <w:rPr>
          <w:i/>
          <w:sz w:val="20"/>
          <w:szCs w:val="20"/>
        </w:rPr>
        <w:t xml:space="preserve">change from being my usual ‘self’ in society to </w:t>
      </w:r>
      <w:proofErr w:type="gramStart"/>
      <w:r w:rsidRPr="0076609A">
        <w:rPr>
          <w:i/>
          <w:sz w:val="20"/>
          <w:szCs w:val="20"/>
        </w:rPr>
        <w:t>being</w:t>
      </w:r>
      <w:proofErr w:type="gramEnd"/>
      <w:r w:rsidRPr="0076609A">
        <w:rPr>
          <w:i/>
          <w:sz w:val="20"/>
          <w:szCs w:val="20"/>
        </w:rPr>
        <w:t xml:space="preserve"> my ‘doctoring self’</w:t>
      </w:r>
      <w:r w:rsidR="00E94497">
        <w:rPr>
          <w:sz w:val="20"/>
          <w:szCs w:val="20"/>
        </w:rPr>
        <w:t xml:space="preserve"> (S11, interview).</w:t>
      </w:r>
    </w:p>
    <w:p w14:paraId="1B3B5617" w14:textId="19F3EF5D" w:rsidR="007B1577" w:rsidRDefault="007B1577" w:rsidP="00D74FCF">
      <w:pPr>
        <w:ind w:left="567" w:right="521"/>
        <w:rPr>
          <w:sz w:val="20"/>
          <w:szCs w:val="20"/>
        </w:rPr>
      </w:pPr>
      <w:r w:rsidRPr="0076609A">
        <w:rPr>
          <w:i/>
          <w:sz w:val="20"/>
          <w:szCs w:val="20"/>
        </w:rPr>
        <w:t>It becomes hard when things overlap, when there’s not a clear defining line. So, for example, if a family member asks you a medical problem, that’s a difficult one</w:t>
      </w:r>
      <w:r w:rsidR="00E94497">
        <w:rPr>
          <w:sz w:val="20"/>
          <w:szCs w:val="20"/>
        </w:rPr>
        <w:t xml:space="preserve"> (S8, interview).</w:t>
      </w:r>
    </w:p>
    <w:p w14:paraId="37F5CE33" w14:textId="44AF4654" w:rsidR="00B746D9" w:rsidRDefault="004D3C4F" w:rsidP="00087CEB">
      <w:pPr>
        <w:ind w:firstLine="567"/>
      </w:pPr>
      <w:r>
        <w:t>Moreover</w:t>
      </w:r>
      <w:r w:rsidR="007B1577">
        <w:t xml:space="preserve">, clinicians did not </w:t>
      </w:r>
      <w:r w:rsidR="00816238">
        <w:t xml:space="preserve">take ethical issue </w:t>
      </w:r>
      <w:r w:rsidR="007B1577">
        <w:t>with the adoption of different clinical roles</w:t>
      </w:r>
      <w:r w:rsidR="00087CEB">
        <w:t xml:space="preserve"> insofar as they did not see it as a form of deception</w:t>
      </w:r>
      <w:r w:rsidR="00FA0D1D">
        <w:t xml:space="preserve">. As </w:t>
      </w:r>
      <w:proofErr w:type="gramStart"/>
      <w:r w:rsidR="00FA0D1D">
        <w:t>a</w:t>
      </w:r>
      <w:proofErr w:type="gramEnd"/>
      <w:r w:rsidR="00FA0D1D">
        <w:t xml:space="preserve"> HCA</w:t>
      </w:r>
      <w:r w:rsidR="007B1577">
        <w:t xml:space="preserve"> (S4</w:t>
      </w:r>
      <w:r w:rsidR="00087CEB">
        <w:t>, interview</w:t>
      </w:r>
      <w:r w:rsidR="007B1577">
        <w:t>) noted, “</w:t>
      </w:r>
      <w:r w:rsidR="007B1577" w:rsidRPr="0076609A">
        <w:rPr>
          <w:i/>
        </w:rPr>
        <w:t>I don’t think I’m consciously trying to play out, you know, like some sort of role. But I think, just by putting the uniform on, you are in a different role</w:t>
      </w:r>
      <w:r w:rsidR="007B1577">
        <w:t>”. And as a GP (S13</w:t>
      </w:r>
      <w:r w:rsidR="00087CEB">
        <w:t>, interview</w:t>
      </w:r>
      <w:r w:rsidR="007B1577">
        <w:t>)</w:t>
      </w:r>
      <w:r w:rsidR="00EE4D89">
        <w:t xml:space="preserve"> reflected</w:t>
      </w:r>
      <w:r w:rsidR="007B1577">
        <w:t>, “</w:t>
      </w:r>
      <w:r w:rsidR="007B1577" w:rsidRPr="0076609A">
        <w:rPr>
          <w:i/>
        </w:rPr>
        <w:t>there’s an argument that you lose some sort of social integrity in a way [by acting differently in different situations], but then I think actually that’s who you are, your ability to do that makes you who you are so it doesn’t really matter in that sense</w:t>
      </w:r>
      <w:r w:rsidR="007B1577">
        <w:t>”.</w:t>
      </w:r>
    </w:p>
    <w:p w14:paraId="787884CC" w14:textId="2C5D36F4" w:rsidR="00B746D9" w:rsidRDefault="00B746D9" w:rsidP="00B746D9">
      <w:pPr>
        <w:pStyle w:val="Heading2"/>
      </w:pPr>
      <w:r>
        <w:lastRenderedPageBreak/>
        <w:t>Subjunctive medicine</w:t>
      </w:r>
    </w:p>
    <w:p w14:paraId="57C671EB" w14:textId="7C29CC2B" w:rsidR="00334180" w:rsidRDefault="00556337" w:rsidP="009A11DC">
      <w:pPr>
        <w:ind w:firstLine="567"/>
      </w:pPr>
      <w:r>
        <w:t>By</w:t>
      </w:r>
      <w:r w:rsidR="00FD5E3B">
        <w:t xml:space="preserve"> conducting consultations </w:t>
      </w:r>
      <w:r w:rsidR="002E21D5">
        <w:t xml:space="preserve">as much </w:t>
      </w:r>
      <w:r w:rsidR="00FD5E3B">
        <w:t>in the subjunctive</w:t>
      </w:r>
      <w:r w:rsidR="002E21D5">
        <w:t xml:space="preserve"> as the indicative</w:t>
      </w:r>
      <w:r w:rsidR="00FD5E3B">
        <w:t xml:space="preserve"> mood</w:t>
      </w:r>
      <w:r w:rsidR="00F12BBB">
        <w:t>,</w:t>
      </w:r>
      <w:r w:rsidR="00FD5E3B">
        <w:t xml:space="preserve"> c</w:t>
      </w:r>
      <w:r w:rsidR="00A51E42">
        <w:t>linicians in our study did not imitate</w:t>
      </w:r>
      <w:r w:rsidR="00B746D9">
        <w:t xml:space="preserve"> their role</w:t>
      </w:r>
      <w:r w:rsidR="00A51E42">
        <w:t xml:space="preserve"> but </w:t>
      </w:r>
      <w:r w:rsidR="00FD5E3B">
        <w:t xml:space="preserve">constantly </w:t>
      </w:r>
      <w:r w:rsidR="00A51E42">
        <w:t>re-made it through collaboratively enacting each consultation anew.</w:t>
      </w:r>
      <w:r w:rsidR="00FD5E3B">
        <w:t xml:space="preserve"> We term this mode of clinical practice </w:t>
      </w:r>
      <w:r w:rsidR="00FD5E3B">
        <w:rPr>
          <w:i/>
          <w:iCs/>
        </w:rPr>
        <w:t xml:space="preserve">subjunctive </w:t>
      </w:r>
      <w:proofErr w:type="gramStart"/>
      <w:r w:rsidR="00FD5E3B">
        <w:rPr>
          <w:i/>
          <w:iCs/>
        </w:rPr>
        <w:t>medicine</w:t>
      </w:r>
      <w:r w:rsidR="00274957">
        <w:rPr>
          <w:iCs/>
        </w:rPr>
        <w:t>,</w:t>
      </w:r>
      <w:r w:rsidR="00FD5E3B">
        <w:t xml:space="preserve"> and</w:t>
      </w:r>
      <w:proofErr w:type="gramEnd"/>
      <w:r w:rsidR="00FD5E3B">
        <w:t xml:space="preserve"> suggest it may be a useful way to </w:t>
      </w:r>
      <w:r w:rsidR="00EE28CA">
        <w:t xml:space="preserve">sustainably </w:t>
      </w:r>
      <w:r w:rsidR="00CC3155">
        <w:t xml:space="preserve">develop </w:t>
      </w:r>
      <w:r w:rsidR="004E6DD2">
        <w:t>the multiple, flexible habits necessary</w:t>
      </w:r>
      <w:r w:rsidR="00FD5E3B">
        <w:t xml:space="preserve"> </w:t>
      </w:r>
      <w:r w:rsidR="004E6DD2">
        <w:t>to achieve</w:t>
      </w:r>
      <w:r w:rsidR="0076609A">
        <w:t xml:space="preserve"> the aims of</w:t>
      </w:r>
      <w:r w:rsidR="004E6DD2">
        <w:t xml:space="preserve"> </w:t>
      </w:r>
      <w:r w:rsidR="00FD5E3B">
        <w:t>person-centred care in general practice.</w:t>
      </w:r>
      <w:r>
        <w:t xml:space="preserve"> To summarise, we propose three </w:t>
      </w:r>
      <w:r w:rsidR="002437B8">
        <w:t>principal</w:t>
      </w:r>
      <w:r w:rsidR="00647ACE">
        <w:t xml:space="preserve"> </w:t>
      </w:r>
      <w:r>
        <w:t>actions that comprise subjunctive medicine</w:t>
      </w:r>
      <w:r w:rsidR="002F681F">
        <w:t>.</w:t>
      </w:r>
    </w:p>
    <w:p w14:paraId="13E8EF87" w14:textId="5E94AD46" w:rsidR="0028080B" w:rsidRDefault="0028080B" w:rsidP="00AA336D">
      <w:pPr>
        <w:pStyle w:val="ListParagraph"/>
        <w:numPr>
          <w:ilvl w:val="0"/>
          <w:numId w:val="6"/>
        </w:numPr>
      </w:pPr>
      <w:r>
        <w:t xml:space="preserve">Conceive </w:t>
      </w:r>
      <w:r w:rsidR="00B96266">
        <w:t xml:space="preserve">of </w:t>
      </w:r>
      <w:r>
        <w:t>each consultation as collaboratively enacted anew</w:t>
      </w:r>
      <w:r w:rsidR="00AA336D">
        <w:t>.</w:t>
      </w:r>
    </w:p>
    <w:p w14:paraId="65232176" w14:textId="10073CB4" w:rsidR="00AB7BDC" w:rsidRDefault="006F6E3C" w:rsidP="00AA336D">
      <w:pPr>
        <w:pStyle w:val="ListParagraph"/>
        <w:numPr>
          <w:ilvl w:val="0"/>
          <w:numId w:val="6"/>
        </w:numPr>
      </w:pPr>
      <w:r>
        <w:t>E</w:t>
      </w:r>
      <w:r w:rsidR="00A45151">
        <w:t xml:space="preserve">xploit the importance of </w:t>
      </w:r>
      <w:r w:rsidR="00D67B2E">
        <w:t>the imagination</w:t>
      </w:r>
      <w:r w:rsidR="00A45151">
        <w:t xml:space="preserve"> in </w:t>
      </w:r>
      <w:r>
        <w:t xml:space="preserve">developing </w:t>
      </w:r>
      <w:r w:rsidR="00A45151">
        <w:t>interpersonal relationships.</w:t>
      </w:r>
    </w:p>
    <w:p w14:paraId="4C051920" w14:textId="0A072F5C" w:rsidR="000A6980" w:rsidRDefault="000121A5" w:rsidP="000B0359">
      <w:pPr>
        <w:pStyle w:val="ListParagraph"/>
        <w:numPr>
          <w:ilvl w:val="0"/>
          <w:numId w:val="6"/>
        </w:numPr>
      </w:pPr>
      <w:r>
        <w:t>Explicitly adopt a</w:t>
      </w:r>
      <w:r w:rsidR="000B0359">
        <w:t xml:space="preserve"> clinical role to improve resilience.</w:t>
      </w:r>
    </w:p>
    <w:p w14:paraId="56B31596" w14:textId="1A2EA7FD" w:rsidR="00E62E8B" w:rsidRDefault="006F5BE2" w:rsidP="000A313E">
      <w:pPr>
        <w:ind w:firstLine="567"/>
      </w:pPr>
      <w:r>
        <w:t>To conclude our analysis</w:t>
      </w:r>
      <w:r w:rsidR="0010596E">
        <w:t>,</w:t>
      </w:r>
      <w:r>
        <w:t xml:space="preserve"> we </w:t>
      </w:r>
      <w:r w:rsidR="00775808">
        <w:t xml:space="preserve">discuss </w:t>
      </w:r>
      <w:r>
        <w:t>subjunctive medicine with</w:t>
      </w:r>
      <w:r w:rsidR="00375CF3">
        <w:t xml:space="preserve"> respect to</w:t>
      </w:r>
      <w:r>
        <w:t xml:space="preserve"> the </w:t>
      </w:r>
      <w:r w:rsidR="007B6B2C">
        <w:t xml:space="preserve">interpretation </w:t>
      </w:r>
      <w:r>
        <w:t>of person-centred care promoted by the GPCC</w:t>
      </w:r>
      <w:r w:rsidR="00E62E8B">
        <w:t xml:space="preserve">. </w:t>
      </w:r>
      <w:r w:rsidR="00E67E91">
        <w:t xml:space="preserve">Established </w:t>
      </w:r>
      <w:r w:rsidR="00B84F7E">
        <w:t>in 2010, the GPCC aim</w:t>
      </w:r>
      <w:r w:rsidR="00BE7DB2">
        <w:t>s</w:t>
      </w:r>
      <w:r w:rsidR="00B84F7E">
        <w:t xml:space="preserve"> to develop and implement person-centred care in clinical practice through three action-oriented regimes focussed on initiating, working, and safeguarding the patient-clinician partnership </w:t>
      </w:r>
      <w:r w:rsidR="00B84F7E">
        <w:fldChar w:fldCharType="begin">
          <w:fldData xml:space="preserve">PEVuZE5vdGU+PENpdGU+PEF1dGhvcj5Ccml0dGVuPC9BdXRob3I+PFllYXI+MjAxNzwvWWVhcj48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</w:fldData>
        </w:fldChar>
      </w:r>
      <w:r w:rsidR="00530329">
        <w:instrText xml:space="preserve"> ADDIN EN.CITE </w:instrText>
      </w:r>
      <w:r w:rsidR="00530329">
        <w:fldChar w:fldCharType="begin">
          <w:fldData xml:space="preserve">PEVuZE5vdGU+PENpdGU+PEF1dGhvcj5Ccml0dGVuPC9BdXRob3I+PFllYXI+MjAxNzwvWWVhcj48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</w:fldData>
        </w:fldChar>
      </w:r>
      <w:r w:rsidR="00530329">
        <w:instrText xml:space="preserve"> ADDIN EN.CITE.DATA </w:instrText>
      </w:r>
      <w:r w:rsidR="00530329">
        <w:fldChar w:fldCharType="end"/>
      </w:r>
      <w:r w:rsidR="00B84F7E">
        <w:fldChar w:fldCharType="separate"/>
      </w:r>
      <w:r w:rsidR="00E62E8B">
        <w:rPr>
          <w:noProof/>
        </w:rPr>
        <w:t>(Britten et al., 2017; Ekman et al., 2015; Ekman et al., 2011)</w:t>
      </w:r>
      <w:r w:rsidR="00B84F7E">
        <w:fldChar w:fldCharType="end"/>
      </w:r>
      <w:r w:rsidR="00B84F7E">
        <w:t xml:space="preserve">. Central to this approach </w:t>
      </w:r>
      <w:r w:rsidR="000D0F94">
        <w:t>i</w:t>
      </w:r>
      <w:r w:rsidR="00B84F7E">
        <w:t>s the importance of eliciting the patient’s narrative</w:t>
      </w:r>
      <w:r w:rsidR="004D15EF">
        <w:t xml:space="preserve">, putting </w:t>
      </w:r>
      <w:r w:rsidR="00E92FFD">
        <w:t xml:space="preserve">their </w:t>
      </w:r>
      <w:r w:rsidR="00B84F7E">
        <w:t xml:space="preserve">views at the centre of care </w:t>
      </w:r>
      <w:r w:rsidR="00B84F7E">
        <w:fldChar w:fldCharType="begin"/>
      </w:r>
      <w:r w:rsidR="000A313E">
        <w:instrText xml:space="preserve"> ADDIN EN.CITE &lt;EndNote&gt;&lt;Cite&gt;&lt;Author&gt;Ekman&lt;/Author&gt;&lt;Year&gt;2011&lt;/Year&gt;&lt;RecNum&gt;9185&lt;/RecNum&gt;&lt;DisplayText&gt;(Ekman et al., 2011)&lt;/DisplayText&gt;&lt;record&gt;&lt;rec-number&gt;9185&lt;/rec-number&gt;&lt;foreign-keys&gt;&lt;key app="EN" db-id="5fsvt0xpnvsapdee5sypfasxfv2svt0pastt" timestamp="1566900099"&gt;9185&lt;/key&gt;&lt;/foreign-keys&gt;&lt;ref-type name="Journal Article"&gt;17&lt;/ref-type&gt;&lt;contributors&gt;&lt;authors&gt;&lt;author&gt;Ekman, Inger&lt;/author&gt;&lt;author&gt;Swedberg, Karl&lt;/author&gt;&lt;author&gt;Taft, Charles&lt;/author&gt;&lt;author&gt;Lindseth, Anders&lt;/author&gt;&lt;author&gt;Norberg, Astrid&lt;/author&gt;&lt;author&gt;Brink, Eva&lt;/author&gt;&lt;author&gt;Carlsson, Jane&lt;/author&gt;&lt;author&gt;Dahlin-Ivanoff, Synneve&lt;/author&gt;&lt;author&gt;Johansson, Inga-Lill&lt;/author&gt;&lt;author&gt;Kjellgren, Karin&lt;/author&gt;&lt;author&gt;Lidén, Eva&lt;/author&gt;&lt;author&gt;Öhlén, Joakim&lt;/author&gt;&lt;author&gt;Olsson, Lars-Eric&lt;/author&gt;&lt;author&gt;Rosén, Henrik&lt;/author&gt;&lt;author&gt;Rydmark, Martin&lt;/author&gt;&lt;author&gt;Sunnerhagen, Katharina Stibrant&lt;/author&gt;&lt;/authors&gt;&lt;/contributors&gt;&lt;titles&gt;&lt;title&gt;Person-centered care — ready for prime time&lt;/title&gt;&lt;secondary-title&gt;European Journal of Cardiovascular Nursing&lt;/secondary-title&gt;&lt;/titles&gt;&lt;periodical&gt;&lt;full-title&gt;European Journal of Cardiovascular Nursing&lt;/full-title&gt;&lt;/periodical&gt;&lt;pages&gt;248-251&lt;/pages&gt;&lt;volume&gt;10&lt;/volume&gt;&lt;number&gt;4&lt;/number&gt;&lt;dates&gt;&lt;year&gt;2011&lt;/year&gt;&lt;pub-dates&gt;&lt;date&gt;2011/12/01&lt;/date&gt;&lt;/pub-dates&gt;&lt;/dates&gt;&lt;publisher&gt;SAGE Publications&lt;/publisher&gt;&lt;isbn&gt;1474-5151&lt;/isbn&gt;&lt;urls&gt;&lt;related-urls&gt;&lt;url&gt;https://doi.org/10.1016/j.ejcnurse.2011.06.008&lt;/url&gt;&lt;/related-urls&gt;&lt;/urls&gt;&lt;electronic-resource-num&gt;10.1016/j.ejcnurse.2011.06.008&lt;/electronic-resource-num&gt;&lt;access-date&gt;2019/08/27&lt;/access-date&gt;&lt;/record&gt;&lt;/Cite&gt;&lt;/EndNote&gt;</w:instrText>
      </w:r>
      <w:r w:rsidR="00B84F7E">
        <w:fldChar w:fldCharType="separate"/>
      </w:r>
      <w:r w:rsidR="00B84F7E">
        <w:rPr>
          <w:noProof/>
        </w:rPr>
        <w:t>(Ekman et al., 2011)</w:t>
      </w:r>
      <w:r w:rsidR="00B84F7E">
        <w:fldChar w:fldCharType="end"/>
      </w:r>
      <w:r w:rsidR="00B84F7E">
        <w:t>.</w:t>
      </w:r>
      <w:r w:rsidR="00E67E91">
        <w:t xml:space="preserve"> </w:t>
      </w:r>
      <w:r w:rsidR="00F92304">
        <w:t>Given Rita Charon implicitly alludes to subjunctivity when describing the effect of acting with narrative knowledge</w:t>
      </w:r>
      <w:r w:rsidR="003C3EA9">
        <w:t xml:space="preserve"> in healthcare</w:t>
      </w:r>
      <w:r w:rsidR="00F92304">
        <w:t xml:space="preserve"> – “with such knowledge, we enter others’ narrative worlds and accept them – at least provisionally – as true” </w:t>
      </w:r>
      <w:r w:rsidR="00F92304">
        <w:fldChar w:fldCharType="begin"/>
      </w:r>
      <w:r w:rsidR="0060549D">
        <w:instrText xml:space="preserve"> ADDIN EN.CITE &lt;EndNote&gt;&lt;Cite&gt;&lt;Author&gt;Charon&lt;/Author&gt;&lt;Year&gt;2006&lt;/Year&gt;&lt;RecNum&gt;8285&lt;/RecNum&gt;&lt;Pages&gt;10&lt;/Pages&gt;&lt;DisplayText&gt;(Charon, 2006, 10)&lt;/DisplayText&gt;&lt;record&gt;&lt;rec-number&gt;8285&lt;/rec-number&gt;&lt;foreign-keys&gt;&lt;key app="EN" db-id="5fsvt0xpnvsapdee5sypfasxfv2svt0pastt" timestamp="0"&gt;8285&lt;/key&gt;&lt;/foreign-keys&gt;&lt;ref-type name="Book"&gt;6&lt;/ref-type&gt;&lt;contributors&gt;&lt;authors&gt;&lt;author&gt;Charon, Rita&lt;/author&gt;&lt;/authors&gt;&lt;/contributors&gt;&lt;titles&gt;&lt;title&gt;Narrative medicine: honoring the stories of illness&lt;/title&gt;&lt;/titles&gt;&lt;dates&gt;&lt;year&gt;2006&lt;/year&gt;&lt;/dates&gt;&lt;pub-location&gt;New York&lt;/pub-location&gt;&lt;publisher&gt;Oxford University Press&lt;/publisher&gt;&lt;urls&gt;&lt;/urls&gt;&lt;/record&gt;&lt;/Cite&gt;&lt;/EndNote&gt;</w:instrText>
      </w:r>
      <w:r w:rsidR="00F92304">
        <w:fldChar w:fldCharType="separate"/>
      </w:r>
      <w:r w:rsidR="0060549D">
        <w:rPr>
          <w:noProof/>
        </w:rPr>
        <w:t>(Charon, 2006, 10)</w:t>
      </w:r>
      <w:r w:rsidR="00F92304">
        <w:fldChar w:fldCharType="end"/>
      </w:r>
      <w:r w:rsidR="00F92304">
        <w:t xml:space="preserve"> – we suggest that </w:t>
      </w:r>
      <w:r w:rsidR="002949F5">
        <w:t xml:space="preserve">practising </w:t>
      </w:r>
      <w:r w:rsidR="00F92304">
        <w:t>subjunctive medicine may be a useful way to achiev</w:t>
      </w:r>
      <w:r w:rsidR="002949F5">
        <w:t>e</w:t>
      </w:r>
      <w:r w:rsidR="00F92304">
        <w:t xml:space="preserve"> </w:t>
      </w:r>
      <w:r w:rsidR="006C59B0">
        <w:t>such</w:t>
      </w:r>
      <w:r w:rsidR="00790310">
        <w:t xml:space="preserve"> </w:t>
      </w:r>
      <w:r w:rsidR="006C59B0">
        <w:t xml:space="preserve">narrative-focussed </w:t>
      </w:r>
      <w:r w:rsidR="00F92304">
        <w:t>person centred care.</w:t>
      </w:r>
      <w:r w:rsidR="001F2FC9">
        <w:t xml:space="preserve"> </w:t>
      </w:r>
      <w:r w:rsidR="00F92304">
        <w:t>Furthermore, in a key GP</w:t>
      </w:r>
      <w:r w:rsidR="00375CF3">
        <w:t>C</w:t>
      </w:r>
      <w:r w:rsidR="00F92304">
        <w:t>C paper, Ekman et al</w:t>
      </w:r>
      <w:r w:rsidR="00826F4C">
        <w:t>.</w:t>
      </w:r>
      <w:r w:rsidR="00F92304">
        <w:t xml:space="preserve"> </w:t>
      </w:r>
      <w:r w:rsidR="00F92304">
        <w:fldChar w:fldCharType="begin"/>
      </w:r>
      <w:r w:rsidR="0060549D">
        <w:instrText xml:space="preserve"> ADDIN EN.CITE &lt;EndNote&gt;&lt;Cite ExcludeAuth="1"&gt;&lt;Author&gt;Ekman&lt;/Author&gt;&lt;Year&gt;2015&lt;/Year&gt;&lt;RecNum&gt;9194&lt;/RecNum&gt;&lt;Pages&gt;1&lt;/Pages&gt;&lt;DisplayText&gt;(2015, 1)&lt;/DisplayText&gt;&lt;record&gt;&lt;rec-number&gt;9194&lt;/rec-number&gt;&lt;foreign-keys&gt;&lt;key app="EN" db-id="5fsvt0xpnvsapdee5sypfasxfv2svt0pastt" timestamp="1567196514"&gt;9194&lt;/key&gt;&lt;/foreign-keys&gt;&lt;ref-type name="Journal Article"&gt;17&lt;/ref-type&gt;&lt;contributors&gt;&lt;authors&gt;&lt;author&gt;Ekman, Inger&lt;/author&gt;&lt;author&gt;Hedman, Håkan&lt;/author&gt;&lt;author&gt;Swedberg, Karl&lt;/author&gt;&lt;author&gt;Wallengren, Catarina&lt;/author&gt;&lt;/authors&gt;&lt;/contributors&gt;&lt;titles&gt;&lt;title&gt;Commentary: Swedish initiative on person centred care&lt;/title&gt;&lt;secondary-title&gt;BMJ&lt;/secondary-title&gt;&lt;/titles&gt;&lt;periodical&gt;&lt;full-title&gt;BMJ&lt;/full-title&gt;&lt;/periodical&gt;&lt;pages&gt;h160&lt;/pages&gt;&lt;volume&gt;350&lt;/volume&gt;&lt;dates&gt;&lt;year&gt;2015&lt;/year&gt;&lt;/dates&gt;&lt;urls&gt;&lt;related-urls&gt;&lt;url&gt;&lt;style face="underline" font="default" size="100%"&gt;http://www.bmj.com/content/350/bmj.h160.abstract&lt;/style&gt;&lt;/url&gt;&lt;/related-urls&gt;&lt;/urls&gt;&lt;electronic-resource-num&gt;10.1136/bmj.h160&lt;/electronic-resource-num&gt;&lt;/record&gt;&lt;/Cite&gt;&lt;/EndNote&gt;</w:instrText>
      </w:r>
      <w:r w:rsidR="00F92304">
        <w:fldChar w:fldCharType="separate"/>
      </w:r>
      <w:r w:rsidR="0060549D">
        <w:rPr>
          <w:noProof/>
        </w:rPr>
        <w:t>(2015, 1)</w:t>
      </w:r>
      <w:r w:rsidR="00F92304">
        <w:fldChar w:fldCharType="end"/>
      </w:r>
      <w:r w:rsidR="00F92304">
        <w:t xml:space="preserve"> note that the “c</w:t>
      </w:r>
      <w:r w:rsidR="00F92304" w:rsidRPr="00E62E8B">
        <w:t>o-creation of care between the patients, their family and carers, and health professionals is the core component of person centred care</w:t>
      </w:r>
      <w:r w:rsidR="00F92304">
        <w:t xml:space="preserve">”. </w:t>
      </w:r>
      <w:r w:rsidR="00F92304">
        <w:lastRenderedPageBreak/>
        <w:t>Such co-creation, we</w:t>
      </w:r>
      <w:r w:rsidR="001542A2">
        <w:t xml:space="preserve"> propose</w:t>
      </w:r>
      <w:r w:rsidR="00F92304">
        <w:t>, is</w:t>
      </w:r>
      <w:r w:rsidR="00837795">
        <w:t xml:space="preserve"> </w:t>
      </w:r>
      <w:r w:rsidR="00EB2AE9">
        <w:t xml:space="preserve">best achieved </w:t>
      </w:r>
      <w:r w:rsidR="00FB315B">
        <w:t xml:space="preserve">not </w:t>
      </w:r>
      <w:r w:rsidR="0031732A">
        <w:t>through</w:t>
      </w:r>
      <w:r w:rsidR="00FB315B">
        <w:t xml:space="preserve"> the narrow </w:t>
      </w:r>
      <w:r w:rsidR="00276677">
        <w:t>‘</w:t>
      </w:r>
      <w:r w:rsidR="00FB315B">
        <w:t>sincerity</w:t>
      </w:r>
      <w:r w:rsidR="00276677">
        <w:t>’</w:t>
      </w:r>
      <w:r w:rsidR="00FB315B">
        <w:t xml:space="preserve"> of the indicative, but </w:t>
      </w:r>
      <w:r w:rsidR="008475D2">
        <w:t>through</w:t>
      </w:r>
      <w:r w:rsidR="00FB315B">
        <w:t xml:space="preserve"> the </w:t>
      </w:r>
      <w:r w:rsidR="00276677">
        <w:t xml:space="preserve">open </w:t>
      </w:r>
      <w:r w:rsidR="00BA50E6">
        <w:t>imagination</w:t>
      </w:r>
      <w:r w:rsidR="00931BA4">
        <w:t xml:space="preserve"> </w:t>
      </w:r>
      <w:r w:rsidR="00FB315B">
        <w:t xml:space="preserve">of the </w:t>
      </w:r>
      <w:r w:rsidR="00F92304">
        <w:t>subjunctive.</w:t>
      </w:r>
    </w:p>
    <w:p w14:paraId="07A564DD" w14:textId="77777777" w:rsidR="00BA5A04" w:rsidRDefault="00BA5A04" w:rsidP="00D53BF2">
      <w:pPr>
        <w:pStyle w:val="Heading2"/>
      </w:pPr>
      <w:r w:rsidRPr="00D541FD">
        <w:t>Strengths</w:t>
      </w:r>
      <w:r>
        <w:t xml:space="preserve"> and limitations of the study</w:t>
      </w:r>
    </w:p>
    <w:p w14:paraId="39964D64" w14:textId="3F06E04D" w:rsidR="00B06BE2" w:rsidRDefault="00B06BE2" w:rsidP="009477FB">
      <w:pPr>
        <w:ind w:firstLine="567"/>
      </w:pPr>
      <w:r>
        <w:t xml:space="preserve">The in-depth fieldwork </w:t>
      </w:r>
      <w:r w:rsidR="001672E5">
        <w:t>permitted</w:t>
      </w:r>
      <w:r>
        <w:t xml:space="preserve"> a deep understanding of the specific general practice environment, which aided and </w:t>
      </w:r>
      <w:r w:rsidR="00E800BC">
        <w:t>i</w:t>
      </w:r>
      <w:r>
        <w:t xml:space="preserve">nformed theory generation. However, the </w:t>
      </w:r>
      <w:r w:rsidR="00AF3B95">
        <w:t>general practice surgery</w:t>
      </w:r>
      <w:r>
        <w:t xml:space="preserve"> in this study</w:t>
      </w:r>
      <w:r w:rsidR="009477FB">
        <w:t xml:space="preserve"> has a </w:t>
      </w:r>
      <w:r w:rsidR="00A54F4C">
        <w:t xml:space="preserve">slightly </w:t>
      </w:r>
      <w:r w:rsidR="009477FB">
        <w:t xml:space="preserve">lower than average </w:t>
      </w:r>
      <w:r w:rsidR="00A54F4C">
        <w:t xml:space="preserve">list </w:t>
      </w:r>
      <w:proofErr w:type="gramStart"/>
      <w:r w:rsidR="00A54F4C">
        <w:t>size</w:t>
      </w:r>
      <w:r w:rsidR="009477FB">
        <w:t>, and</w:t>
      </w:r>
      <w:proofErr w:type="gramEnd"/>
      <w:r>
        <w:t xml:space="preserve"> is </w:t>
      </w:r>
      <w:r w:rsidR="00E53D67">
        <w:t xml:space="preserve">located </w:t>
      </w:r>
      <w:r>
        <w:t>in a small marke</w:t>
      </w:r>
      <w:r w:rsidR="0078118D">
        <w:t>t town with low deprivation</w:t>
      </w:r>
      <w:r w:rsidR="00F15325">
        <w:t xml:space="preserve"> and</w:t>
      </w:r>
      <w:r w:rsidR="0078118D">
        <w:t xml:space="preserve"> </w:t>
      </w:r>
      <w:r>
        <w:t xml:space="preserve">a relatively socio-culturally homogenous population. </w:t>
      </w:r>
      <w:r w:rsidR="001672E5">
        <w:t>Further,</w:t>
      </w:r>
      <w:r w:rsidR="006F5BE2">
        <w:t xml:space="preserve"> due to ethical concerns </w:t>
      </w:r>
      <w:r w:rsidR="001672E5">
        <w:t xml:space="preserve">consultations booked on the same day were not included in the study. </w:t>
      </w:r>
      <w:r>
        <w:t>Th</w:t>
      </w:r>
      <w:r w:rsidR="001672E5">
        <w:t>e</w:t>
      </w:r>
      <w:r>
        <w:t>s</w:t>
      </w:r>
      <w:r w:rsidR="001672E5">
        <w:t>e issues</w:t>
      </w:r>
      <w:r>
        <w:t xml:space="preserve"> must be considered when interpr</w:t>
      </w:r>
      <w:r w:rsidR="00CE5B5E">
        <w:t>eting the findings more widely.</w:t>
      </w:r>
    </w:p>
    <w:p w14:paraId="219EB08A" w14:textId="77777777" w:rsidR="00F64D30" w:rsidRDefault="00F50F80" w:rsidP="00F64D30">
      <w:pPr>
        <w:pStyle w:val="Heading1"/>
      </w:pPr>
      <w:r w:rsidRPr="00D541FD">
        <w:t>Conclusion</w:t>
      </w:r>
    </w:p>
    <w:p w14:paraId="34269817" w14:textId="449165D1" w:rsidR="00A85A77" w:rsidRDefault="00A85A77" w:rsidP="00FC1B84">
      <w:pPr>
        <w:pStyle w:val="Maintext"/>
        <w:ind w:firstLine="567"/>
        <w:sectPr w:rsidR="00A85A77" w:rsidSect="00154B7D">
          <w:headerReference w:type="default" r:id="rId11"/>
          <w:footerReference w:type="default" r:id="rId12"/>
          <w:pgSz w:w="11906" w:h="16838"/>
          <w:pgMar w:top="1440" w:right="1440" w:bottom="1440" w:left="1440" w:header="708" w:footer="708" w:gutter="0"/>
          <w:cols w:space="708"/>
          <w:docGrid w:linePitch="360"/>
        </w:sectPr>
      </w:pPr>
      <w:r>
        <w:t xml:space="preserve">Based on an </w:t>
      </w:r>
      <w:r w:rsidR="009C7881">
        <w:t xml:space="preserve">ethnographic study of </w:t>
      </w:r>
      <w:r w:rsidR="008F2BC4">
        <w:t xml:space="preserve">person-centred care </w:t>
      </w:r>
      <w:r w:rsidR="0068177E">
        <w:t xml:space="preserve">in </w:t>
      </w:r>
      <w:r w:rsidR="009C7881">
        <w:t xml:space="preserve">a </w:t>
      </w:r>
      <w:r w:rsidR="00FC1B84">
        <w:t xml:space="preserve">general practice </w:t>
      </w:r>
      <w:r>
        <w:t xml:space="preserve">surgery in </w:t>
      </w:r>
      <w:r w:rsidR="00F64D30">
        <w:t>England, we</w:t>
      </w:r>
      <w:r w:rsidR="009A11DC">
        <w:t xml:space="preserve"> highlight the considerable constraints facing clinicians</w:t>
      </w:r>
      <w:r w:rsidR="00FC1B84">
        <w:t xml:space="preserve"> </w:t>
      </w:r>
      <w:r w:rsidR="009A11DC">
        <w:t>– broadly categorised as the limits of biomedicine and the structural constraints of general practice.</w:t>
      </w:r>
      <w:r w:rsidR="00F64D30">
        <w:t xml:space="preserve"> We suggest that clinicians mitigated these constraints by getting into good habits, conceived in two categories: using expert judgement, and taking</w:t>
      </w:r>
      <w:r>
        <w:t xml:space="preserve"> patients seriously. We </w:t>
      </w:r>
      <w:r w:rsidR="008D7436">
        <w:t xml:space="preserve">further </w:t>
      </w:r>
      <w:r w:rsidR="00F64D30">
        <w:t xml:space="preserve">propose that clinicians did not merely will themselves towards these good </w:t>
      </w:r>
      <w:r w:rsidR="00AB46B7">
        <w:t>habits but</w:t>
      </w:r>
      <w:r w:rsidR="00F64D30">
        <w:t xml:space="preserve"> established and maintained them by intuitively developing a meta habit of </w:t>
      </w:r>
      <w:r w:rsidR="00F64D30" w:rsidRPr="009B25FB">
        <w:rPr>
          <w:i/>
          <w:iCs/>
        </w:rPr>
        <w:t>enaction</w:t>
      </w:r>
      <w:r w:rsidR="00F64D30">
        <w:t xml:space="preserve">. </w:t>
      </w:r>
      <w:r w:rsidR="009918B1">
        <w:t xml:space="preserve">This suggests that the general practice consultation is conducted as much in the subjunctive as the indicative mood. </w:t>
      </w:r>
      <w:r w:rsidR="009C7881">
        <w:t>Developing this</w:t>
      </w:r>
      <w:r w:rsidR="009918B1">
        <w:t xml:space="preserve"> proposition</w:t>
      </w:r>
      <w:r w:rsidR="00F64D30">
        <w:t>,</w:t>
      </w:r>
      <w:r w:rsidR="001679FF">
        <w:t xml:space="preserve"> </w:t>
      </w:r>
      <w:r w:rsidR="009918B1">
        <w:t>we</w:t>
      </w:r>
      <w:r w:rsidR="009C7881">
        <w:t xml:space="preserve"> propose a more general form of medical practice – subjunctive medicine –</w:t>
      </w:r>
      <w:r w:rsidR="00270A0D">
        <w:t xml:space="preserve"> </w:t>
      </w:r>
      <w:r w:rsidR="00B06BE2">
        <w:t>extolling the value of the co-created social order of the general practice consultation itself</w:t>
      </w:r>
      <w:r w:rsidR="00A955AB">
        <w:t>.</w:t>
      </w:r>
      <w:r>
        <w:t xml:space="preserve">  </w:t>
      </w:r>
      <w:r w:rsidRPr="00A85A77">
        <w:t xml:space="preserve">Given the conditions and constraints we outlined in our introduction, we suggest that </w:t>
      </w:r>
      <w:r w:rsidR="009918B1">
        <w:t xml:space="preserve">practising </w:t>
      </w:r>
      <w:r w:rsidRPr="00A85A77">
        <w:t xml:space="preserve">subjunctive medicine may help </w:t>
      </w:r>
      <w:r w:rsidR="006F5BE2">
        <w:t xml:space="preserve">clinicians </w:t>
      </w:r>
      <w:r w:rsidR="009A23EA">
        <w:t xml:space="preserve">sustainably </w:t>
      </w:r>
      <w:r w:rsidRPr="00A85A77">
        <w:t>achieve</w:t>
      </w:r>
      <w:r w:rsidR="0076609A">
        <w:t xml:space="preserve"> the aims of</w:t>
      </w:r>
      <w:r w:rsidRPr="00A85A77">
        <w:t xml:space="preserve"> person-centred care in modern general practice.</w:t>
      </w:r>
    </w:p>
    <w:p w14:paraId="00E998DB" w14:textId="77777777" w:rsidR="008534B9" w:rsidRPr="00C63AA2" w:rsidRDefault="00BA1210" w:rsidP="004C0A30">
      <w:pPr>
        <w:pStyle w:val="Heading1"/>
      </w:pPr>
      <w:r w:rsidRPr="00C63AA2">
        <w:lastRenderedPageBreak/>
        <w:t>References</w:t>
      </w:r>
    </w:p>
    <w:p w14:paraId="0BF1BE1B" w14:textId="77777777" w:rsidR="00472D1E" w:rsidRPr="00472D1E" w:rsidRDefault="00614649" w:rsidP="00472D1E">
      <w:pPr>
        <w:pStyle w:val="EndNoteBibliography"/>
        <w:spacing w:after="0"/>
        <w:ind w:left="720" w:hanging="720"/>
      </w:pPr>
      <w:r>
        <w:fldChar w:fldCharType="begin"/>
      </w:r>
      <w:r w:rsidRPr="00923DD4">
        <w:rPr>
          <w:lang w:val="en-GB"/>
        </w:rPr>
        <w:instrText xml:space="preserve"> ADDIN EN.REFLIST </w:instrText>
      </w:r>
      <w:r>
        <w:fldChar w:fldCharType="separate"/>
      </w:r>
      <w:r w:rsidR="00472D1E" w:rsidRPr="00472D1E">
        <w:t xml:space="preserve">Aboulghate, A., Abel, G., Elliott, M.N., Parker, R.A., Campbell, J., Lyratzopoulos, G., et al. (2012). Do English patients want continuity of care, and do they receive it? </w:t>
      </w:r>
      <w:r w:rsidR="00472D1E" w:rsidRPr="00472D1E">
        <w:rPr>
          <w:i/>
        </w:rPr>
        <w:t xml:space="preserve">British Journal of General Practice, </w:t>
      </w:r>
      <w:r w:rsidR="00472D1E" w:rsidRPr="00472D1E">
        <w:t>62, e567–e575.</w:t>
      </w:r>
    </w:p>
    <w:p w14:paraId="4DFE77A3" w14:textId="77777777" w:rsidR="00472D1E" w:rsidRPr="00472D1E" w:rsidRDefault="00472D1E" w:rsidP="00472D1E">
      <w:pPr>
        <w:pStyle w:val="EndNoteBibliography"/>
        <w:spacing w:after="0"/>
        <w:ind w:left="720" w:hanging="720"/>
      </w:pPr>
      <w:r w:rsidRPr="00472D1E">
        <w:t>Association of Social Anthropologists of the UK and the Commonwealth. (2011). Ethical guidelines for good research practice.</w:t>
      </w:r>
    </w:p>
    <w:p w14:paraId="66A443E8" w14:textId="77777777" w:rsidR="00472D1E" w:rsidRPr="00472D1E" w:rsidRDefault="00472D1E" w:rsidP="00472D1E">
      <w:pPr>
        <w:pStyle w:val="EndNoteBibliography"/>
        <w:spacing w:after="0"/>
        <w:ind w:left="720" w:hanging="720"/>
      </w:pPr>
      <w:r w:rsidRPr="00472D1E">
        <w:t xml:space="preserve">Balint, E. (1969). The possibilities of patient-centered medicine. </w:t>
      </w:r>
      <w:r w:rsidRPr="00472D1E">
        <w:rPr>
          <w:i/>
        </w:rPr>
        <w:t xml:space="preserve">Journal of the Royal College of General Practitioners, </w:t>
      </w:r>
      <w:r w:rsidRPr="00472D1E">
        <w:t>17, 269-276.</w:t>
      </w:r>
    </w:p>
    <w:p w14:paraId="0BA7CDDB" w14:textId="77777777" w:rsidR="00472D1E" w:rsidRPr="00472D1E" w:rsidRDefault="00472D1E" w:rsidP="00472D1E">
      <w:pPr>
        <w:pStyle w:val="EndNoteBibliography"/>
        <w:spacing w:after="0"/>
        <w:ind w:left="720" w:hanging="720"/>
      </w:pPr>
      <w:r w:rsidRPr="00472D1E">
        <w:t xml:space="preserve">Barnett, K., Mercer, S.W., Norbury, M., Watt, G., Wyke, S., &amp; Guthrie, B. (2012). Epidemiology of multimorbidity and implications for health care, research, and medical education: a cross-sectional study. </w:t>
      </w:r>
      <w:r w:rsidRPr="00472D1E">
        <w:rPr>
          <w:i/>
        </w:rPr>
        <w:t xml:space="preserve">The Lancet, </w:t>
      </w:r>
      <w:r w:rsidRPr="00472D1E">
        <w:t>380, 37-43.</w:t>
      </w:r>
    </w:p>
    <w:p w14:paraId="73EABD05" w14:textId="77777777" w:rsidR="00472D1E" w:rsidRPr="00472D1E" w:rsidRDefault="00472D1E" w:rsidP="00472D1E">
      <w:pPr>
        <w:pStyle w:val="EndNoteBibliography"/>
        <w:spacing w:after="0"/>
        <w:ind w:left="720" w:hanging="720"/>
      </w:pPr>
      <w:r w:rsidRPr="00472D1E">
        <w:t xml:space="preserve">Barry, C.A., Stevenson, F.A., Britten, N., Barber, N., &amp; Bradley, C.P. (2001). Giving voice to the lifeworld. More humane, more effective medical care? A qualitative study of doctor-patient communication in general practice. </w:t>
      </w:r>
      <w:r w:rsidRPr="00472D1E">
        <w:rPr>
          <w:i/>
        </w:rPr>
        <w:t xml:space="preserve">Social Science &amp; Medicine, </w:t>
      </w:r>
      <w:r w:rsidRPr="00472D1E">
        <w:t>53, 487-505.</w:t>
      </w:r>
    </w:p>
    <w:p w14:paraId="77D11C02" w14:textId="77777777" w:rsidR="00472D1E" w:rsidRPr="00472D1E" w:rsidRDefault="00472D1E" w:rsidP="00472D1E">
      <w:pPr>
        <w:pStyle w:val="EndNoteBibliography"/>
        <w:spacing w:after="0"/>
        <w:ind w:left="720" w:hanging="720"/>
      </w:pPr>
      <w:r w:rsidRPr="00472D1E">
        <w:t xml:space="preserve">Bodenheimer, T., Wagner, E.H., &amp; Grumbach, K. (2002). Improving primary care for patients with chronic Illness. </w:t>
      </w:r>
      <w:r w:rsidRPr="00472D1E">
        <w:rPr>
          <w:i/>
        </w:rPr>
        <w:t xml:space="preserve">JAMA, </w:t>
      </w:r>
      <w:r w:rsidRPr="00472D1E">
        <w:t>288, 1775-1779.</w:t>
      </w:r>
    </w:p>
    <w:p w14:paraId="3DB2BC0A" w14:textId="77777777" w:rsidR="00472D1E" w:rsidRPr="00472D1E" w:rsidRDefault="00472D1E" w:rsidP="00472D1E">
      <w:pPr>
        <w:pStyle w:val="EndNoteBibliography"/>
        <w:spacing w:after="0"/>
        <w:ind w:left="720" w:hanging="720"/>
      </w:pPr>
      <w:r w:rsidRPr="00472D1E">
        <w:t>British Psychological Society. (2009). Code of ethics and conduct.</w:t>
      </w:r>
    </w:p>
    <w:p w14:paraId="3C2573B0" w14:textId="77777777" w:rsidR="00472D1E" w:rsidRPr="00472D1E" w:rsidRDefault="00472D1E" w:rsidP="00472D1E">
      <w:pPr>
        <w:pStyle w:val="EndNoteBibliography"/>
        <w:spacing w:after="0"/>
        <w:ind w:left="720" w:hanging="720"/>
      </w:pPr>
      <w:r w:rsidRPr="00472D1E">
        <w:t>British Psychological Society. (2011). Code of human research ethics.</w:t>
      </w:r>
    </w:p>
    <w:p w14:paraId="4D814AD2" w14:textId="77777777" w:rsidR="00472D1E" w:rsidRPr="00472D1E" w:rsidRDefault="00472D1E" w:rsidP="00472D1E">
      <w:pPr>
        <w:pStyle w:val="EndNoteBibliography"/>
        <w:spacing w:after="0"/>
        <w:ind w:left="720" w:hanging="720"/>
      </w:pPr>
      <w:r w:rsidRPr="00472D1E">
        <w:t xml:space="preserve">Britten, N., Moore, L., Lydahl, D., Naldemirci, O., Elam, M., &amp; Wolf, A. (2017). Elaboration of the Gothenburg model of person-centred care. </w:t>
      </w:r>
      <w:r w:rsidRPr="00472D1E">
        <w:rPr>
          <w:i/>
        </w:rPr>
        <w:t xml:space="preserve">Health Expectations, </w:t>
      </w:r>
      <w:r w:rsidRPr="00472D1E">
        <w:t>20, 407-418.</w:t>
      </w:r>
    </w:p>
    <w:p w14:paraId="5AD46830" w14:textId="77777777" w:rsidR="00472D1E" w:rsidRPr="00472D1E" w:rsidRDefault="00472D1E" w:rsidP="00472D1E">
      <w:pPr>
        <w:pStyle w:val="EndNoteBibliography"/>
        <w:spacing w:after="0"/>
        <w:ind w:left="720" w:hanging="720"/>
      </w:pPr>
      <w:r w:rsidRPr="00472D1E">
        <w:t xml:space="preserve">Busfield, J. (2017). The concept of medicalisation reassessed. </w:t>
      </w:r>
      <w:r w:rsidRPr="00472D1E">
        <w:rPr>
          <w:i/>
        </w:rPr>
        <w:t xml:space="preserve">Sociology of Health &amp; Illness, </w:t>
      </w:r>
      <w:r w:rsidRPr="00472D1E">
        <w:t>39, 759-774.</w:t>
      </w:r>
    </w:p>
    <w:p w14:paraId="273E1D8F" w14:textId="77777777" w:rsidR="00472D1E" w:rsidRPr="00472D1E" w:rsidRDefault="00472D1E" w:rsidP="00472D1E">
      <w:pPr>
        <w:pStyle w:val="EndNoteBibliography"/>
        <w:spacing w:after="0"/>
        <w:ind w:left="720" w:hanging="720"/>
      </w:pPr>
      <w:r w:rsidRPr="00472D1E">
        <w:t xml:space="preserve">Campbell, J.L., &amp; Salisbury, C. (2015). Research into practice: accessing primary care. </w:t>
      </w:r>
      <w:r w:rsidRPr="00472D1E">
        <w:rPr>
          <w:i/>
        </w:rPr>
        <w:t xml:space="preserve">British Journal of General Practice, </w:t>
      </w:r>
      <w:r w:rsidRPr="00472D1E">
        <w:t>65, e864-e868.</w:t>
      </w:r>
    </w:p>
    <w:p w14:paraId="73C86DDA" w14:textId="77777777" w:rsidR="00472D1E" w:rsidRPr="00472D1E" w:rsidRDefault="00472D1E" w:rsidP="00472D1E">
      <w:pPr>
        <w:pStyle w:val="EndNoteBibliography"/>
        <w:spacing w:after="0"/>
        <w:ind w:left="720" w:hanging="720"/>
      </w:pPr>
      <w:r w:rsidRPr="00472D1E">
        <w:lastRenderedPageBreak/>
        <w:t xml:space="preserve">Charles, C., Gafni, A., &amp; Whelan, T. (1997). Shared decision-making in the medical encounter: What does it mean? (Or it takes, at least two to tango). </w:t>
      </w:r>
      <w:r w:rsidRPr="00472D1E">
        <w:rPr>
          <w:i/>
        </w:rPr>
        <w:t xml:space="preserve">Social Science &amp; Medicine, </w:t>
      </w:r>
      <w:r w:rsidRPr="00472D1E">
        <w:t>44, 681-692.</w:t>
      </w:r>
    </w:p>
    <w:p w14:paraId="578ABBCC" w14:textId="77777777" w:rsidR="00472D1E" w:rsidRPr="00472D1E" w:rsidRDefault="00472D1E" w:rsidP="00472D1E">
      <w:pPr>
        <w:pStyle w:val="EndNoteBibliography"/>
        <w:spacing w:after="0"/>
        <w:ind w:left="720" w:hanging="720"/>
      </w:pPr>
      <w:r w:rsidRPr="00472D1E">
        <w:t xml:space="preserve">Charles, C., Gafni, A., &amp; Whelan, T. (1999). Decision-making in the physician-patient encounter: revisiting the shared treatment decision-making model. </w:t>
      </w:r>
      <w:r w:rsidRPr="00472D1E">
        <w:rPr>
          <w:i/>
        </w:rPr>
        <w:t xml:space="preserve">Social Science &amp; Medicine, </w:t>
      </w:r>
      <w:r w:rsidRPr="00472D1E">
        <w:t>49, 651-661.</w:t>
      </w:r>
    </w:p>
    <w:p w14:paraId="198725EF" w14:textId="77777777" w:rsidR="00472D1E" w:rsidRPr="00472D1E" w:rsidRDefault="00472D1E" w:rsidP="00472D1E">
      <w:pPr>
        <w:pStyle w:val="EndNoteBibliography"/>
        <w:spacing w:after="0"/>
        <w:ind w:left="720" w:hanging="720"/>
      </w:pPr>
      <w:r w:rsidRPr="00472D1E">
        <w:t xml:space="preserve">Charmaz, K. (2014). </w:t>
      </w:r>
      <w:r w:rsidRPr="00472D1E">
        <w:rPr>
          <w:i/>
        </w:rPr>
        <w:t>Constructing grounded theory</w:t>
      </w:r>
      <w:r w:rsidRPr="00472D1E">
        <w:t>. London: Sage Publications.</w:t>
      </w:r>
    </w:p>
    <w:p w14:paraId="1DA0554A" w14:textId="77777777" w:rsidR="00472D1E" w:rsidRPr="00472D1E" w:rsidRDefault="00472D1E" w:rsidP="00472D1E">
      <w:pPr>
        <w:pStyle w:val="EndNoteBibliography"/>
        <w:spacing w:after="0"/>
        <w:ind w:left="720" w:hanging="720"/>
      </w:pPr>
      <w:r w:rsidRPr="00472D1E">
        <w:t xml:space="preserve">Charon, R. (2006). </w:t>
      </w:r>
      <w:r w:rsidRPr="00472D1E">
        <w:rPr>
          <w:i/>
        </w:rPr>
        <w:t>Narrative medicine: honoring the stories of illness</w:t>
      </w:r>
      <w:r w:rsidRPr="00472D1E">
        <w:t>. New York: Oxford University Press.</w:t>
      </w:r>
    </w:p>
    <w:p w14:paraId="0362FACD" w14:textId="77777777" w:rsidR="00472D1E" w:rsidRPr="00472D1E" w:rsidRDefault="00472D1E" w:rsidP="00472D1E">
      <w:pPr>
        <w:pStyle w:val="EndNoteBibliography"/>
        <w:spacing w:after="0"/>
        <w:ind w:left="720" w:hanging="720"/>
      </w:pPr>
      <w:r w:rsidRPr="00472D1E">
        <w:t xml:space="preserve">Chin-Yee, B., &amp; Fuller, J. (2018). Clinical judgement: multidisciplinary perspectives. </w:t>
      </w:r>
      <w:r w:rsidRPr="00472D1E">
        <w:rPr>
          <w:i/>
        </w:rPr>
        <w:t xml:space="preserve">Journal of Evaluation in Clinical Practice, </w:t>
      </w:r>
      <w:r w:rsidRPr="00472D1E">
        <w:t>24, 635-637.</w:t>
      </w:r>
    </w:p>
    <w:p w14:paraId="09094C0F" w14:textId="77777777" w:rsidR="00472D1E" w:rsidRPr="00472D1E" w:rsidRDefault="00472D1E" w:rsidP="00472D1E">
      <w:pPr>
        <w:pStyle w:val="EndNoteBibliography"/>
        <w:spacing w:after="0"/>
        <w:ind w:left="720" w:hanging="720"/>
      </w:pPr>
      <w:r w:rsidRPr="00472D1E">
        <w:t xml:space="preserve">Clinch, M., &amp; Benson, J. (2013). Making information ‘relevant’: General Practitioner judgments and the production of patient involvement. </w:t>
      </w:r>
      <w:r w:rsidRPr="00472D1E">
        <w:rPr>
          <w:i/>
        </w:rPr>
        <w:t xml:space="preserve">Social Science &amp; Medicine, </w:t>
      </w:r>
      <w:r w:rsidRPr="00472D1E">
        <w:t>96, 104-111.</w:t>
      </w:r>
    </w:p>
    <w:p w14:paraId="4F9FBB08" w14:textId="77777777" w:rsidR="00472D1E" w:rsidRPr="00472D1E" w:rsidRDefault="00472D1E" w:rsidP="00472D1E">
      <w:pPr>
        <w:pStyle w:val="EndNoteBibliography"/>
        <w:spacing w:after="0"/>
        <w:ind w:left="720" w:hanging="720"/>
      </w:pPr>
      <w:r w:rsidRPr="00472D1E">
        <w:t xml:space="preserve">De Jaegher, H., &amp; Di Paolo, E. (2007). Participatory sense-making. </w:t>
      </w:r>
      <w:r w:rsidRPr="00472D1E">
        <w:rPr>
          <w:i/>
        </w:rPr>
        <w:t xml:space="preserve">Phenomenology and the Cognitive Sciences, </w:t>
      </w:r>
      <w:r w:rsidRPr="00472D1E">
        <w:t>6, 485-507.</w:t>
      </w:r>
    </w:p>
    <w:p w14:paraId="7996364D" w14:textId="77777777" w:rsidR="00472D1E" w:rsidRPr="00472D1E" w:rsidRDefault="00472D1E" w:rsidP="00472D1E">
      <w:pPr>
        <w:pStyle w:val="EndNoteBibliography"/>
        <w:spacing w:after="0"/>
        <w:ind w:left="720" w:hanging="720"/>
      </w:pPr>
      <w:r w:rsidRPr="00472D1E">
        <w:t xml:space="preserve">Deacon, T.W. (1997). </w:t>
      </w:r>
      <w:r w:rsidRPr="00472D1E">
        <w:rPr>
          <w:i/>
        </w:rPr>
        <w:t>The symbolic species: the co-evolution of language and the brain</w:t>
      </w:r>
      <w:r w:rsidRPr="00472D1E">
        <w:t>. USA: W.W. Norton &amp; Company Inc.</w:t>
      </w:r>
    </w:p>
    <w:p w14:paraId="6773DB08" w14:textId="77777777" w:rsidR="00472D1E" w:rsidRPr="00472D1E" w:rsidRDefault="00472D1E" w:rsidP="00472D1E">
      <w:pPr>
        <w:pStyle w:val="EndNoteBibliography"/>
        <w:spacing w:after="0"/>
        <w:ind w:left="720" w:hanging="720"/>
      </w:pPr>
      <w:r w:rsidRPr="00472D1E">
        <w:t xml:space="preserve">Dewey, J. (1922/2002). </w:t>
      </w:r>
      <w:r w:rsidRPr="00472D1E">
        <w:rPr>
          <w:i/>
        </w:rPr>
        <w:t>Human nature and conduct</w:t>
      </w:r>
      <w:r w:rsidRPr="00472D1E">
        <w:t>. New York: Dover Publications.</w:t>
      </w:r>
    </w:p>
    <w:p w14:paraId="31F30389" w14:textId="77777777" w:rsidR="00472D1E" w:rsidRPr="00472D1E" w:rsidRDefault="00472D1E" w:rsidP="00472D1E">
      <w:pPr>
        <w:pStyle w:val="EndNoteBibliography"/>
        <w:spacing w:after="0"/>
        <w:ind w:left="720" w:hanging="720"/>
      </w:pPr>
      <w:r w:rsidRPr="00472D1E">
        <w:t xml:space="preserve">Dewey, J. (1925/2013). </w:t>
      </w:r>
      <w:r w:rsidRPr="00472D1E">
        <w:rPr>
          <w:i/>
        </w:rPr>
        <w:t>Experience and nature</w:t>
      </w:r>
      <w:r w:rsidRPr="00472D1E">
        <w:t>. USA: Dover Publications.</w:t>
      </w:r>
    </w:p>
    <w:p w14:paraId="106D0753" w14:textId="77777777" w:rsidR="00472D1E" w:rsidRPr="00472D1E" w:rsidRDefault="00472D1E" w:rsidP="00472D1E">
      <w:pPr>
        <w:pStyle w:val="EndNoteBibliography"/>
        <w:spacing w:after="0"/>
        <w:ind w:left="720" w:hanging="720"/>
      </w:pPr>
      <w:r w:rsidRPr="00472D1E">
        <w:t>Duerden, M., Avery, T., &amp; Payne, R. (2013). Polypharmacy and medicines optimisation: making it safe and sound. The King's Fund.</w:t>
      </w:r>
    </w:p>
    <w:p w14:paraId="4CCDB62F" w14:textId="77777777" w:rsidR="00472D1E" w:rsidRPr="00472D1E" w:rsidRDefault="00472D1E" w:rsidP="00472D1E">
      <w:pPr>
        <w:pStyle w:val="EndNoteBibliography"/>
        <w:spacing w:after="0"/>
        <w:ind w:left="720" w:hanging="720"/>
      </w:pPr>
      <w:r w:rsidRPr="00472D1E">
        <w:t xml:space="preserve">Ekman, I., Hedman, H., Swedberg, K., &amp; Wallengren, C. (2015). Commentary: Swedish initiative on person centred care. </w:t>
      </w:r>
      <w:r w:rsidRPr="00472D1E">
        <w:rPr>
          <w:i/>
        </w:rPr>
        <w:t xml:space="preserve">BMJ, </w:t>
      </w:r>
      <w:r w:rsidRPr="00472D1E">
        <w:t>350, h160.</w:t>
      </w:r>
    </w:p>
    <w:p w14:paraId="5B38976E" w14:textId="77777777" w:rsidR="00472D1E" w:rsidRPr="00472D1E" w:rsidRDefault="00472D1E" w:rsidP="00472D1E">
      <w:pPr>
        <w:pStyle w:val="EndNoteBibliography"/>
        <w:spacing w:after="0"/>
        <w:ind w:left="720" w:hanging="720"/>
      </w:pPr>
      <w:r w:rsidRPr="00472D1E">
        <w:lastRenderedPageBreak/>
        <w:t xml:space="preserve">Ekman, I., Swedberg, K., Taft, C., Lindseth, A., Norberg, A., Brink, E., et al. (2011). Person-centered care — ready for prime time. </w:t>
      </w:r>
      <w:r w:rsidRPr="00472D1E">
        <w:rPr>
          <w:i/>
        </w:rPr>
        <w:t xml:space="preserve">European Journal of Cardiovascular Nursing, </w:t>
      </w:r>
      <w:r w:rsidRPr="00472D1E">
        <w:t>10, 248-251.</w:t>
      </w:r>
    </w:p>
    <w:p w14:paraId="717B13EC" w14:textId="77777777" w:rsidR="00472D1E" w:rsidRPr="00472D1E" w:rsidRDefault="00472D1E" w:rsidP="00472D1E">
      <w:pPr>
        <w:pStyle w:val="EndNoteBibliography"/>
        <w:spacing w:after="0"/>
        <w:ind w:left="720" w:hanging="720"/>
      </w:pPr>
      <w:r w:rsidRPr="00472D1E">
        <w:t xml:space="preserve">Elwyn, G., Lloyd, A., May, C., van der Weijden, T., Stiggelbout, A., Edwards, A., et al. (2014). Collaborative deliberation: a model for patient care. </w:t>
      </w:r>
      <w:r w:rsidRPr="00472D1E">
        <w:rPr>
          <w:i/>
        </w:rPr>
        <w:t xml:space="preserve">Patient Education and Counseling, </w:t>
      </w:r>
      <w:r w:rsidRPr="00472D1E">
        <w:t>97, 158-164.</w:t>
      </w:r>
    </w:p>
    <w:p w14:paraId="4AEC3785" w14:textId="77777777" w:rsidR="00472D1E" w:rsidRPr="00472D1E" w:rsidRDefault="00472D1E" w:rsidP="00472D1E">
      <w:pPr>
        <w:pStyle w:val="EndNoteBibliography"/>
        <w:spacing w:after="0"/>
        <w:ind w:left="720" w:hanging="720"/>
      </w:pPr>
      <w:r w:rsidRPr="00472D1E">
        <w:t xml:space="preserve">Entwistle, V.A., Cribb, A., &amp; Watt, I.S. (2012). Shared decision-making: enhancing the clinical relevance. </w:t>
      </w:r>
      <w:r w:rsidRPr="00472D1E">
        <w:rPr>
          <w:i/>
        </w:rPr>
        <w:t xml:space="preserve">Journal of the Royal Society of Medicine, </w:t>
      </w:r>
      <w:r w:rsidRPr="00472D1E">
        <w:t>105, 416-421.</w:t>
      </w:r>
    </w:p>
    <w:p w14:paraId="114D5066" w14:textId="77777777" w:rsidR="00472D1E" w:rsidRPr="00472D1E" w:rsidRDefault="00472D1E" w:rsidP="00472D1E">
      <w:pPr>
        <w:pStyle w:val="EndNoteBibliography"/>
        <w:spacing w:after="0"/>
        <w:ind w:left="720" w:hanging="720"/>
      </w:pPr>
      <w:r w:rsidRPr="00472D1E">
        <w:t xml:space="preserve">Epstein, R. (2017). </w:t>
      </w:r>
      <w:r w:rsidRPr="00472D1E">
        <w:rPr>
          <w:i/>
        </w:rPr>
        <w:t>Attending: medicine, mindfulness, and humanity</w:t>
      </w:r>
      <w:r w:rsidRPr="00472D1E">
        <w:t>. New York: Scribner.</w:t>
      </w:r>
    </w:p>
    <w:p w14:paraId="78B369D4" w14:textId="77777777" w:rsidR="00472D1E" w:rsidRPr="00472D1E" w:rsidRDefault="00472D1E" w:rsidP="00472D1E">
      <w:pPr>
        <w:pStyle w:val="EndNoteBibliography"/>
        <w:spacing w:after="0"/>
        <w:ind w:left="720" w:hanging="720"/>
      </w:pPr>
      <w:r w:rsidRPr="00472D1E">
        <w:t xml:space="preserve">Eriksen, T.H. (2010). </w:t>
      </w:r>
      <w:r w:rsidRPr="00472D1E">
        <w:rPr>
          <w:i/>
        </w:rPr>
        <w:t>Small places, large issues: an introduction to social and cultural anthropology</w:t>
      </w:r>
      <w:r w:rsidRPr="00472D1E">
        <w:t>. London: Pluto Press.</w:t>
      </w:r>
    </w:p>
    <w:p w14:paraId="3A106BDF" w14:textId="77777777" w:rsidR="00472D1E" w:rsidRPr="00472D1E" w:rsidRDefault="00472D1E" w:rsidP="00472D1E">
      <w:pPr>
        <w:pStyle w:val="EndNoteBibliography"/>
        <w:spacing w:after="0"/>
        <w:ind w:left="720" w:hanging="720"/>
      </w:pPr>
      <w:r w:rsidRPr="00472D1E">
        <w:t xml:space="preserve">Gabbay, J., &amp; le May, A. (2004). Evidence based guidelines or collectively constructed “mindlines?”: ethnographic study of knowledge management in primary care. </w:t>
      </w:r>
      <w:r w:rsidRPr="00472D1E">
        <w:rPr>
          <w:i/>
        </w:rPr>
        <w:t xml:space="preserve">BMJ, </w:t>
      </w:r>
      <w:r w:rsidRPr="00472D1E">
        <w:t>329, 1013-1013.</w:t>
      </w:r>
    </w:p>
    <w:p w14:paraId="63113E36" w14:textId="77777777" w:rsidR="00472D1E" w:rsidRPr="00472D1E" w:rsidRDefault="00472D1E" w:rsidP="00472D1E">
      <w:pPr>
        <w:pStyle w:val="EndNoteBibliography"/>
        <w:spacing w:after="0"/>
        <w:ind w:left="720" w:hanging="720"/>
      </w:pPr>
      <w:r w:rsidRPr="00472D1E">
        <w:t xml:space="preserve">Glaser, B.G., &amp; Strauss, A.L. (1967/2009). </w:t>
      </w:r>
      <w:r w:rsidRPr="00472D1E">
        <w:rPr>
          <w:i/>
        </w:rPr>
        <w:t>The discovery of grounded theory: strategies for qualitative research</w:t>
      </w:r>
      <w:r w:rsidRPr="00472D1E">
        <w:t>. London: Transaction publishers.</w:t>
      </w:r>
    </w:p>
    <w:p w14:paraId="5E91FC27" w14:textId="77777777" w:rsidR="00472D1E" w:rsidRPr="00472D1E" w:rsidRDefault="00472D1E" w:rsidP="00472D1E">
      <w:pPr>
        <w:pStyle w:val="EndNoteBibliography"/>
        <w:spacing w:after="0"/>
        <w:ind w:left="720" w:hanging="720"/>
      </w:pPr>
      <w:r w:rsidRPr="00472D1E">
        <w:t xml:space="preserve">Good, B.J. (1994). </w:t>
      </w:r>
      <w:r w:rsidRPr="00472D1E">
        <w:rPr>
          <w:i/>
        </w:rPr>
        <w:t>Medicine, rationality, and experience: an anthropological perspective</w:t>
      </w:r>
      <w:r w:rsidRPr="00472D1E">
        <w:t>. Cambridge: Cambridge University Press.</w:t>
      </w:r>
    </w:p>
    <w:p w14:paraId="466C9C2E" w14:textId="77777777" w:rsidR="00472D1E" w:rsidRPr="00472D1E" w:rsidRDefault="00472D1E" w:rsidP="00472D1E">
      <w:pPr>
        <w:pStyle w:val="EndNoteBibliography"/>
        <w:spacing w:after="0"/>
        <w:ind w:left="720" w:hanging="720"/>
      </w:pPr>
      <w:r w:rsidRPr="00472D1E">
        <w:t xml:space="preserve">Greenhalgh, T., Howick, J., &amp; Maskrey, N. (2014). Evidence based medicine: a movement in crisis? </w:t>
      </w:r>
      <w:r w:rsidRPr="00472D1E">
        <w:rPr>
          <w:i/>
        </w:rPr>
        <w:t xml:space="preserve">BMJ, </w:t>
      </w:r>
      <w:r w:rsidRPr="00472D1E">
        <w:t>348, g3725.</w:t>
      </w:r>
    </w:p>
    <w:p w14:paraId="49126017" w14:textId="77777777" w:rsidR="00472D1E" w:rsidRPr="00472D1E" w:rsidRDefault="00472D1E" w:rsidP="00472D1E">
      <w:pPr>
        <w:pStyle w:val="EndNoteBibliography"/>
        <w:spacing w:after="0"/>
        <w:ind w:left="720" w:hanging="720"/>
      </w:pPr>
      <w:r w:rsidRPr="00472D1E">
        <w:t xml:space="preserve">Haggerty, J.L., Reid, R.J., Freeman, G.K., Starfield, B.H., Adair, C.E., &amp; McKendry, R. (2003). Continuity of care: a multidisciplinary review. </w:t>
      </w:r>
      <w:r w:rsidRPr="00472D1E">
        <w:rPr>
          <w:i/>
        </w:rPr>
        <w:t xml:space="preserve">BMJ, </w:t>
      </w:r>
      <w:r w:rsidRPr="00472D1E">
        <w:t>327, 1219.</w:t>
      </w:r>
    </w:p>
    <w:p w14:paraId="6945267A" w14:textId="77777777" w:rsidR="00472D1E" w:rsidRPr="00472D1E" w:rsidRDefault="00472D1E" w:rsidP="00472D1E">
      <w:pPr>
        <w:pStyle w:val="EndNoteBibliography"/>
        <w:spacing w:after="0"/>
        <w:ind w:left="720" w:hanging="720"/>
      </w:pPr>
      <w:r w:rsidRPr="00472D1E">
        <w:t xml:space="preserve">Hammersley, M., &amp; Atkinson, A. (2007). </w:t>
      </w:r>
      <w:r w:rsidRPr="00472D1E">
        <w:rPr>
          <w:i/>
        </w:rPr>
        <w:t>Ethnography: principles in practice</w:t>
      </w:r>
      <w:r w:rsidRPr="00472D1E">
        <w:t>. London: Routledge.</w:t>
      </w:r>
    </w:p>
    <w:p w14:paraId="25A03382" w14:textId="77777777" w:rsidR="00472D1E" w:rsidRPr="00472D1E" w:rsidRDefault="00472D1E" w:rsidP="00472D1E">
      <w:pPr>
        <w:pStyle w:val="EndNoteBibliography"/>
        <w:spacing w:after="0"/>
        <w:ind w:left="720" w:hanging="720"/>
      </w:pPr>
      <w:r w:rsidRPr="00472D1E">
        <w:lastRenderedPageBreak/>
        <w:t xml:space="preserve">Hardman, D., &amp; Howick, J. (2019). The friendly relationship between therapeutic empathy and person-centred care </w:t>
      </w:r>
      <w:r w:rsidRPr="00472D1E">
        <w:rPr>
          <w:i/>
        </w:rPr>
        <w:t xml:space="preserve">European Journal for Person Centred Healthcare, </w:t>
      </w:r>
      <w:r w:rsidRPr="00472D1E">
        <w:t>7, 351-357.</w:t>
      </w:r>
    </w:p>
    <w:p w14:paraId="23BB155A" w14:textId="77777777" w:rsidR="00472D1E" w:rsidRPr="00472D1E" w:rsidRDefault="00472D1E" w:rsidP="00472D1E">
      <w:pPr>
        <w:pStyle w:val="EndNoteBibliography"/>
        <w:spacing w:after="0"/>
        <w:ind w:left="720" w:hanging="720"/>
      </w:pPr>
      <w:r w:rsidRPr="00472D1E">
        <w:t xml:space="preserve">Hobbs, F.D.R., Bankhead, C., Mukhtar, T., Stevens, S., Perera-Salazar, R., Holt, T., et al. (2016). Clinical workload in UK primary care: a retrospective analysis of 100 million consultations in England, 2007–14. </w:t>
      </w:r>
      <w:r w:rsidRPr="00472D1E">
        <w:rPr>
          <w:i/>
        </w:rPr>
        <w:t xml:space="preserve">The Lancet, </w:t>
      </w:r>
      <w:r w:rsidRPr="00472D1E">
        <w:t>387, 2323-2330.</w:t>
      </w:r>
    </w:p>
    <w:p w14:paraId="65CC4214" w14:textId="77777777" w:rsidR="00472D1E" w:rsidRPr="00472D1E" w:rsidRDefault="00472D1E" w:rsidP="00472D1E">
      <w:pPr>
        <w:pStyle w:val="EndNoteBibliography"/>
        <w:spacing w:after="0"/>
        <w:ind w:left="720" w:hanging="720"/>
      </w:pPr>
      <w:r w:rsidRPr="00472D1E">
        <w:t xml:space="preserve">Howick, J., Moscrop, A., Mebius, A., Fanshawe, T.R., Lewith, G., Bishop, F.L., et al. (2018). Effects of empathic and positive communication in healthcare consultations: a systematic review and meta-analysis. </w:t>
      </w:r>
      <w:r w:rsidRPr="00472D1E">
        <w:rPr>
          <w:i/>
        </w:rPr>
        <w:t xml:space="preserve">Journal of the Royal Society of Medicine, </w:t>
      </w:r>
      <w:r w:rsidRPr="00472D1E">
        <w:t>111, 240-252.</w:t>
      </w:r>
    </w:p>
    <w:p w14:paraId="6863134F" w14:textId="77777777" w:rsidR="00472D1E" w:rsidRPr="00472D1E" w:rsidRDefault="00472D1E" w:rsidP="00472D1E">
      <w:pPr>
        <w:pStyle w:val="EndNoteBibliography"/>
        <w:spacing w:after="0"/>
        <w:ind w:left="720" w:hanging="720"/>
      </w:pPr>
      <w:r w:rsidRPr="00472D1E">
        <w:t xml:space="preserve">Huntley, A.L., Johnson, R., Purdy, S., Valderas, J.M., &amp; Salisbury, C. (2012). Measures of multimorbidity and morbidity burden for use in primary care and community settings: a systematic review and guide. </w:t>
      </w:r>
      <w:r w:rsidRPr="00472D1E">
        <w:rPr>
          <w:i/>
        </w:rPr>
        <w:t xml:space="preserve">The Annals of Family Medicine, </w:t>
      </w:r>
      <w:r w:rsidRPr="00472D1E">
        <w:t>10, 134-141.</w:t>
      </w:r>
    </w:p>
    <w:p w14:paraId="6AE1178E" w14:textId="77777777" w:rsidR="00472D1E" w:rsidRPr="00472D1E" w:rsidRDefault="00472D1E" w:rsidP="00472D1E">
      <w:pPr>
        <w:pStyle w:val="EndNoteBibliography"/>
        <w:spacing w:after="0"/>
        <w:ind w:left="720" w:hanging="720"/>
      </w:pPr>
      <w:r w:rsidRPr="00472D1E">
        <w:t xml:space="preserve">Iatridou, S. (2000). The grammatical ingredients of counterfactuality. </w:t>
      </w:r>
      <w:r w:rsidRPr="00472D1E">
        <w:rPr>
          <w:i/>
        </w:rPr>
        <w:t xml:space="preserve">Linguistic Inquiry, </w:t>
      </w:r>
      <w:r w:rsidRPr="00472D1E">
        <w:t>31, 231-270.</w:t>
      </w:r>
    </w:p>
    <w:p w14:paraId="3B28E41C" w14:textId="77777777" w:rsidR="00472D1E" w:rsidRPr="00472D1E" w:rsidRDefault="00472D1E" w:rsidP="00472D1E">
      <w:pPr>
        <w:pStyle w:val="EndNoteBibliography"/>
        <w:spacing w:after="0"/>
        <w:ind w:left="720" w:hanging="720"/>
      </w:pPr>
      <w:r w:rsidRPr="00472D1E">
        <w:t xml:space="preserve">Jensen, K., &amp; Kelley, J.M. (2016). The therapeutic relationship in psychological and physical treatments, and their placebo controls. </w:t>
      </w:r>
      <w:r w:rsidRPr="00472D1E">
        <w:rPr>
          <w:i/>
        </w:rPr>
        <w:t xml:space="preserve">Psychology of Consciousness: Theory, Research, and Practice, </w:t>
      </w:r>
      <w:r w:rsidRPr="00472D1E">
        <w:t>3, 132-145.</w:t>
      </w:r>
    </w:p>
    <w:p w14:paraId="6840491B" w14:textId="77777777" w:rsidR="00472D1E" w:rsidRPr="00472D1E" w:rsidRDefault="00472D1E" w:rsidP="00472D1E">
      <w:pPr>
        <w:pStyle w:val="EndNoteBibliography"/>
        <w:spacing w:after="0"/>
        <w:ind w:left="720" w:hanging="720"/>
      </w:pPr>
      <w:r w:rsidRPr="00472D1E">
        <w:t xml:space="preserve">Kelley, J.M., Kraft-Todd, G., Schapira, L., Riess, H., &amp; Kossowsky, J. (2014). The influence of the patient-clinician relationship on healthcare outcomes: a systematic review and meta-analysis of randomized controlled trials. </w:t>
      </w:r>
      <w:r w:rsidRPr="00472D1E">
        <w:rPr>
          <w:i/>
        </w:rPr>
        <w:t xml:space="preserve">PLOS ONE, </w:t>
      </w:r>
      <w:r w:rsidRPr="00472D1E">
        <w:t>9, e94207.</w:t>
      </w:r>
    </w:p>
    <w:p w14:paraId="422DE88E" w14:textId="77777777" w:rsidR="00472D1E" w:rsidRPr="00472D1E" w:rsidRDefault="00472D1E" w:rsidP="00472D1E">
      <w:pPr>
        <w:pStyle w:val="EndNoteBibliography"/>
        <w:spacing w:after="0"/>
        <w:ind w:left="720" w:hanging="720"/>
      </w:pPr>
      <w:r w:rsidRPr="00472D1E">
        <w:t xml:space="preserve">Kleinman, A.M. (1973/2010). Medicine's symbolic reality: on a central problem in the philosophy of medicine. In B.J. Good (Ed.), </w:t>
      </w:r>
      <w:r w:rsidRPr="00472D1E">
        <w:rPr>
          <w:i/>
        </w:rPr>
        <w:t>A reader in medical anthropology: theoretical trajectories, emergent realities</w:t>
      </w:r>
      <w:r w:rsidRPr="00472D1E">
        <w:t xml:space="preserve"> pp. 85-90). Chichester: Wiley-Blackwell.</w:t>
      </w:r>
    </w:p>
    <w:p w14:paraId="41D3E60D" w14:textId="77777777" w:rsidR="00472D1E" w:rsidRPr="00472D1E" w:rsidRDefault="00472D1E" w:rsidP="00472D1E">
      <w:pPr>
        <w:pStyle w:val="EndNoteBibliography"/>
        <w:spacing w:after="0"/>
        <w:ind w:left="720" w:hanging="720"/>
      </w:pPr>
      <w:r w:rsidRPr="00472D1E">
        <w:lastRenderedPageBreak/>
        <w:t xml:space="preserve">Kreijkamp-Kaspers, S., &amp; Glasziou, P. (2012). A is for aphorism: the power of silence. </w:t>
      </w:r>
      <w:r w:rsidRPr="00472D1E">
        <w:rPr>
          <w:i/>
        </w:rPr>
        <w:t xml:space="preserve">Australian Family Physician, </w:t>
      </w:r>
      <w:r w:rsidRPr="00472D1E">
        <w:t>41, 909-909.</w:t>
      </w:r>
    </w:p>
    <w:p w14:paraId="5B799DAC" w14:textId="77777777" w:rsidR="00472D1E" w:rsidRPr="00472D1E" w:rsidRDefault="00472D1E" w:rsidP="00472D1E">
      <w:pPr>
        <w:pStyle w:val="EndNoteBibliography"/>
        <w:spacing w:after="0"/>
        <w:ind w:left="720" w:hanging="720"/>
      </w:pPr>
      <w:r w:rsidRPr="00472D1E">
        <w:t xml:space="preserve">LaFollette, H. (2000). Pragmatic ethics. In H. LaFollette (Ed.), </w:t>
      </w:r>
      <w:r w:rsidRPr="00472D1E">
        <w:rPr>
          <w:i/>
        </w:rPr>
        <w:t>Blackwell guide to ethical theory</w:t>
      </w:r>
      <w:r w:rsidRPr="00472D1E">
        <w:t xml:space="preserve"> pp. 400-419). Malden, MA: Blackwell Publishers.</w:t>
      </w:r>
    </w:p>
    <w:p w14:paraId="20B2FDCF" w14:textId="77777777" w:rsidR="00472D1E" w:rsidRPr="00472D1E" w:rsidRDefault="00472D1E" w:rsidP="00472D1E">
      <w:pPr>
        <w:pStyle w:val="EndNoteBibliography"/>
        <w:spacing w:after="0"/>
        <w:ind w:left="720" w:hanging="720"/>
      </w:pPr>
      <w:r w:rsidRPr="00472D1E">
        <w:t xml:space="preserve">Langberg, E.M., Dyhr, L., &amp; Davidsen, A.S. (2019). Development of the concept of patient-centredness – A systematic review. </w:t>
      </w:r>
      <w:r w:rsidRPr="00472D1E">
        <w:rPr>
          <w:i/>
        </w:rPr>
        <w:t xml:space="preserve">Patient Education and Counseling, </w:t>
      </w:r>
      <w:r w:rsidRPr="00472D1E">
        <w:t>102, 1228-1236.</w:t>
      </w:r>
    </w:p>
    <w:p w14:paraId="39FC424E" w14:textId="77777777" w:rsidR="00472D1E" w:rsidRPr="00472D1E" w:rsidRDefault="00472D1E" w:rsidP="00472D1E">
      <w:pPr>
        <w:pStyle w:val="EndNoteBibliography"/>
        <w:spacing w:after="0"/>
        <w:ind w:left="720" w:hanging="720"/>
      </w:pPr>
      <w:r w:rsidRPr="00472D1E">
        <w:t xml:space="preserve">Levene, L.S., Baker, R., Walker, N., Williams, C., Wilson, A., &amp; Bankart, J. (2018). Predicting declines in perceived relationship continuity using practice deprivation scores: a longitudinal study in primary care. </w:t>
      </w:r>
      <w:r w:rsidRPr="00472D1E">
        <w:rPr>
          <w:i/>
        </w:rPr>
        <w:t xml:space="preserve">British Journal of General Practice, </w:t>
      </w:r>
      <w:r w:rsidRPr="00472D1E">
        <w:t>68, e420-e426.</w:t>
      </w:r>
    </w:p>
    <w:p w14:paraId="0F00E222" w14:textId="77777777" w:rsidR="00472D1E" w:rsidRPr="00472D1E" w:rsidRDefault="00472D1E" w:rsidP="00472D1E">
      <w:pPr>
        <w:pStyle w:val="EndNoteBibliography"/>
        <w:spacing w:after="0"/>
        <w:ind w:left="720" w:hanging="720"/>
      </w:pPr>
      <w:r w:rsidRPr="00472D1E">
        <w:t xml:space="preserve">Little, P., Everitt, H., Williamson, I., Warner, G., Moore, M., Gould, C., et al. (2001). Observational study of effect of patient centredness and positive approach on outcomes of general practice consultations. </w:t>
      </w:r>
      <w:r w:rsidRPr="00472D1E">
        <w:rPr>
          <w:i/>
        </w:rPr>
        <w:t xml:space="preserve">BMJ, </w:t>
      </w:r>
      <w:r w:rsidRPr="00472D1E">
        <w:t>323, 908-911.</w:t>
      </w:r>
    </w:p>
    <w:p w14:paraId="243C2611" w14:textId="77777777" w:rsidR="00472D1E" w:rsidRPr="00472D1E" w:rsidRDefault="00472D1E" w:rsidP="00472D1E">
      <w:pPr>
        <w:pStyle w:val="EndNoteBibliography"/>
        <w:spacing w:after="0"/>
        <w:ind w:left="720" w:hanging="720"/>
      </w:pPr>
      <w:r w:rsidRPr="00472D1E">
        <w:t xml:space="preserve">Lown, M., &amp; Peters, D. (2018). Industrialised medicine: a step too far? </w:t>
      </w:r>
      <w:r w:rsidRPr="00472D1E">
        <w:rPr>
          <w:i/>
        </w:rPr>
        <w:t xml:space="preserve">British Journal of General Practice, </w:t>
      </w:r>
      <w:r w:rsidRPr="00472D1E">
        <w:t>68, 543-544.</w:t>
      </w:r>
    </w:p>
    <w:p w14:paraId="0881F8B8" w14:textId="77777777" w:rsidR="00472D1E" w:rsidRPr="00472D1E" w:rsidRDefault="00472D1E" w:rsidP="00472D1E">
      <w:pPr>
        <w:pStyle w:val="EndNoteBibliography"/>
        <w:spacing w:after="0"/>
        <w:ind w:left="720" w:hanging="720"/>
      </w:pPr>
      <w:r w:rsidRPr="00472D1E">
        <w:t xml:space="preserve">May, C., Rapley, T., Moreira, T., Finch, T., &amp; Heaven, B. (2006). Technogovernance: evidence, subjectivity, and the clinical encounter in primary care medicine. </w:t>
      </w:r>
      <w:r w:rsidRPr="00472D1E">
        <w:rPr>
          <w:i/>
        </w:rPr>
        <w:t xml:space="preserve">Social Science &amp; Medicine, </w:t>
      </w:r>
      <w:r w:rsidRPr="00472D1E">
        <w:t>62, 1022-1030.</w:t>
      </w:r>
    </w:p>
    <w:p w14:paraId="6A7613E0" w14:textId="77777777" w:rsidR="00472D1E" w:rsidRPr="00472D1E" w:rsidRDefault="00472D1E" w:rsidP="00472D1E">
      <w:pPr>
        <w:pStyle w:val="EndNoteBibliography"/>
        <w:spacing w:after="0"/>
        <w:ind w:left="720" w:hanging="720"/>
      </w:pPr>
      <w:r w:rsidRPr="00472D1E">
        <w:t xml:space="preserve">Mead, N., &amp; Bower, P. (2000). Patient-centredness: a conceptual framework and review of the empirical literature. </w:t>
      </w:r>
      <w:r w:rsidRPr="00472D1E">
        <w:rPr>
          <w:i/>
        </w:rPr>
        <w:t xml:space="preserve">Social Science &amp; Medicine, </w:t>
      </w:r>
      <w:r w:rsidRPr="00472D1E">
        <w:t>51, 1087-1110.</w:t>
      </w:r>
    </w:p>
    <w:p w14:paraId="535582B0" w14:textId="77777777" w:rsidR="00472D1E" w:rsidRPr="00472D1E" w:rsidRDefault="00472D1E" w:rsidP="00472D1E">
      <w:pPr>
        <w:pStyle w:val="EndNoteBibliography"/>
        <w:spacing w:after="0"/>
        <w:ind w:left="720" w:hanging="720"/>
      </w:pPr>
      <w:r w:rsidRPr="00472D1E">
        <w:t xml:space="preserve">Misak, C. (2013). </w:t>
      </w:r>
      <w:r w:rsidRPr="00472D1E">
        <w:rPr>
          <w:i/>
        </w:rPr>
        <w:t>The American pragmatists</w:t>
      </w:r>
      <w:r w:rsidRPr="00472D1E">
        <w:t>. Oxford: Oxford University Press.</w:t>
      </w:r>
    </w:p>
    <w:p w14:paraId="59E8F4D9" w14:textId="77777777" w:rsidR="00472D1E" w:rsidRPr="00472D1E" w:rsidRDefault="00472D1E" w:rsidP="00472D1E">
      <w:pPr>
        <w:pStyle w:val="EndNoteBibliography"/>
        <w:spacing w:after="0"/>
        <w:ind w:left="720" w:hanging="720"/>
      </w:pPr>
      <w:r w:rsidRPr="00472D1E">
        <w:t xml:space="preserve">Mol, A. (2002). </w:t>
      </w:r>
      <w:r w:rsidRPr="00472D1E">
        <w:rPr>
          <w:i/>
        </w:rPr>
        <w:t>The body multiple: ontology in medical practice</w:t>
      </w:r>
      <w:r w:rsidRPr="00472D1E">
        <w:t>. USA: Duke University Press.</w:t>
      </w:r>
    </w:p>
    <w:p w14:paraId="130AC144" w14:textId="77777777" w:rsidR="00472D1E" w:rsidRPr="00472D1E" w:rsidRDefault="00472D1E" w:rsidP="00472D1E">
      <w:pPr>
        <w:pStyle w:val="EndNoteBibliography"/>
        <w:spacing w:after="0"/>
        <w:ind w:left="720" w:hanging="720"/>
      </w:pPr>
      <w:r w:rsidRPr="00472D1E">
        <w:lastRenderedPageBreak/>
        <w:t xml:space="preserve">Montgomery, K. (2006). </w:t>
      </w:r>
      <w:r w:rsidRPr="00472D1E">
        <w:rPr>
          <w:i/>
        </w:rPr>
        <w:t>How doctors think: clinical judgment and the practice of medicine</w:t>
      </w:r>
      <w:r w:rsidRPr="00472D1E">
        <w:t>. USA: Oxford University Press.</w:t>
      </w:r>
    </w:p>
    <w:p w14:paraId="39FA6118" w14:textId="77777777" w:rsidR="00472D1E" w:rsidRPr="00472D1E" w:rsidRDefault="00472D1E" w:rsidP="00472D1E">
      <w:pPr>
        <w:pStyle w:val="EndNoteBibliography"/>
        <w:spacing w:after="0"/>
        <w:ind w:left="720" w:hanging="720"/>
      </w:pPr>
      <w:r w:rsidRPr="00472D1E">
        <w:t>NHS Digital. (2019). General Practice Workforce.</w:t>
      </w:r>
    </w:p>
    <w:p w14:paraId="56AA9A23" w14:textId="77777777" w:rsidR="00472D1E" w:rsidRPr="00472D1E" w:rsidRDefault="00472D1E" w:rsidP="00472D1E">
      <w:pPr>
        <w:pStyle w:val="EndNoteBibliography"/>
        <w:spacing w:after="0"/>
        <w:ind w:left="720" w:hanging="720"/>
      </w:pPr>
      <w:r w:rsidRPr="00472D1E">
        <w:t xml:space="preserve">Ong, L.M.L., de Haes, J.C.J.M., Hoos, A.M., &amp; Lammes, F.B. (1995). Doctor-patient communication: a review of the literature. </w:t>
      </w:r>
      <w:r w:rsidRPr="00472D1E">
        <w:rPr>
          <w:i/>
        </w:rPr>
        <w:t xml:space="preserve">Social Science &amp; Medicine, </w:t>
      </w:r>
      <w:r w:rsidRPr="00472D1E">
        <w:t>40, 903-918.</w:t>
      </w:r>
    </w:p>
    <w:p w14:paraId="0933F55E" w14:textId="77777777" w:rsidR="00472D1E" w:rsidRPr="00472D1E" w:rsidRDefault="00472D1E" w:rsidP="00472D1E">
      <w:pPr>
        <w:pStyle w:val="EndNoteBibliography"/>
        <w:spacing w:after="0"/>
        <w:ind w:left="720" w:hanging="720"/>
      </w:pPr>
      <w:r w:rsidRPr="00472D1E">
        <w:t xml:space="preserve">Paddison, C., Abel, G., &amp; Campbell, J. (2018). GPs: working harder than ever. </w:t>
      </w:r>
      <w:r w:rsidRPr="00472D1E">
        <w:rPr>
          <w:i/>
        </w:rPr>
        <w:t xml:space="preserve">British Journal of General Practice, </w:t>
      </w:r>
      <w:r w:rsidRPr="00472D1E">
        <w:t>68, 218-219.</w:t>
      </w:r>
    </w:p>
    <w:p w14:paraId="71DA8DBE" w14:textId="77777777" w:rsidR="00472D1E" w:rsidRPr="00472D1E" w:rsidRDefault="00472D1E" w:rsidP="00472D1E">
      <w:pPr>
        <w:pStyle w:val="EndNoteBibliography"/>
        <w:spacing w:after="0"/>
        <w:ind w:left="720" w:hanging="720"/>
      </w:pPr>
      <w:r w:rsidRPr="00472D1E">
        <w:t xml:space="preserve">Peirce, C.S. (1878/1982). How to make our ideas clear. In H.S. Thayer (Ed.), </w:t>
      </w:r>
      <w:r w:rsidRPr="00472D1E">
        <w:rPr>
          <w:i/>
        </w:rPr>
        <w:t>Pragmatism the classic writings</w:t>
      </w:r>
      <w:r w:rsidRPr="00472D1E">
        <w:t xml:space="preserve"> pp. 79-100). Cambridge: Hackett Publishing Company.</w:t>
      </w:r>
    </w:p>
    <w:p w14:paraId="0E955D72" w14:textId="77777777" w:rsidR="00472D1E" w:rsidRPr="00472D1E" w:rsidRDefault="00472D1E" w:rsidP="00472D1E">
      <w:pPr>
        <w:pStyle w:val="EndNoteBibliography"/>
        <w:spacing w:after="0"/>
        <w:ind w:left="720" w:hanging="720"/>
      </w:pPr>
      <w:r w:rsidRPr="00472D1E">
        <w:t xml:space="preserve">Phillips, K.A., &amp; Ospina, N.S. (2017). Physicians interrupting patients. </w:t>
      </w:r>
      <w:r w:rsidRPr="00472D1E">
        <w:rPr>
          <w:i/>
        </w:rPr>
        <w:t xml:space="preserve">JAMA, </w:t>
      </w:r>
      <w:r w:rsidRPr="00472D1E">
        <w:t>318, 93-94.</w:t>
      </w:r>
    </w:p>
    <w:p w14:paraId="35272383" w14:textId="77777777" w:rsidR="00472D1E" w:rsidRPr="00472D1E" w:rsidRDefault="00472D1E" w:rsidP="00472D1E">
      <w:pPr>
        <w:pStyle w:val="EndNoteBibliography"/>
        <w:spacing w:after="0"/>
        <w:ind w:left="720" w:hanging="720"/>
      </w:pPr>
      <w:r w:rsidRPr="00472D1E">
        <w:t xml:space="preserve">Pope, C. (2005). Conducting ethnography in medical settings. </w:t>
      </w:r>
      <w:r w:rsidRPr="00472D1E">
        <w:rPr>
          <w:i/>
        </w:rPr>
        <w:t xml:space="preserve">Medical Education, </w:t>
      </w:r>
      <w:r w:rsidRPr="00472D1E">
        <w:t>39, 1180-1187.</w:t>
      </w:r>
    </w:p>
    <w:p w14:paraId="0A39773C" w14:textId="77777777" w:rsidR="00472D1E" w:rsidRPr="00472D1E" w:rsidRDefault="00472D1E" w:rsidP="00472D1E">
      <w:pPr>
        <w:pStyle w:val="EndNoteBibliography"/>
        <w:spacing w:after="0"/>
        <w:ind w:left="720" w:hanging="720"/>
      </w:pPr>
      <w:r w:rsidRPr="00472D1E">
        <w:t xml:space="preserve">Procter, S., Stewart, K., Reeves, D., Bowen, L., Purdy, S., Ridd, M., et al. (2014). Complex consultations in primary care: a tool for assessing the range of health problems and issues addressed in general practice consultations. </w:t>
      </w:r>
      <w:r w:rsidRPr="00472D1E">
        <w:rPr>
          <w:i/>
        </w:rPr>
        <w:t xml:space="preserve">BMC Family Practice, </w:t>
      </w:r>
      <w:r w:rsidRPr="00472D1E">
        <w:t>15, 105.</w:t>
      </w:r>
    </w:p>
    <w:p w14:paraId="685A7508" w14:textId="77777777" w:rsidR="00472D1E" w:rsidRPr="00472D1E" w:rsidRDefault="00472D1E" w:rsidP="00472D1E">
      <w:pPr>
        <w:pStyle w:val="EndNoteBibliography"/>
        <w:spacing w:after="0"/>
        <w:ind w:left="720" w:hanging="720"/>
      </w:pPr>
      <w:r w:rsidRPr="00472D1E">
        <w:t xml:space="preserve">Rapley, T. (2008). Distributed decision making: the anatomy of decisions-in-action. </w:t>
      </w:r>
      <w:r w:rsidRPr="00472D1E">
        <w:rPr>
          <w:i/>
        </w:rPr>
        <w:t xml:space="preserve">Sociology of Health &amp; Illness, </w:t>
      </w:r>
      <w:r w:rsidRPr="00472D1E">
        <w:t>30, 429-444.</w:t>
      </w:r>
    </w:p>
    <w:p w14:paraId="77E992A0" w14:textId="77777777" w:rsidR="00472D1E" w:rsidRPr="00472D1E" w:rsidRDefault="00472D1E" w:rsidP="00472D1E">
      <w:pPr>
        <w:pStyle w:val="EndNoteBibliography"/>
        <w:spacing w:after="0"/>
        <w:ind w:left="720" w:hanging="720"/>
      </w:pPr>
      <w:r w:rsidRPr="00472D1E">
        <w:t xml:space="preserve">Rapley, T., &amp; May, C. (2009). Evidence and risk: the sociology of health care grappling with knowledge and uncertainty. In A. Edwards, &amp; G. Elwyn (Eds.), </w:t>
      </w:r>
      <w:r w:rsidRPr="00472D1E">
        <w:rPr>
          <w:i/>
        </w:rPr>
        <w:t>Shared decision making in health care: achieving evidence based patient choice</w:t>
      </w:r>
      <w:r w:rsidRPr="00472D1E">
        <w:t xml:space="preserve"> pp. 53-58). New York: Oxford University Press.</w:t>
      </w:r>
    </w:p>
    <w:p w14:paraId="5386A06E" w14:textId="77777777" w:rsidR="00472D1E" w:rsidRPr="00472D1E" w:rsidRDefault="00472D1E" w:rsidP="00472D1E">
      <w:pPr>
        <w:pStyle w:val="EndNoteBibliography"/>
        <w:spacing w:after="0"/>
        <w:ind w:left="720" w:hanging="720"/>
      </w:pPr>
      <w:r w:rsidRPr="00472D1E">
        <w:t xml:space="preserve">Reichertz, J. (2007). Abduction: the logic of discovery of grounded theory. In A. Bryant, &amp; K. Charmaz (Eds.), </w:t>
      </w:r>
      <w:r w:rsidRPr="00472D1E">
        <w:rPr>
          <w:i/>
        </w:rPr>
        <w:t>The SAGE handbook of grounded theory</w:t>
      </w:r>
      <w:r w:rsidRPr="00472D1E">
        <w:t xml:space="preserve"> pp. 214-228). London: Sage Publications Ltd.</w:t>
      </w:r>
    </w:p>
    <w:p w14:paraId="2B8C6562" w14:textId="77777777" w:rsidR="00472D1E" w:rsidRPr="00472D1E" w:rsidRDefault="00472D1E" w:rsidP="00472D1E">
      <w:pPr>
        <w:pStyle w:val="EndNoteBibliography"/>
        <w:spacing w:after="0"/>
        <w:ind w:left="720" w:hanging="720"/>
      </w:pPr>
      <w:r w:rsidRPr="00472D1E">
        <w:t xml:space="preserve">Royal College of General Practitioners. (2018). Person-centred care toolkit </w:t>
      </w:r>
    </w:p>
    <w:p w14:paraId="46117197" w14:textId="77777777" w:rsidR="00472D1E" w:rsidRPr="00472D1E" w:rsidRDefault="00472D1E" w:rsidP="00472D1E">
      <w:pPr>
        <w:pStyle w:val="EndNoteBibliography"/>
        <w:spacing w:after="0"/>
        <w:ind w:left="720" w:hanging="720"/>
      </w:pPr>
      <w:r w:rsidRPr="00472D1E">
        <w:lastRenderedPageBreak/>
        <w:t>Royal College of General Practitioners. (2019). Fit for the future: a vision for general practice.</w:t>
      </w:r>
    </w:p>
    <w:p w14:paraId="6D3FF51A" w14:textId="77777777" w:rsidR="00472D1E" w:rsidRPr="00472D1E" w:rsidRDefault="00472D1E" w:rsidP="00472D1E">
      <w:pPr>
        <w:pStyle w:val="EndNoteBibliography"/>
        <w:spacing w:after="0"/>
        <w:ind w:left="720" w:hanging="720"/>
      </w:pPr>
      <w:r w:rsidRPr="00472D1E">
        <w:t>Royal College of Physicians. (2018). Person-centred care.</w:t>
      </w:r>
    </w:p>
    <w:p w14:paraId="3B036FC7" w14:textId="77777777" w:rsidR="00472D1E" w:rsidRPr="00472D1E" w:rsidRDefault="00472D1E" w:rsidP="00472D1E">
      <w:pPr>
        <w:pStyle w:val="EndNoteBibliography"/>
        <w:spacing w:after="0"/>
        <w:ind w:left="720" w:hanging="720"/>
      </w:pPr>
      <w:r w:rsidRPr="00472D1E">
        <w:t xml:space="preserve">Salisbury, C. (2012). Multimorbidity: redesigning health care for people who use it. </w:t>
      </w:r>
      <w:r w:rsidRPr="00472D1E">
        <w:rPr>
          <w:i/>
        </w:rPr>
        <w:t xml:space="preserve">The Lancet, </w:t>
      </w:r>
      <w:r w:rsidRPr="00472D1E">
        <w:t>380, 7-9.</w:t>
      </w:r>
    </w:p>
    <w:p w14:paraId="23FA3AFB" w14:textId="77777777" w:rsidR="00472D1E" w:rsidRPr="00472D1E" w:rsidRDefault="00472D1E" w:rsidP="00472D1E">
      <w:pPr>
        <w:pStyle w:val="EndNoteBibliography"/>
        <w:spacing w:after="0"/>
        <w:ind w:left="720" w:hanging="720"/>
      </w:pPr>
      <w:r w:rsidRPr="00472D1E">
        <w:t xml:space="preserve">Salisbury, C., Johnson, L., Purdy, S., Valderas, J.M., &amp; Montgomery, A.A. (2011). Epidemiology and impact of multimorbidity in primary care: a retrospective cohort study. </w:t>
      </w:r>
      <w:r w:rsidRPr="00472D1E">
        <w:rPr>
          <w:i/>
        </w:rPr>
        <w:t xml:space="preserve">British Journal of General Practice, </w:t>
      </w:r>
      <w:r w:rsidRPr="00472D1E">
        <w:t>61, e12-e21.</w:t>
      </w:r>
    </w:p>
    <w:p w14:paraId="06E317A4" w14:textId="77777777" w:rsidR="00472D1E" w:rsidRPr="00472D1E" w:rsidRDefault="00472D1E" w:rsidP="00472D1E">
      <w:pPr>
        <w:pStyle w:val="EndNoteBibliography"/>
        <w:spacing w:after="0"/>
        <w:ind w:left="720" w:hanging="720"/>
      </w:pPr>
      <w:r w:rsidRPr="00472D1E">
        <w:t xml:space="preserve">Salisbury, C., Procter, S., Stewart, K., Bowen, L., Purdy, S., Ridd, M., et al. (2013). The content of general practice consultations: cross-sectional study based on video recordings. </w:t>
      </w:r>
      <w:r w:rsidRPr="00472D1E">
        <w:rPr>
          <w:i/>
        </w:rPr>
        <w:t xml:space="preserve">British Journal of General Practice, </w:t>
      </w:r>
      <w:r w:rsidRPr="00472D1E">
        <w:t>63, e751-e759.</w:t>
      </w:r>
    </w:p>
    <w:p w14:paraId="29ADFE22" w14:textId="77777777" w:rsidR="00472D1E" w:rsidRPr="00472D1E" w:rsidRDefault="00472D1E" w:rsidP="00472D1E">
      <w:pPr>
        <w:pStyle w:val="EndNoteBibliography"/>
        <w:spacing w:after="0"/>
        <w:ind w:left="720" w:hanging="720"/>
      </w:pPr>
      <w:r w:rsidRPr="00472D1E">
        <w:t xml:space="preserve">Scholl, I., Zill, J.M., Härter, M., &amp; Dirmaier, J. (2014). An integrative model of patient-centeredness – a systematic review and concept analysis. </w:t>
      </w:r>
      <w:r w:rsidRPr="00472D1E">
        <w:rPr>
          <w:i/>
        </w:rPr>
        <w:t xml:space="preserve">PLOS ONE, </w:t>
      </w:r>
      <w:r w:rsidRPr="00472D1E">
        <w:t>9, e107828.</w:t>
      </w:r>
    </w:p>
    <w:p w14:paraId="46B96EBD" w14:textId="77777777" w:rsidR="00472D1E" w:rsidRPr="00472D1E" w:rsidRDefault="00472D1E" w:rsidP="00472D1E">
      <w:pPr>
        <w:pStyle w:val="EndNoteBibliography"/>
        <w:spacing w:after="0"/>
        <w:ind w:left="720" w:hanging="720"/>
      </w:pPr>
      <w:r w:rsidRPr="00472D1E">
        <w:t xml:space="preserve">Seligman, A.B. (2010). Ritual and sincerity: certitude and the other. </w:t>
      </w:r>
      <w:r w:rsidRPr="00472D1E">
        <w:rPr>
          <w:i/>
        </w:rPr>
        <w:t xml:space="preserve">Philosophy &amp; Social Criticism, </w:t>
      </w:r>
      <w:r w:rsidRPr="00472D1E">
        <w:t>36, 9-39.</w:t>
      </w:r>
    </w:p>
    <w:p w14:paraId="59C2728D" w14:textId="77777777" w:rsidR="00472D1E" w:rsidRPr="00472D1E" w:rsidRDefault="00472D1E" w:rsidP="00472D1E">
      <w:pPr>
        <w:pStyle w:val="EndNoteBibliography"/>
        <w:spacing w:after="0"/>
        <w:ind w:left="720" w:hanging="720"/>
      </w:pPr>
      <w:r w:rsidRPr="00472D1E">
        <w:t xml:space="preserve">Seligman, A.B., Weller, R.P., Puett, M.J., &amp; Simon, B. (2008). </w:t>
      </w:r>
      <w:r w:rsidRPr="00472D1E">
        <w:rPr>
          <w:i/>
        </w:rPr>
        <w:t>Ritual and its consequences: an essay on the limits of sincerity</w:t>
      </w:r>
      <w:r w:rsidRPr="00472D1E">
        <w:t>. Oxford: Oxford University Press.</w:t>
      </w:r>
    </w:p>
    <w:p w14:paraId="40F47D57" w14:textId="77777777" w:rsidR="00472D1E" w:rsidRPr="00472D1E" w:rsidRDefault="00472D1E" w:rsidP="00472D1E">
      <w:pPr>
        <w:pStyle w:val="EndNoteBibliography"/>
        <w:spacing w:after="0"/>
        <w:ind w:left="720" w:hanging="720"/>
      </w:pPr>
      <w:r w:rsidRPr="00472D1E">
        <w:t xml:space="preserve">Stewart, M.A. (1995). Effective physician-patient communication and health outcomes: a review. </w:t>
      </w:r>
      <w:r w:rsidRPr="00472D1E">
        <w:rPr>
          <w:i/>
        </w:rPr>
        <w:t xml:space="preserve">CMAJ: Canadian Medical Association Journal = Journal De L'association Medicale Canadienne, </w:t>
      </w:r>
      <w:r w:rsidRPr="00472D1E">
        <w:t>152, 1423-1433.</w:t>
      </w:r>
    </w:p>
    <w:p w14:paraId="0D7F4E36" w14:textId="77777777" w:rsidR="00472D1E" w:rsidRPr="00472D1E" w:rsidRDefault="00472D1E" w:rsidP="00472D1E">
      <w:pPr>
        <w:pStyle w:val="EndNoteBibliography"/>
        <w:spacing w:after="0"/>
        <w:ind w:left="720" w:hanging="720"/>
      </w:pPr>
      <w:r w:rsidRPr="00472D1E">
        <w:t xml:space="preserve">Suzuki, S. (1970). </w:t>
      </w:r>
      <w:r w:rsidRPr="00472D1E">
        <w:rPr>
          <w:i/>
        </w:rPr>
        <w:t>Zen mind, beginner's mind</w:t>
      </w:r>
      <w:r w:rsidRPr="00472D1E">
        <w:t>. New York: Weatherhill.</w:t>
      </w:r>
    </w:p>
    <w:p w14:paraId="5097D863" w14:textId="77777777" w:rsidR="00472D1E" w:rsidRPr="00472D1E" w:rsidRDefault="00472D1E" w:rsidP="00472D1E">
      <w:pPr>
        <w:pStyle w:val="EndNoteBibliography"/>
        <w:spacing w:after="0"/>
        <w:ind w:left="720" w:hanging="720"/>
      </w:pPr>
      <w:r w:rsidRPr="00472D1E">
        <w:t xml:space="preserve">Thompson, E. (2010). </w:t>
      </w:r>
      <w:r w:rsidRPr="00472D1E">
        <w:rPr>
          <w:i/>
        </w:rPr>
        <w:t>Mind in life: biology, phenomenology, and the sciences of mind</w:t>
      </w:r>
      <w:r w:rsidRPr="00472D1E">
        <w:t>. USA: Harvard University Press.</w:t>
      </w:r>
    </w:p>
    <w:p w14:paraId="4A099218" w14:textId="77777777" w:rsidR="00472D1E" w:rsidRPr="00472D1E" w:rsidRDefault="00472D1E" w:rsidP="00472D1E">
      <w:pPr>
        <w:pStyle w:val="EndNoteBibliography"/>
        <w:spacing w:after="0"/>
        <w:ind w:left="720" w:hanging="720"/>
      </w:pPr>
      <w:r w:rsidRPr="00472D1E">
        <w:t xml:space="preserve">Timmermans, S., &amp; Berg, M. (2003). </w:t>
      </w:r>
      <w:r w:rsidRPr="00472D1E">
        <w:rPr>
          <w:i/>
        </w:rPr>
        <w:t>The gold standard: the challenge of evidence-based medicine and standardization in health care</w:t>
      </w:r>
      <w:r w:rsidRPr="00472D1E">
        <w:t>. Philadelphia: Temple University Press.</w:t>
      </w:r>
    </w:p>
    <w:p w14:paraId="694BA787" w14:textId="77777777" w:rsidR="00472D1E" w:rsidRPr="00472D1E" w:rsidRDefault="00472D1E" w:rsidP="00472D1E">
      <w:pPr>
        <w:pStyle w:val="EndNoteBibliography"/>
        <w:spacing w:after="0"/>
        <w:ind w:left="720" w:hanging="720"/>
      </w:pPr>
      <w:r w:rsidRPr="00472D1E">
        <w:lastRenderedPageBreak/>
        <w:t xml:space="preserve">Timmermans, S., &amp; Tavory, I. (2007). Advancing ethnographic research through grounded theory practice. In A. Bryant, &amp; K. Charmaz (Eds.), </w:t>
      </w:r>
      <w:r w:rsidRPr="00472D1E">
        <w:rPr>
          <w:i/>
        </w:rPr>
        <w:t>The SAGE handbook of grounded theory</w:t>
      </w:r>
      <w:r w:rsidRPr="00472D1E">
        <w:t xml:space="preserve"> pp. 493-512). London: SAGE Publications Ltd.</w:t>
      </w:r>
    </w:p>
    <w:p w14:paraId="0203E571" w14:textId="77777777" w:rsidR="00472D1E" w:rsidRPr="00472D1E" w:rsidRDefault="00472D1E" w:rsidP="00472D1E">
      <w:pPr>
        <w:pStyle w:val="EndNoteBibliography"/>
        <w:spacing w:after="0"/>
        <w:ind w:left="720" w:hanging="720"/>
      </w:pPr>
      <w:r w:rsidRPr="00472D1E">
        <w:t xml:space="preserve">Tomes, N. (2007). Patient empowerment and the dilemmas of late-modern medicalisation. </w:t>
      </w:r>
      <w:r w:rsidRPr="00472D1E">
        <w:rPr>
          <w:i/>
        </w:rPr>
        <w:t xml:space="preserve">The Lancet, </w:t>
      </w:r>
      <w:r w:rsidRPr="00472D1E">
        <w:t>369, 698-700.</w:t>
      </w:r>
    </w:p>
    <w:p w14:paraId="19BB9026" w14:textId="77777777" w:rsidR="00472D1E" w:rsidRPr="00472D1E" w:rsidRDefault="00472D1E" w:rsidP="00472D1E">
      <w:pPr>
        <w:pStyle w:val="EndNoteBibliography"/>
        <w:spacing w:after="0"/>
        <w:ind w:left="720" w:hanging="720"/>
      </w:pPr>
      <w:r w:rsidRPr="00472D1E">
        <w:t xml:space="preserve">Tudor Hart, J. (2010). </w:t>
      </w:r>
      <w:r w:rsidRPr="00472D1E">
        <w:rPr>
          <w:i/>
        </w:rPr>
        <w:t>The political economy of health care: where the NHS came from and where it could lead</w:t>
      </w:r>
      <w:r w:rsidRPr="00472D1E">
        <w:t>. Great Britain: The Policy Press.</w:t>
      </w:r>
    </w:p>
    <w:p w14:paraId="4B07896E" w14:textId="77777777" w:rsidR="00472D1E" w:rsidRPr="00472D1E" w:rsidRDefault="00472D1E" w:rsidP="00472D1E">
      <w:pPr>
        <w:pStyle w:val="EndNoteBibliography"/>
        <w:spacing w:after="0"/>
        <w:ind w:left="720" w:hanging="720"/>
      </w:pPr>
      <w:r w:rsidRPr="00472D1E">
        <w:t xml:space="preserve">Tudor Hart, J., &amp; Dieppe, P. (1996). Caring effects. </w:t>
      </w:r>
      <w:r w:rsidRPr="00472D1E">
        <w:rPr>
          <w:i/>
        </w:rPr>
        <w:t xml:space="preserve">The Lancet, </w:t>
      </w:r>
      <w:r w:rsidRPr="00472D1E">
        <w:t>347, 1606-1608.</w:t>
      </w:r>
    </w:p>
    <w:p w14:paraId="00BB77FC" w14:textId="77777777" w:rsidR="00472D1E" w:rsidRPr="00472D1E" w:rsidRDefault="00472D1E" w:rsidP="00472D1E">
      <w:pPr>
        <w:pStyle w:val="EndNoteBibliography"/>
        <w:spacing w:after="0"/>
        <w:ind w:left="720" w:hanging="720"/>
      </w:pPr>
      <w:r w:rsidRPr="00472D1E">
        <w:t xml:space="preserve">Turner, V. (1982). </w:t>
      </w:r>
      <w:r w:rsidRPr="00472D1E">
        <w:rPr>
          <w:i/>
        </w:rPr>
        <w:t>From ritual to theatre: the human seriousness of play</w:t>
      </w:r>
      <w:r w:rsidRPr="00472D1E">
        <w:t>. New York: PAJ Publications.</w:t>
      </w:r>
    </w:p>
    <w:p w14:paraId="39DC8719" w14:textId="77777777" w:rsidR="00472D1E" w:rsidRPr="00472D1E" w:rsidRDefault="00472D1E" w:rsidP="00472D1E">
      <w:pPr>
        <w:pStyle w:val="EndNoteBibliography"/>
        <w:spacing w:after="0"/>
        <w:ind w:left="720" w:hanging="720"/>
      </w:pPr>
      <w:r w:rsidRPr="00472D1E">
        <w:t xml:space="preserve">Van den Bergh, O., Witthöft, M., Petersen, S., &amp; Brown, R.J. (2017). Symptoms and the body: taking the inferential leap. </w:t>
      </w:r>
      <w:r w:rsidRPr="00472D1E">
        <w:rPr>
          <w:i/>
        </w:rPr>
        <w:t xml:space="preserve">Neuroscience &amp; Biobehavioral Reviews, </w:t>
      </w:r>
      <w:r w:rsidRPr="00472D1E">
        <w:t>74, 185-203.</w:t>
      </w:r>
    </w:p>
    <w:p w14:paraId="7B63B379" w14:textId="77777777" w:rsidR="00472D1E" w:rsidRPr="00472D1E" w:rsidRDefault="00472D1E" w:rsidP="00472D1E">
      <w:pPr>
        <w:pStyle w:val="EndNoteBibliography"/>
        <w:spacing w:after="0"/>
        <w:ind w:left="720" w:hanging="720"/>
      </w:pPr>
      <w:r w:rsidRPr="00472D1E">
        <w:t xml:space="preserve">Varela, F.J., Thompson, E., &amp; Rosch, E. (2016). </w:t>
      </w:r>
      <w:r w:rsidRPr="00472D1E">
        <w:rPr>
          <w:i/>
        </w:rPr>
        <w:t>The embodied mind: cognitive science and human experience</w:t>
      </w:r>
      <w:r w:rsidRPr="00472D1E">
        <w:t>. London: The MIT Press.</w:t>
      </w:r>
    </w:p>
    <w:p w14:paraId="1F6C69BE" w14:textId="77777777" w:rsidR="00472D1E" w:rsidRPr="00472D1E" w:rsidRDefault="00472D1E" w:rsidP="00472D1E">
      <w:pPr>
        <w:pStyle w:val="EndNoteBibliography"/>
        <w:spacing w:after="0"/>
        <w:ind w:left="720" w:hanging="720"/>
      </w:pPr>
      <w:r w:rsidRPr="00472D1E">
        <w:t xml:space="preserve">von Fintel, K. (2012). Subjunctive conditionals. In G. Russell, &amp; D. Graff Fara (Eds.), </w:t>
      </w:r>
      <w:r w:rsidRPr="00472D1E">
        <w:rPr>
          <w:i/>
        </w:rPr>
        <w:t>The Routledge companion to philosophy of language</w:t>
      </w:r>
      <w:r w:rsidRPr="00472D1E">
        <w:t xml:space="preserve"> pp. 466–477). New York: Routledge.</w:t>
      </w:r>
    </w:p>
    <w:p w14:paraId="39CBF8DE" w14:textId="77777777" w:rsidR="00472D1E" w:rsidRPr="00472D1E" w:rsidRDefault="00472D1E" w:rsidP="00472D1E">
      <w:pPr>
        <w:pStyle w:val="EndNoteBibliography"/>
        <w:spacing w:after="0"/>
        <w:ind w:left="720" w:hanging="720"/>
      </w:pPr>
      <w:r w:rsidRPr="00472D1E">
        <w:t xml:space="preserve">Welchman, J. (2010). Dewey's moral philosophy. In M. Cochran (Ed.), </w:t>
      </w:r>
      <w:r w:rsidRPr="00472D1E">
        <w:rPr>
          <w:i/>
        </w:rPr>
        <w:t>The Cambridge companion to Dewey</w:t>
      </w:r>
      <w:r w:rsidRPr="00472D1E">
        <w:t xml:space="preserve"> pp. 166-186). Cambridge: Cambridge University Press.</w:t>
      </w:r>
    </w:p>
    <w:p w14:paraId="7FF09963" w14:textId="77777777" w:rsidR="00472D1E" w:rsidRPr="00472D1E" w:rsidRDefault="00472D1E" w:rsidP="00472D1E">
      <w:pPr>
        <w:pStyle w:val="EndNoteBibliography"/>
        <w:ind w:left="720" w:hanging="720"/>
      </w:pPr>
      <w:r w:rsidRPr="00472D1E">
        <w:t xml:space="preserve">Worrall, G., &amp; Knight, J. (2011). Continuity of care is good for elderly people with diabetes. </w:t>
      </w:r>
      <w:r w:rsidRPr="00472D1E">
        <w:rPr>
          <w:i/>
        </w:rPr>
        <w:t xml:space="preserve">Canadian Family Physician, </w:t>
      </w:r>
      <w:r w:rsidRPr="00472D1E">
        <w:t>57, e16-e20.</w:t>
      </w:r>
    </w:p>
    <w:p w14:paraId="48DF37C6" w14:textId="134A4DB7" w:rsidR="00C1379A" w:rsidRPr="00C1379A" w:rsidRDefault="00614649" w:rsidP="009076FD">
      <w:r>
        <w:fldChar w:fldCharType="end"/>
      </w:r>
    </w:p>
    <w:sectPr w:rsidR="00C1379A" w:rsidRPr="00C1379A" w:rsidSect="009D2D2C">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5150A9" w14:textId="77777777" w:rsidR="00A1133D" w:rsidRDefault="00A1133D" w:rsidP="00C1379A">
      <w:pPr>
        <w:spacing w:after="0" w:line="240" w:lineRule="auto"/>
      </w:pPr>
      <w:r>
        <w:separator/>
      </w:r>
    </w:p>
  </w:endnote>
  <w:endnote w:type="continuationSeparator" w:id="0">
    <w:p w14:paraId="22E9ADC1" w14:textId="77777777" w:rsidR="00A1133D" w:rsidRDefault="00A1133D" w:rsidP="00C1379A">
      <w:pPr>
        <w:spacing w:after="0" w:line="240" w:lineRule="auto"/>
      </w:pPr>
      <w:r>
        <w:continuationSeparator/>
      </w:r>
    </w:p>
  </w:endnote>
  <w:endnote w:type="continuationNotice" w:id="1">
    <w:p w14:paraId="29783A3C" w14:textId="77777777" w:rsidR="00A1133D" w:rsidRDefault="00A1133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auto"/>
    <w:pitch w:val="variable"/>
    <w:sig w:usb0="00000000" w:usb1="08080000" w:usb2="00000010" w:usb3="00000000" w:csb0="00100000" w:csb1="00000000"/>
  </w:font>
  <w:font w:name="Arial">
    <w:panose1 w:val="020B0604020202020204"/>
    <w:charset w:val="00"/>
    <w:family w:val="swiss"/>
    <w:pitch w:val="variable"/>
    <w:sig w:usb0="E0002AFF" w:usb1="C0007843" w:usb2="00000009" w:usb3="00000000" w:csb0="000001FF" w:csb1="00000000"/>
  </w:font>
  <w:font w:name="Lucida Grande">
    <w:altName w:val="Arial"/>
    <w:panose1 w:val="020B0600040502020204"/>
    <w:charset w:val="00"/>
    <w:family w:val="swiss"/>
    <w:pitch w:val="variable"/>
    <w:sig w:usb0="E1000AEF" w:usb1="5000A1FF" w:usb2="00000000" w:usb3="00000000" w:csb0="000001B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19C217" w14:textId="7F400659" w:rsidR="00C109F1" w:rsidRDefault="00C109F1" w:rsidP="003A2BB9">
    <w:pPr>
      <w:pStyle w:val="Footer"/>
      <w:jc w:val="right"/>
    </w:pPr>
    <w:r>
      <w:fldChar w:fldCharType="begin"/>
    </w:r>
    <w:r>
      <w:instrText xml:space="preserve"> PAGE   \* MERGEFORMAT </w:instrText>
    </w:r>
    <w:r>
      <w:fldChar w:fldCharType="separate"/>
    </w:r>
    <w:r>
      <w:rPr>
        <w:noProof/>
      </w:rPr>
      <w:t>1</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BE9EB8" w14:textId="428056BD" w:rsidR="00C109F1" w:rsidRDefault="00C109F1" w:rsidP="003418CE">
    <w:pPr>
      <w:pStyle w:val="Footer"/>
      <w:ind w:right="240"/>
      <w:jc w:val="right"/>
    </w:pPr>
    <w:r>
      <w:fldChar w:fldCharType="begin"/>
    </w:r>
    <w:r>
      <w:instrText xml:space="preserve"> PAGE   \* MERGEFORMAT </w:instrText>
    </w:r>
    <w:r>
      <w:fldChar w:fldCharType="separate"/>
    </w:r>
    <w:r>
      <w:rPr>
        <w:noProof/>
      </w:rPr>
      <w:t>28</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2EAC44" w14:textId="2FACDBD2" w:rsidR="00C109F1" w:rsidRDefault="00C109F1" w:rsidP="003418CE">
    <w:pPr>
      <w:pStyle w:val="Footer"/>
      <w:ind w:right="240"/>
      <w:jc w:val="right"/>
    </w:pPr>
    <w:r>
      <w:fldChar w:fldCharType="begin"/>
    </w:r>
    <w:r>
      <w:instrText xml:space="preserve"> PAGE   \* MERGEFORMAT </w:instrText>
    </w:r>
    <w:r>
      <w:fldChar w:fldCharType="separate"/>
    </w:r>
    <w:r>
      <w:rPr>
        <w:noProof/>
      </w:rPr>
      <w:t>36</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F319A1" w14:textId="77777777" w:rsidR="00A1133D" w:rsidRDefault="00A1133D" w:rsidP="00C1379A">
      <w:pPr>
        <w:spacing w:after="0" w:line="240" w:lineRule="auto"/>
      </w:pPr>
      <w:r>
        <w:separator/>
      </w:r>
    </w:p>
  </w:footnote>
  <w:footnote w:type="continuationSeparator" w:id="0">
    <w:p w14:paraId="47FB3D97" w14:textId="77777777" w:rsidR="00A1133D" w:rsidRDefault="00A1133D" w:rsidP="00C1379A">
      <w:pPr>
        <w:spacing w:after="0" w:line="240" w:lineRule="auto"/>
      </w:pPr>
      <w:r>
        <w:continuationSeparator/>
      </w:r>
    </w:p>
  </w:footnote>
  <w:footnote w:type="continuationNotice" w:id="1">
    <w:p w14:paraId="3BEED24E" w14:textId="77777777" w:rsidR="00A1133D" w:rsidRDefault="00A1133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D7192" w14:textId="77777777" w:rsidR="00C109F1" w:rsidRDefault="00C109F1" w:rsidP="00230164">
    <w:pPr>
      <w:pStyle w:val="Header"/>
    </w:pP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13D979" w14:textId="77777777" w:rsidR="00C109F1" w:rsidRDefault="00C109F1" w:rsidP="00230164">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F08CAD1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5E12E29"/>
    <w:multiLevelType w:val="hybridMultilevel"/>
    <w:tmpl w:val="3066067E"/>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 w15:restartNumberingAfterBreak="0">
    <w:nsid w:val="30BB3409"/>
    <w:multiLevelType w:val="hybridMultilevel"/>
    <w:tmpl w:val="44A85A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CED4670"/>
    <w:multiLevelType w:val="hybridMultilevel"/>
    <w:tmpl w:val="E77AEA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09900A9"/>
    <w:multiLevelType w:val="hybridMultilevel"/>
    <w:tmpl w:val="59B010E2"/>
    <w:lvl w:ilvl="0" w:tplc="290C2E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946407C"/>
    <w:multiLevelType w:val="hybridMultilevel"/>
    <w:tmpl w:val="1B1EA7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BC21173"/>
    <w:multiLevelType w:val="hybridMultilevel"/>
    <w:tmpl w:val="5588DB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2"/>
  </w:num>
  <w:num w:numId="3">
    <w:abstractNumId w:val="4"/>
  </w:num>
  <w:num w:numId="4">
    <w:abstractNumId w:val="3"/>
  </w:num>
  <w:num w:numId="5">
    <w:abstractNumId w:val="0"/>
  </w:num>
  <w:num w:numId="6">
    <w:abstractNumId w:val="1"/>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removePersonalInformation/>
  <w:removeDateAndTime/>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ocial Science and Medicine (1)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5fsvt0xpnvsapdee5sypfasxfv2svt0pastt&quot;&gt;My EndNote Library-Saved 17 oct&lt;record-ids&gt;&lt;item&gt;456&lt;/item&gt;&lt;item&gt;488&lt;/item&gt;&lt;item&gt;534&lt;/item&gt;&lt;item&gt;541&lt;/item&gt;&lt;item&gt;587&lt;/item&gt;&lt;item&gt;664&lt;/item&gt;&lt;item&gt;774&lt;/item&gt;&lt;item&gt;7560&lt;/item&gt;&lt;item&gt;8216&lt;/item&gt;&lt;item&gt;8220&lt;/item&gt;&lt;item&gt;8226&lt;/item&gt;&lt;item&gt;8267&lt;/item&gt;&lt;item&gt;8268&lt;/item&gt;&lt;item&gt;8276&lt;/item&gt;&lt;item&gt;8277&lt;/item&gt;&lt;item&gt;8284&lt;/item&gt;&lt;item&gt;8285&lt;/item&gt;&lt;item&gt;8298&lt;/item&gt;&lt;item&gt;8299&lt;/item&gt;&lt;item&gt;8302&lt;/item&gt;&lt;item&gt;8371&lt;/item&gt;&lt;item&gt;8384&lt;/item&gt;&lt;item&gt;8479&lt;/item&gt;&lt;item&gt;8584&lt;/item&gt;&lt;item&gt;8706&lt;/item&gt;&lt;item&gt;8713&lt;/item&gt;&lt;item&gt;8731&lt;/item&gt;&lt;item&gt;8737&lt;/item&gt;&lt;item&gt;8772&lt;/item&gt;&lt;item&gt;8775&lt;/item&gt;&lt;item&gt;8832&lt;/item&gt;&lt;item&gt;8878&lt;/item&gt;&lt;item&gt;8879&lt;/item&gt;&lt;item&gt;8894&lt;/item&gt;&lt;item&gt;8900&lt;/item&gt;&lt;item&gt;8913&lt;/item&gt;&lt;item&gt;8933&lt;/item&gt;&lt;item&gt;8935&lt;/item&gt;&lt;item&gt;8949&lt;/item&gt;&lt;item&gt;8964&lt;/item&gt;&lt;item&gt;8968&lt;/item&gt;&lt;item&gt;8980&lt;/item&gt;&lt;item&gt;8982&lt;/item&gt;&lt;item&gt;8984&lt;/item&gt;&lt;item&gt;8985&lt;/item&gt;&lt;item&gt;8986&lt;/item&gt;&lt;item&gt;8988&lt;/item&gt;&lt;item&gt;8990&lt;/item&gt;&lt;item&gt;8991&lt;/item&gt;&lt;item&gt;8992&lt;/item&gt;&lt;item&gt;8993&lt;/item&gt;&lt;item&gt;9022&lt;/item&gt;&lt;item&gt;9056&lt;/item&gt;&lt;item&gt;9059&lt;/item&gt;&lt;item&gt;9061&lt;/item&gt;&lt;item&gt;9065&lt;/item&gt;&lt;item&gt;9066&lt;/item&gt;&lt;item&gt;9068&lt;/item&gt;&lt;item&gt;9073&lt;/item&gt;&lt;item&gt;9074&lt;/item&gt;&lt;item&gt;9075&lt;/item&gt;&lt;item&gt;9079&lt;/item&gt;&lt;item&gt;9080&lt;/item&gt;&lt;item&gt;9081&lt;/item&gt;&lt;item&gt;9084&lt;/item&gt;&lt;item&gt;9086&lt;/item&gt;&lt;item&gt;9087&lt;/item&gt;&lt;item&gt;9088&lt;/item&gt;&lt;item&gt;9089&lt;/item&gt;&lt;item&gt;9092&lt;/item&gt;&lt;item&gt;9093&lt;/item&gt;&lt;item&gt;9117&lt;/item&gt;&lt;item&gt;9118&lt;/item&gt;&lt;item&gt;9119&lt;/item&gt;&lt;item&gt;9120&lt;/item&gt;&lt;item&gt;9165&lt;/item&gt;&lt;item&gt;9185&lt;/item&gt;&lt;item&gt;9187&lt;/item&gt;&lt;item&gt;9188&lt;/item&gt;&lt;item&gt;9189&lt;/item&gt;&lt;item&gt;9190&lt;/item&gt;&lt;item&gt;9192&lt;/item&gt;&lt;item&gt;9193&lt;/item&gt;&lt;item&gt;9194&lt;/item&gt;&lt;item&gt;9206&lt;/item&gt;&lt;/record-ids&gt;&lt;/item&gt;&lt;/Libraries&gt;"/>
  </w:docVars>
  <w:rsids>
    <w:rsidRoot w:val="00957E81"/>
    <w:rsid w:val="0000040F"/>
    <w:rsid w:val="00000B22"/>
    <w:rsid w:val="00002177"/>
    <w:rsid w:val="0000280B"/>
    <w:rsid w:val="0000368B"/>
    <w:rsid w:val="00003779"/>
    <w:rsid w:val="00003B7A"/>
    <w:rsid w:val="000042AA"/>
    <w:rsid w:val="0000432B"/>
    <w:rsid w:val="000050C5"/>
    <w:rsid w:val="000052C4"/>
    <w:rsid w:val="00005423"/>
    <w:rsid w:val="00005EC8"/>
    <w:rsid w:val="000073B5"/>
    <w:rsid w:val="000074BC"/>
    <w:rsid w:val="00007633"/>
    <w:rsid w:val="00010D22"/>
    <w:rsid w:val="00010E85"/>
    <w:rsid w:val="000121A5"/>
    <w:rsid w:val="000139C7"/>
    <w:rsid w:val="00013B88"/>
    <w:rsid w:val="00014C76"/>
    <w:rsid w:val="00017088"/>
    <w:rsid w:val="0001749A"/>
    <w:rsid w:val="00017FAF"/>
    <w:rsid w:val="000217C9"/>
    <w:rsid w:val="00021B0F"/>
    <w:rsid w:val="000225CC"/>
    <w:rsid w:val="00026688"/>
    <w:rsid w:val="0002750B"/>
    <w:rsid w:val="00027F98"/>
    <w:rsid w:val="00030FFC"/>
    <w:rsid w:val="00031091"/>
    <w:rsid w:val="00035E71"/>
    <w:rsid w:val="000363CD"/>
    <w:rsid w:val="00041337"/>
    <w:rsid w:val="000413C9"/>
    <w:rsid w:val="00041940"/>
    <w:rsid w:val="00041D29"/>
    <w:rsid w:val="000428D3"/>
    <w:rsid w:val="00043B56"/>
    <w:rsid w:val="00044AC9"/>
    <w:rsid w:val="00045E61"/>
    <w:rsid w:val="00046CB7"/>
    <w:rsid w:val="00047AD4"/>
    <w:rsid w:val="00051273"/>
    <w:rsid w:val="0005274F"/>
    <w:rsid w:val="00052E30"/>
    <w:rsid w:val="00054D71"/>
    <w:rsid w:val="00055394"/>
    <w:rsid w:val="0005596C"/>
    <w:rsid w:val="00056DA6"/>
    <w:rsid w:val="000577A3"/>
    <w:rsid w:val="00057A8F"/>
    <w:rsid w:val="0006108C"/>
    <w:rsid w:val="00061B7D"/>
    <w:rsid w:val="000654BD"/>
    <w:rsid w:val="0006711C"/>
    <w:rsid w:val="0006783B"/>
    <w:rsid w:val="00067B50"/>
    <w:rsid w:val="00067FDC"/>
    <w:rsid w:val="00071025"/>
    <w:rsid w:val="0007148A"/>
    <w:rsid w:val="00071589"/>
    <w:rsid w:val="000728B8"/>
    <w:rsid w:val="00072BCB"/>
    <w:rsid w:val="000743D6"/>
    <w:rsid w:val="000749CC"/>
    <w:rsid w:val="00075652"/>
    <w:rsid w:val="00076BE5"/>
    <w:rsid w:val="00077099"/>
    <w:rsid w:val="000818E3"/>
    <w:rsid w:val="00081A8E"/>
    <w:rsid w:val="00081E03"/>
    <w:rsid w:val="00082B02"/>
    <w:rsid w:val="00082F04"/>
    <w:rsid w:val="00084674"/>
    <w:rsid w:val="000848B6"/>
    <w:rsid w:val="00087CEB"/>
    <w:rsid w:val="000920FD"/>
    <w:rsid w:val="00092D01"/>
    <w:rsid w:val="000939BB"/>
    <w:rsid w:val="000969DF"/>
    <w:rsid w:val="00096C1C"/>
    <w:rsid w:val="00096D54"/>
    <w:rsid w:val="000A1298"/>
    <w:rsid w:val="000A1CBE"/>
    <w:rsid w:val="000A1CEA"/>
    <w:rsid w:val="000A2775"/>
    <w:rsid w:val="000A2999"/>
    <w:rsid w:val="000A313E"/>
    <w:rsid w:val="000A3244"/>
    <w:rsid w:val="000A3663"/>
    <w:rsid w:val="000A39F0"/>
    <w:rsid w:val="000A42DD"/>
    <w:rsid w:val="000A4973"/>
    <w:rsid w:val="000A4B28"/>
    <w:rsid w:val="000A5502"/>
    <w:rsid w:val="000A57F1"/>
    <w:rsid w:val="000A66CE"/>
    <w:rsid w:val="000A6980"/>
    <w:rsid w:val="000A69D2"/>
    <w:rsid w:val="000A7A3B"/>
    <w:rsid w:val="000B0359"/>
    <w:rsid w:val="000B06F9"/>
    <w:rsid w:val="000B11D0"/>
    <w:rsid w:val="000B19EB"/>
    <w:rsid w:val="000B379F"/>
    <w:rsid w:val="000B3E32"/>
    <w:rsid w:val="000B51F5"/>
    <w:rsid w:val="000B5EBF"/>
    <w:rsid w:val="000B6A74"/>
    <w:rsid w:val="000B6E2F"/>
    <w:rsid w:val="000C0E35"/>
    <w:rsid w:val="000C0E95"/>
    <w:rsid w:val="000C2653"/>
    <w:rsid w:val="000C40B6"/>
    <w:rsid w:val="000C41B8"/>
    <w:rsid w:val="000C43B8"/>
    <w:rsid w:val="000C4587"/>
    <w:rsid w:val="000C4836"/>
    <w:rsid w:val="000C51D3"/>
    <w:rsid w:val="000C55BE"/>
    <w:rsid w:val="000C5860"/>
    <w:rsid w:val="000C6E12"/>
    <w:rsid w:val="000C7628"/>
    <w:rsid w:val="000C7E11"/>
    <w:rsid w:val="000D0ECC"/>
    <w:rsid w:val="000D0F94"/>
    <w:rsid w:val="000D1D29"/>
    <w:rsid w:val="000D2A20"/>
    <w:rsid w:val="000D32EF"/>
    <w:rsid w:val="000D3ED5"/>
    <w:rsid w:val="000D4354"/>
    <w:rsid w:val="000D4544"/>
    <w:rsid w:val="000D5CAB"/>
    <w:rsid w:val="000E19D7"/>
    <w:rsid w:val="000E2CEE"/>
    <w:rsid w:val="000E3183"/>
    <w:rsid w:val="000E3687"/>
    <w:rsid w:val="000E47AE"/>
    <w:rsid w:val="000E6942"/>
    <w:rsid w:val="000E7419"/>
    <w:rsid w:val="000E78FA"/>
    <w:rsid w:val="000E7C54"/>
    <w:rsid w:val="000F07D0"/>
    <w:rsid w:val="000F0AFF"/>
    <w:rsid w:val="000F198F"/>
    <w:rsid w:val="000F1BC7"/>
    <w:rsid w:val="000F1BD9"/>
    <w:rsid w:val="000F1F78"/>
    <w:rsid w:val="000F2301"/>
    <w:rsid w:val="000F23FF"/>
    <w:rsid w:val="000F35E7"/>
    <w:rsid w:val="000F38AC"/>
    <w:rsid w:val="000F3EFD"/>
    <w:rsid w:val="000F5A43"/>
    <w:rsid w:val="000F7EE7"/>
    <w:rsid w:val="000F7EFB"/>
    <w:rsid w:val="001002AE"/>
    <w:rsid w:val="00100B51"/>
    <w:rsid w:val="0010134C"/>
    <w:rsid w:val="00101721"/>
    <w:rsid w:val="001018D1"/>
    <w:rsid w:val="00101908"/>
    <w:rsid w:val="00102DA3"/>
    <w:rsid w:val="001040F1"/>
    <w:rsid w:val="00104C6D"/>
    <w:rsid w:val="0010596E"/>
    <w:rsid w:val="0010668B"/>
    <w:rsid w:val="00106BF5"/>
    <w:rsid w:val="00110F5C"/>
    <w:rsid w:val="0011114C"/>
    <w:rsid w:val="001113FC"/>
    <w:rsid w:val="00111935"/>
    <w:rsid w:val="00112C5C"/>
    <w:rsid w:val="00114B30"/>
    <w:rsid w:val="00114CA9"/>
    <w:rsid w:val="0011568F"/>
    <w:rsid w:val="00115B2D"/>
    <w:rsid w:val="001161CA"/>
    <w:rsid w:val="00116B68"/>
    <w:rsid w:val="00117961"/>
    <w:rsid w:val="00120254"/>
    <w:rsid w:val="00120ACF"/>
    <w:rsid w:val="00120FF1"/>
    <w:rsid w:val="00121875"/>
    <w:rsid w:val="00121999"/>
    <w:rsid w:val="00123A89"/>
    <w:rsid w:val="00124817"/>
    <w:rsid w:val="00124BCD"/>
    <w:rsid w:val="00127CE4"/>
    <w:rsid w:val="00130DC6"/>
    <w:rsid w:val="001326B0"/>
    <w:rsid w:val="001329C2"/>
    <w:rsid w:val="001333D4"/>
    <w:rsid w:val="00134134"/>
    <w:rsid w:val="00135ED7"/>
    <w:rsid w:val="001363FE"/>
    <w:rsid w:val="00136CCF"/>
    <w:rsid w:val="001371E2"/>
    <w:rsid w:val="00140B0A"/>
    <w:rsid w:val="001415F2"/>
    <w:rsid w:val="001427FF"/>
    <w:rsid w:val="00142B41"/>
    <w:rsid w:val="0014301F"/>
    <w:rsid w:val="00143ABB"/>
    <w:rsid w:val="001440DD"/>
    <w:rsid w:val="00144FC1"/>
    <w:rsid w:val="0014563D"/>
    <w:rsid w:val="00146D46"/>
    <w:rsid w:val="00150172"/>
    <w:rsid w:val="00150602"/>
    <w:rsid w:val="001536A7"/>
    <w:rsid w:val="001541F8"/>
    <w:rsid w:val="001542A2"/>
    <w:rsid w:val="00154B7D"/>
    <w:rsid w:val="00154F7D"/>
    <w:rsid w:val="00155E32"/>
    <w:rsid w:val="0015630D"/>
    <w:rsid w:val="00157280"/>
    <w:rsid w:val="00157485"/>
    <w:rsid w:val="001609E3"/>
    <w:rsid w:val="00160AC4"/>
    <w:rsid w:val="001625B3"/>
    <w:rsid w:val="00162681"/>
    <w:rsid w:val="0016279C"/>
    <w:rsid w:val="00162BE2"/>
    <w:rsid w:val="00162D42"/>
    <w:rsid w:val="001633AC"/>
    <w:rsid w:val="00164CC2"/>
    <w:rsid w:val="00164DA1"/>
    <w:rsid w:val="00165749"/>
    <w:rsid w:val="00165F81"/>
    <w:rsid w:val="00166A3F"/>
    <w:rsid w:val="001672E5"/>
    <w:rsid w:val="001679E5"/>
    <w:rsid w:val="001679FF"/>
    <w:rsid w:val="0017075D"/>
    <w:rsid w:val="001727EB"/>
    <w:rsid w:val="001728E4"/>
    <w:rsid w:val="00172915"/>
    <w:rsid w:val="00173D62"/>
    <w:rsid w:val="001742FC"/>
    <w:rsid w:val="0018032A"/>
    <w:rsid w:val="0018035C"/>
    <w:rsid w:val="00181AFE"/>
    <w:rsid w:val="00181D75"/>
    <w:rsid w:val="00182A92"/>
    <w:rsid w:val="00182DAC"/>
    <w:rsid w:val="00183896"/>
    <w:rsid w:val="001849D0"/>
    <w:rsid w:val="00185883"/>
    <w:rsid w:val="00185A95"/>
    <w:rsid w:val="00185C06"/>
    <w:rsid w:val="00190BAD"/>
    <w:rsid w:val="00191F19"/>
    <w:rsid w:val="00191FE1"/>
    <w:rsid w:val="00192A90"/>
    <w:rsid w:val="00193BA7"/>
    <w:rsid w:val="00195461"/>
    <w:rsid w:val="001976E1"/>
    <w:rsid w:val="001979D3"/>
    <w:rsid w:val="001A14F8"/>
    <w:rsid w:val="001A1D74"/>
    <w:rsid w:val="001A2E6C"/>
    <w:rsid w:val="001A363B"/>
    <w:rsid w:val="001A3870"/>
    <w:rsid w:val="001A484A"/>
    <w:rsid w:val="001A6165"/>
    <w:rsid w:val="001B03F9"/>
    <w:rsid w:val="001B053B"/>
    <w:rsid w:val="001B0FA4"/>
    <w:rsid w:val="001B1148"/>
    <w:rsid w:val="001B2003"/>
    <w:rsid w:val="001B4C28"/>
    <w:rsid w:val="001B50DA"/>
    <w:rsid w:val="001B7D4D"/>
    <w:rsid w:val="001C17CB"/>
    <w:rsid w:val="001C217B"/>
    <w:rsid w:val="001C267B"/>
    <w:rsid w:val="001C2868"/>
    <w:rsid w:val="001C2970"/>
    <w:rsid w:val="001C2A03"/>
    <w:rsid w:val="001C3667"/>
    <w:rsid w:val="001C4044"/>
    <w:rsid w:val="001C4EA3"/>
    <w:rsid w:val="001C4F5E"/>
    <w:rsid w:val="001C597C"/>
    <w:rsid w:val="001C5C8E"/>
    <w:rsid w:val="001C66D7"/>
    <w:rsid w:val="001C6CE7"/>
    <w:rsid w:val="001C76C4"/>
    <w:rsid w:val="001C7D64"/>
    <w:rsid w:val="001D1214"/>
    <w:rsid w:val="001D15D8"/>
    <w:rsid w:val="001D2255"/>
    <w:rsid w:val="001D33EB"/>
    <w:rsid w:val="001D3C68"/>
    <w:rsid w:val="001D4A6C"/>
    <w:rsid w:val="001D5838"/>
    <w:rsid w:val="001D69BC"/>
    <w:rsid w:val="001D69E1"/>
    <w:rsid w:val="001E017F"/>
    <w:rsid w:val="001E0217"/>
    <w:rsid w:val="001E0B4A"/>
    <w:rsid w:val="001E1074"/>
    <w:rsid w:val="001E1877"/>
    <w:rsid w:val="001E2A97"/>
    <w:rsid w:val="001E552E"/>
    <w:rsid w:val="001E5FFB"/>
    <w:rsid w:val="001E6BDB"/>
    <w:rsid w:val="001E76D8"/>
    <w:rsid w:val="001E7951"/>
    <w:rsid w:val="001F01BA"/>
    <w:rsid w:val="001F28C6"/>
    <w:rsid w:val="001F2A87"/>
    <w:rsid w:val="001F2EB0"/>
    <w:rsid w:val="001F2FC9"/>
    <w:rsid w:val="001F35C0"/>
    <w:rsid w:val="001F3FFB"/>
    <w:rsid w:val="001F41D1"/>
    <w:rsid w:val="001F58E8"/>
    <w:rsid w:val="001F6FAE"/>
    <w:rsid w:val="0020184A"/>
    <w:rsid w:val="00202B7E"/>
    <w:rsid w:val="00202EC6"/>
    <w:rsid w:val="00203F51"/>
    <w:rsid w:val="00204A88"/>
    <w:rsid w:val="00205099"/>
    <w:rsid w:val="0020589B"/>
    <w:rsid w:val="00205C3D"/>
    <w:rsid w:val="0020760F"/>
    <w:rsid w:val="0021040E"/>
    <w:rsid w:val="00211F95"/>
    <w:rsid w:val="002144E5"/>
    <w:rsid w:val="00214E54"/>
    <w:rsid w:val="00215D24"/>
    <w:rsid w:val="002178F5"/>
    <w:rsid w:val="002179DE"/>
    <w:rsid w:val="00217D4B"/>
    <w:rsid w:val="00220567"/>
    <w:rsid w:val="002205AE"/>
    <w:rsid w:val="002205DA"/>
    <w:rsid w:val="0022254E"/>
    <w:rsid w:val="002225F4"/>
    <w:rsid w:val="00224374"/>
    <w:rsid w:val="00224A84"/>
    <w:rsid w:val="00225F20"/>
    <w:rsid w:val="002279FD"/>
    <w:rsid w:val="00230164"/>
    <w:rsid w:val="00231B6A"/>
    <w:rsid w:val="002331FC"/>
    <w:rsid w:val="00235337"/>
    <w:rsid w:val="00237831"/>
    <w:rsid w:val="002378F5"/>
    <w:rsid w:val="00240FC2"/>
    <w:rsid w:val="0024139E"/>
    <w:rsid w:val="00241E44"/>
    <w:rsid w:val="00243017"/>
    <w:rsid w:val="00243274"/>
    <w:rsid w:val="00243303"/>
    <w:rsid w:val="00243436"/>
    <w:rsid w:val="002437B8"/>
    <w:rsid w:val="00245138"/>
    <w:rsid w:val="00245880"/>
    <w:rsid w:val="00245973"/>
    <w:rsid w:val="00247440"/>
    <w:rsid w:val="0025030F"/>
    <w:rsid w:val="002512A3"/>
    <w:rsid w:val="00251456"/>
    <w:rsid w:val="002518D6"/>
    <w:rsid w:val="00252D2B"/>
    <w:rsid w:val="002543C5"/>
    <w:rsid w:val="00255503"/>
    <w:rsid w:val="00255BEC"/>
    <w:rsid w:val="00255DB1"/>
    <w:rsid w:val="00255E6E"/>
    <w:rsid w:val="002571B9"/>
    <w:rsid w:val="00262C7E"/>
    <w:rsid w:val="00263676"/>
    <w:rsid w:val="00263CAF"/>
    <w:rsid w:val="002662F3"/>
    <w:rsid w:val="002666B1"/>
    <w:rsid w:val="00267011"/>
    <w:rsid w:val="00267C10"/>
    <w:rsid w:val="00270A0D"/>
    <w:rsid w:val="002713B5"/>
    <w:rsid w:val="00271AC4"/>
    <w:rsid w:val="00272118"/>
    <w:rsid w:val="0027376F"/>
    <w:rsid w:val="00273A86"/>
    <w:rsid w:val="00274957"/>
    <w:rsid w:val="00275313"/>
    <w:rsid w:val="00276677"/>
    <w:rsid w:val="002767E0"/>
    <w:rsid w:val="00277ED1"/>
    <w:rsid w:val="00280300"/>
    <w:rsid w:val="002806B7"/>
    <w:rsid w:val="0028080B"/>
    <w:rsid w:val="00280E09"/>
    <w:rsid w:val="00281AFE"/>
    <w:rsid w:val="00281B74"/>
    <w:rsid w:val="00281DE4"/>
    <w:rsid w:val="002826A0"/>
    <w:rsid w:val="00282DF9"/>
    <w:rsid w:val="0028351A"/>
    <w:rsid w:val="00285CA0"/>
    <w:rsid w:val="0028676A"/>
    <w:rsid w:val="00286B36"/>
    <w:rsid w:val="00286FD5"/>
    <w:rsid w:val="002877C3"/>
    <w:rsid w:val="00287A4F"/>
    <w:rsid w:val="00287D13"/>
    <w:rsid w:val="00291250"/>
    <w:rsid w:val="002915A2"/>
    <w:rsid w:val="00291F0A"/>
    <w:rsid w:val="00292F7A"/>
    <w:rsid w:val="002930B7"/>
    <w:rsid w:val="0029417A"/>
    <w:rsid w:val="002949F5"/>
    <w:rsid w:val="0029535F"/>
    <w:rsid w:val="00295EB5"/>
    <w:rsid w:val="00295FFF"/>
    <w:rsid w:val="0029678A"/>
    <w:rsid w:val="002978BE"/>
    <w:rsid w:val="0029794B"/>
    <w:rsid w:val="002A315E"/>
    <w:rsid w:val="002A31AB"/>
    <w:rsid w:val="002A363E"/>
    <w:rsid w:val="002A3995"/>
    <w:rsid w:val="002A4183"/>
    <w:rsid w:val="002A4D19"/>
    <w:rsid w:val="002A4ED7"/>
    <w:rsid w:val="002A5A4A"/>
    <w:rsid w:val="002A6A95"/>
    <w:rsid w:val="002A6F2C"/>
    <w:rsid w:val="002B11AF"/>
    <w:rsid w:val="002B1210"/>
    <w:rsid w:val="002B30F8"/>
    <w:rsid w:val="002B3ADE"/>
    <w:rsid w:val="002B3B11"/>
    <w:rsid w:val="002B5153"/>
    <w:rsid w:val="002B5B57"/>
    <w:rsid w:val="002B6F57"/>
    <w:rsid w:val="002B6FBB"/>
    <w:rsid w:val="002C2085"/>
    <w:rsid w:val="002C33D9"/>
    <w:rsid w:val="002C4DBD"/>
    <w:rsid w:val="002C50A1"/>
    <w:rsid w:val="002C5391"/>
    <w:rsid w:val="002C6357"/>
    <w:rsid w:val="002C78F5"/>
    <w:rsid w:val="002D111D"/>
    <w:rsid w:val="002D374C"/>
    <w:rsid w:val="002D4453"/>
    <w:rsid w:val="002D4F97"/>
    <w:rsid w:val="002D5237"/>
    <w:rsid w:val="002D5EA8"/>
    <w:rsid w:val="002D6F52"/>
    <w:rsid w:val="002E1AF5"/>
    <w:rsid w:val="002E21D5"/>
    <w:rsid w:val="002E3E89"/>
    <w:rsid w:val="002E3FA1"/>
    <w:rsid w:val="002E450A"/>
    <w:rsid w:val="002E4817"/>
    <w:rsid w:val="002E6E7C"/>
    <w:rsid w:val="002F02DD"/>
    <w:rsid w:val="002F070D"/>
    <w:rsid w:val="002F0ABC"/>
    <w:rsid w:val="002F10E5"/>
    <w:rsid w:val="002F1FC2"/>
    <w:rsid w:val="002F34F4"/>
    <w:rsid w:val="002F36C8"/>
    <w:rsid w:val="002F40C7"/>
    <w:rsid w:val="002F5058"/>
    <w:rsid w:val="002F5657"/>
    <w:rsid w:val="002F681F"/>
    <w:rsid w:val="00302459"/>
    <w:rsid w:val="00303F26"/>
    <w:rsid w:val="00304037"/>
    <w:rsid w:val="003050B1"/>
    <w:rsid w:val="00305458"/>
    <w:rsid w:val="00310883"/>
    <w:rsid w:val="00311357"/>
    <w:rsid w:val="0031172C"/>
    <w:rsid w:val="00312338"/>
    <w:rsid w:val="00313397"/>
    <w:rsid w:val="00315C02"/>
    <w:rsid w:val="003167ED"/>
    <w:rsid w:val="0031732A"/>
    <w:rsid w:val="00317E99"/>
    <w:rsid w:val="003210C6"/>
    <w:rsid w:val="0032270E"/>
    <w:rsid w:val="00322EDB"/>
    <w:rsid w:val="003233CB"/>
    <w:rsid w:val="00323D9E"/>
    <w:rsid w:val="00323DCF"/>
    <w:rsid w:val="003242E5"/>
    <w:rsid w:val="00324384"/>
    <w:rsid w:val="003246AA"/>
    <w:rsid w:val="00325D10"/>
    <w:rsid w:val="00327385"/>
    <w:rsid w:val="00330F0D"/>
    <w:rsid w:val="003317A8"/>
    <w:rsid w:val="00331DC9"/>
    <w:rsid w:val="00331E86"/>
    <w:rsid w:val="00332064"/>
    <w:rsid w:val="00332068"/>
    <w:rsid w:val="00332350"/>
    <w:rsid w:val="003333DE"/>
    <w:rsid w:val="0033343D"/>
    <w:rsid w:val="003335B0"/>
    <w:rsid w:val="003340F1"/>
    <w:rsid w:val="00334180"/>
    <w:rsid w:val="00334683"/>
    <w:rsid w:val="00334EEF"/>
    <w:rsid w:val="00335AAA"/>
    <w:rsid w:val="00335E35"/>
    <w:rsid w:val="00337959"/>
    <w:rsid w:val="0034053A"/>
    <w:rsid w:val="00340748"/>
    <w:rsid w:val="003416DD"/>
    <w:rsid w:val="003418CE"/>
    <w:rsid w:val="003420BE"/>
    <w:rsid w:val="00342A99"/>
    <w:rsid w:val="00343F99"/>
    <w:rsid w:val="003450B6"/>
    <w:rsid w:val="00346A13"/>
    <w:rsid w:val="0035072B"/>
    <w:rsid w:val="00350AB7"/>
    <w:rsid w:val="00350B17"/>
    <w:rsid w:val="0035248D"/>
    <w:rsid w:val="00353289"/>
    <w:rsid w:val="0035356C"/>
    <w:rsid w:val="00353B18"/>
    <w:rsid w:val="003543E3"/>
    <w:rsid w:val="00355CB6"/>
    <w:rsid w:val="00355CD0"/>
    <w:rsid w:val="0035677D"/>
    <w:rsid w:val="00360EBF"/>
    <w:rsid w:val="003616CC"/>
    <w:rsid w:val="00361EB0"/>
    <w:rsid w:val="00361FC5"/>
    <w:rsid w:val="003639A3"/>
    <w:rsid w:val="00364411"/>
    <w:rsid w:val="00364C03"/>
    <w:rsid w:val="00364C85"/>
    <w:rsid w:val="00364CA7"/>
    <w:rsid w:val="0036569E"/>
    <w:rsid w:val="00365999"/>
    <w:rsid w:val="0036599F"/>
    <w:rsid w:val="00365F6F"/>
    <w:rsid w:val="003672CD"/>
    <w:rsid w:val="00367868"/>
    <w:rsid w:val="00367C50"/>
    <w:rsid w:val="00370352"/>
    <w:rsid w:val="003718BE"/>
    <w:rsid w:val="00371F09"/>
    <w:rsid w:val="00372031"/>
    <w:rsid w:val="003726E3"/>
    <w:rsid w:val="00373595"/>
    <w:rsid w:val="00373C52"/>
    <w:rsid w:val="00375CF3"/>
    <w:rsid w:val="00376183"/>
    <w:rsid w:val="003768D7"/>
    <w:rsid w:val="00376F57"/>
    <w:rsid w:val="003773E1"/>
    <w:rsid w:val="003811A0"/>
    <w:rsid w:val="00381544"/>
    <w:rsid w:val="0038175D"/>
    <w:rsid w:val="00383BA8"/>
    <w:rsid w:val="00383F13"/>
    <w:rsid w:val="003844AB"/>
    <w:rsid w:val="0038564F"/>
    <w:rsid w:val="00385855"/>
    <w:rsid w:val="00387B62"/>
    <w:rsid w:val="00387BFC"/>
    <w:rsid w:val="00390040"/>
    <w:rsid w:val="00390CA7"/>
    <w:rsid w:val="00391492"/>
    <w:rsid w:val="003933F8"/>
    <w:rsid w:val="003938DA"/>
    <w:rsid w:val="00394292"/>
    <w:rsid w:val="00396348"/>
    <w:rsid w:val="00396477"/>
    <w:rsid w:val="00397C30"/>
    <w:rsid w:val="003A0344"/>
    <w:rsid w:val="003A0F6D"/>
    <w:rsid w:val="003A15BA"/>
    <w:rsid w:val="003A1777"/>
    <w:rsid w:val="003A19FE"/>
    <w:rsid w:val="003A2230"/>
    <w:rsid w:val="003A22F1"/>
    <w:rsid w:val="003A2444"/>
    <w:rsid w:val="003A2BA3"/>
    <w:rsid w:val="003A2BB9"/>
    <w:rsid w:val="003A2D39"/>
    <w:rsid w:val="003A36E4"/>
    <w:rsid w:val="003A42CB"/>
    <w:rsid w:val="003A49BF"/>
    <w:rsid w:val="003A507D"/>
    <w:rsid w:val="003A51F6"/>
    <w:rsid w:val="003A5A78"/>
    <w:rsid w:val="003A67CE"/>
    <w:rsid w:val="003A7621"/>
    <w:rsid w:val="003B15CE"/>
    <w:rsid w:val="003B1F31"/>
    <w:rsid w:val="003B2DF2"/>
    <w:rsid w:val="003B2F2D"/>
    <w:rsid w:val="003B3F30"/>
    <w:rsid w:val="003B4638"/>
    <w:rsid w:val="003B48C4"/>
    <w:rsid w:val="003B49FB"/>
    <w:rsid w:val="003B4C58"/>
    <w:rsid w:val="003B7EAA"/>
    <w:rsid w:val="003C05A7"/>
    <w:rsid w:val="003C12A5"/>
    <w:rsid w:val="003C190E"/>
    <w:rsid w:val="003C1D46"/>
    <w:rsid w:val="003C339C"/>
    <w:rsid w:val="003C3EA9"/>
    <w:rsid w:val="003C4C49"/>
    <w:rsid w:val="003C4FB2"/>
    <w:rsid w:val="003C5354"/>
    <w:rsid w:val="003C5578"/>
    <w:rsid w:val="003C5D0D"/>
    <w:rsid w:val="003C6FEB"/>
    <w:rsid w:val="003C6FFC"/>
    <w:rsid w:val="003D0AC7"/>
    <w:rsid w:val="003D0BC7"/>
    <w:rsid w:val="003D1060"/>
    <w:rsid w:val="003D1502"/>
    <w:rsid w:val="003D2321"/>
    <w:rsid w:val="003D3606"/>
    <w:rsid w:val="003D5155"/>
    <w:rsid w:val="003D6EB7"/>
    <w:rsid w:val="003D7319"/>
    <w:rsid w:val="003E2757"/>
    <w:rsid w:val="003E2BAA"/>
    <w:rsid w:val="003E2FAD"/>
    <w:rsid w:val="003E4535"/>
    <w:rsid w:val="003E5E42"/>
    <w:rsid w:val="003E5E56"/>
    <w:rsid w:val="003E6174"/>
    <w:rsid w:val="003F04B9"/>
    <w:rsid w:val="003F39B8"/>
    <w:rsid w:val="003F425F"/>
    <w:rsid w:val="003F4570"/>
    <w:rsid w:val="003F5FF9"/>
    <w:rsid w:val="00401232"/>
    <w:rsid w:val="004014AB"/>
    <w:rsid w:val="00401C1C"/>
    <w:rsid w:val="0040206B"/>
    <w:rsid w:val="00402D11"/>
    <w:rsid w:val="00403BB9"/>
    <w:rsid w:val="00403FE5"/>
    <w:rsid w:val="0040402A"/>
    <w:rsid w:val="0040478C"/>
    <w:rsid w:val="00404825"/>
    <w:rsid w:val="0040488E"/>
    <w:rsid w:val="004054CB"/>
    <w:rsid w:val="00406DFA"/>
    <w:rsid w:val="00407435"/>
    <w:rsid w:val="004075E0"/>
    <w:rsid w:val="00407A9F"/>
    <w:rsid w:val="004113CD"/>
    <w:rsid w:val="004118F1"/>
    <w:rsid w:val="004120F0"/>
    <w:rsid w:val="0041343B"/>
    <w:rsid w:val="004147E8"/>
    <w:rsid w:val="00414E2C"/>
    <w:rsid w:val="00417617"/>
    <w:rsid w:val="0042053E"/>
    <w:rsid w:val="004207D6"/>
    <w:rsid w:val="004212B7"/>
    <w:rsid w:val="00422756"/>
    <w:rsid w:val="00422A7C"/>
    <w:rsid w:val="004240AD"/>
    <w:rsid w:val="00424445"/>
    <w:rsid w:val="004300B9"/>
    <w:rsid w:val="00433E01"/>
    <w:rsid w:val="0043497A"/>
    <w:rsid w:val="00434B55"/>
    <w:rsid w:val="00434E69"/>
    <w:rsid w:val="0043760B"/>
    <w:rsid w:val="004407C6"/>
    <w:rsid w:val="00440BEF"/>
    <w:rsid w:val="00440EF5"/>
    <w:rsid w:val="00443096"/>
    <w:rsid w:val="004432A8"/>
    <w:rsid w:val="00443600"/>
    <w:rsid w:val="004441F1"/>
    <w:rsid w:val="00445759"/>
    <w:rsid w:val="00447B35"/>
    <w:rsid w:val="00450071"/>
    <w:rsid w:val="00450231"/>
    <w:rsid w:val="004517E7"/>
    <w:rsid w:val="004524E8"/>
    <w:rsid w:val="00453664"/>
    <w:rsid w:val="00455136"/>
    <w:rsid w:val="00455574"/>
    <w:rsid w:val="0045582E"/>
    <w:rsid w:val="00455D6B"/>
    <w:rsid w:val="00455DAA"/>
    <w:rsid w:val="00456394"/>
    <w:rsid w:val="00460313"/>
    <w:rsid w:val="0046091E"/>
    <w:rsid w:val="00460E18"/>
    <w:rsid w:val="004611B1"/>
    <w:rsid w:val="00462225"/>
    <w:rsid w:val="00463D79"/>
    <w:rsid w:val="004650F2"/>
    <w:rsid w:val="0046596C"/>
    <w:rsid w:val="0046606C"/>
    <w:rsid w:val="00466B6B"/>
    <w:rsid w:val="00467E80"/>
    <w:rsid w:val="00471072"/>
    <w:rsid w:val="00472D1E"/>
    <w:rsid w:val="00472DCC"/>
    <w:rsid w:val="00475E03"/>
    <w:rsid w:val="00476717"/>
    <w:rsid w:val="004806BC"/>
    <w:rsid w:val="00480BB3"/>
    <w:rsid w:val="004811CE"/>
    <w:rsid w:val="0048172D"/>
    <w:rsid w:val="00483237"/>
    <w:rsid w:val="004860BA"/>
    <w:rsid w:val="00486E19"/>
    <w:rsid w:val="004874C2"/>
    <w:rsid w:val="00490063"/>
    <w:rsid w:val="0049009B"/>
    <w:rsid w:val="004901BD"/>
    <w:rsid w:val="004902DB"/>
    <w:rsid w:val="00491B98"/>
    <w:rsid w:val="00491E90"/>
    <w:rsid w:val="00493BB9"/>
    <w:rsid w:val="004950D2"/>
    <w:rsid w:val="00495FF7"/>
    <w:rsid w:val="004A004F"/>
    <w:rsid w:val="004A088C"/>
    <w:rsid w:val="004A0D0E"/>
    <w:rsid w:val="004A10D0"/>
    <w:rsid w:val="004A12AA"/>
    <w:rsid w:val="004A1808"/>
    <w:rsid w:val="004A2DD0"/>
    <w:rsid w:val="004A37B6"/>
    <w:rsid w:val="004A4201"/>
    <w:rsid w:val="004A574A"/>
    <w:rsid w:val="004A57CB"/>
    <w:rsid w:val="004A63FC"/>
    <w:rsid w:val="004B10EF"/>
    <w:rsid w:val="004B173F"/>
    <w:rsid w:val="004B23F8"/>
    <w:rsid w:val="004B24A1"/>
    <w:rsid w:val="004B2B85"/>
    <w:rsid w:val="004B456F"/>
    <w:rsid w:val="004B48B4"/>
    <w:rsid w:val="004B4BC3"/>
    <w:rsid w:val="004B5D5D"/>
    <w:rsid w:val="004B65DD"/>
    <w:rsid w:val="004B6F53"/>
    <w:rsid w:val="004C0794"/>
    <w:rsid w:val="004C0A30"/>
    <w:rsid w:val="004C0A4F"/>
    <w:rsid w:val="004C0D00"/>
    <w:rsid w:val="004C177A"/>
    <w:rsid w:val="004C19E3"/>
    <w:rsid w:val="004C1C83"/>
    <w:rsid w:val="004C2637"/>
    <w:rsid w:val="004C2676"/>
    <w:rsid w:val="004C30AF"/>
    <w:rsid w:val="004C4145"/>
    <w:rsid w:val="004C4462"/>
    <w:rsid w:val="004C4499"/>
    <w:rsid w:val="004C458F"/>
    <w:rsid w:val="004C4F97"/>
    <w:rsid w:val="004C549C"/>
    <w:rsid w:val="004C6298"/>
    <w:rsid w:val="004C663A"/>
    <w:rsid w:val="004D0123"/>
    <w:rsid w:val="004D055D"/>
    <w:rsid w:val="004D15EF"/>
    <w:rsid w:val="004D165C"/>
    <w:rsid w:val="004D195E"/>
    <w:rsid w:val="004D1DAF"/>
    <w:rsid w:val="004D2147"/>
    <w:rsid w:val="004D2231"/>
    <w:rsid w:val="004D3A6E"/>
    <w:rsid w:val="004D3C4F"/>
    <w:rsid w:val="004D4C98"/>
    <w:rsid w:val="004D56C4"/>
    <w:rsid w:val="004D5E2A"/>
    <w:rsid w:val="004D6958"/>
    <w:rsid w:val="004D6B6E"/>
    <w:rsid w:val="004D6F16"/>
    <w:rsid w:val="004E1693"/>
    <w:rsid w:val="004E2A68"/>
    <w:rsid w:val="004E3704"/>
    <w:rsid w:val="004E397C"/>
    <w:rsid w:val="004E570D"/>
    <w:rsid w:val="004E575F"/>
    <w:rsid w:val="004E5E4E"/>
    <w:rsid w:val="004E6DD2"/>
    <w:rsid w:val="004E7213"/>
    <w:rsid w:val="004F0045"/>
    <w:rsid w:val="004F2BD4"/>
    <w:rsid w:val="004F3801"/>
    <w:rsid w:val="004F3F8D"/>
    <w:rsid w:val="004F5DA4"/>
    <w:rsid w:val="004F5F9C"/>
    <w:rsid w:val="004F75FC"/>
    <w:rsid w:val="00500A3E"/>
    <w:rsid w:val="00502641"/>
    <w:rsid w:val="005040DA"/>
    <w:rsid w:val="00506BB2"/>
    <w:rsid w:val="00507AFC"/>
    <w:rsid w:val="00511708"/>
    <w:rsid w:val="00511ABD"/>
    <w:rsid w:val="005122B2"/>
    <w:rsid w:val="00512F65"/>
    <w:rsid w:val="00513502"/>
    <w:rsid w:val="0051440B"/>
    <w:rsid w:val="00515084"/>
    <w:rsid w:val="00515D9D"/>
    <w:rsid w:val="00516728"/>
    <w:rsid w:val="00516966"/>
    <w:rsid w:val="00516AFC"/>
    <w:rsid w:val="00517311"/>
    <w:rsid w:val="00521D96"/>
    <w:rsid w:val="00522A9F"/>
    <w:rsid w:val="005239BB"/>
    <w:rsid w:val="00523E24"/>
    <w:rsid w:val="00524572"/>
    <w:rsid w:val="0052465B"/>
    <w:rsid w:val="00525079"/>
    <w:rsid w:val="0052582E"/>
    <w:rsid w:val="0052650D"/>
    <w:rsid w:val="00530329"/>
    <w:rsid w:val="00530FDF"/>
    <w:rsid w:val="005311E4"/>
    <w:rsid w:val="005311EA"/>
    <w:rsid w:val="00531376"/>
    <w:rsid w:val="005326E2"/>
    <w:rsid w:val="00533BA1"/>
    <w:rsid w:val="00534D95"/>
    <w:rsid w:val="0053680B"/>
    <w:rsid w:val="00537E5D"/>
    <w:rsid w:val="005420A3"/>
    <w:rsid w:val="00542258"/>
    <w:rsid w:val="00542AD5"/>
    <w:rsid w:val="00543D06"/>
    <w:rsid w:val="00544A64"/>
    <w:rsid w:val="00544E2E"/>
    <w:rsid w:val="00545ABB"/>
    <w:rsid w:val="00545AD6"/>
    <w:rsid w:val="00545E56"/>
    <w:rsid w:val="005461D7"/>
    <w:rsid w:val="00546E1B"/>
    <w:rsid w:val="0055472B"/>
    <w:rsid w:val="00555059"/>
    <w:rsid w:val="00556337"/>
    <w:rsid w:val="005566B1"/>
    <w:rsid w:val="0055713B"/>
    <w:rsid w:val="005571AA"/>
    <w:rsid w:val="00557A14"/>
    <w:rsid w:val="00557C0E"/>
    <w:rsid w:val="005622AE"/>
    <w:rsid w:val="00562CE3"/>
    <w:rsid w:val="00563698"/>
    <w:rsid w:val="00563940"/>
    <w:rsid w:val="00564F41"/>
    <w:rsid w:val="0056699D"/>
    <w:rsid w:val="00567CEB"/>
    <w:rsid w:val="00570935"/>
    <w:rsid w:val="00570A22"/>
    <w:rsid w:val="00571381"/>
    <w:rsid w:val="0057354C"/>
    <w:rsid w:val="005751A8"/>
    <w:rsid w:val="00577984"/>
    <w:rsid w:val="00577A64"/>
    <w:rsid w:val="00582787"/>
    <w:rsid w:val="00582E5F"/>
    <w:rsid w:val="00582E72"/>
    <w:rsid w:val="00583863"/>
    <w:rsid w:val="00584086"/>
    <w:rsid w:val="00585781"/>
    <w:rsid w:val="00585B5A"/>
    <w:rsid w:val="00585EC4"/>
    <w:rsid w:val="00590ECD"/>
    <w:rsid w:val="0059185C"/>
    <w:rsid w:val="00591966"/>
    <w:rsid w:val="00592026"/>
    <w:rsid w:val="00594A90"/>
    <w:rsid w:val="00596A4D"/>
    <w:rsid w:val="005976BC"/>
    <w:rsid w:val="00597BB5"/>
    <w:rsid w:val="00597D72"/>
    <w:rsid w:val="005A0158"/>
    <w:rsid w:val="005A15E6"/>
    <w:rsid w:val="005A2FAB"/>
    <w:rsid w:val="005A3372"/>
    <w:rsid w:val="005A381F"/>
    <w:rsid w:val="005A4463"/>
    <w:rsid w:val="005A5E17"/>
    <w:rsid w:val="005A5EB0"/>
    <w:rsid w:val="005A6C0E"/>
    <w:rsid w:val="005A7279"/>
    <w:rsid w:val="005B1EFE"/>
    <w:rsid w:val="005B454A"/>
    <w:rsid w:val="005B4AE9"/>
    <w:rsid w:val="005B5727"/>
    <w:rsid w:val="005B5E7C"/>
    <w:rsid w:val="005B64BB"/>
    <w:rsid w:val="005B7002"/>
    <w:rsid w:val="005B708F"/>
    <w:rsid w:val="005B78DA"/>
    <w:rsid w:val="005C004F"/>
    <w:rsid w:val="005C27F9"/>
    <w:rsid w:val="005C38CA"/>
    <w:rsid w:val="005C4594"/>
    <w:rsid w:val="005C48B7"/>
    <w:rsid w:val="005C5885"/>
    <w:rsid w:val="005C5D21"/>
    <w:rsid w:val="005C61CD"/>
    <w:rsid w:val="005C6548"/>
    <w:rsid w:val="005C6CBB"/>
    <w:rsid w:val="005C6F7B"/>
    <w:rsid w:val="005C7E8D"/>
    <w:rsid w:val="005D012B"/>
    <w:rsid w:val="005D02CA"/>
    <w:rsid w:val="005D05B8"/>
    <w:rsid w:val="005D1616"/>
    <w:rsid w:val="005D1F42"/>
    <w:rsid w:val="005D26E4"/>
    <w:rsid w:val="005D3245"/>
    <w:rsid w:val="005D38AE"/>
    <w:rsid w:val="005D3A12"/>
    <w:rsid w:val="005D596B"/>
    <w:rsid w:val="005D5C2F"/>
    <w:rsid w:val="005D5EDE"/>
    <w:rsid w:val="005D606F"/>
    <w:rsid w:val="005D709F"/>
    <w:rsid w:val="005D756F"/>
    <w:rsid w:val="005D7BFB"/>
    <w:rsid w:val="005E020F"/>
    <w:rsid w:val="005E1558"/>
    <w:rsid w:val="005E180E"/>
    <w:rsid w:val="005E41CB"/>
    <w:rsid w:val="005E47E4"/>
    <w:rsid w:val="005E5961"/>
    <w:rsid w:val="005E5D18"/>
    <w:rsid w:val="005E64B9"/>
    <w:rsid w:val="005E7D88"/>
    <w:rsid w:val="005F1464"/>
    <w:rsid w:val="005F29CE"/>
    <w:rsid w:val="005F483E"/>
    <w:rsid w:val="005F6646"/>
    <w:rsid w:val="005F76DD"/>
    <w:rsid w:val="005F7D0D"/>
    <w:rsid w:val="00603283"/>
    <w:rsid w:val="0060421A"/>
    <w:rsid w:val="006044CD"/>
    <w:rsid w:val="0060485B"/>
    <w:rsid w:val="0060504F"/>
    <w:rsid w:val="0060549D"/>
    <w:rsid w:val="00607720"/>
    <w:rsid w:val="00607A41"/>
    <w:rsid w:val="00610152"/>
    <w:rsid w:val="00610962"/>
    <w:rsid w:val="00610ECE"/>
    <w:rsid w:val="006116C1"/>
    <w:rsid w:val="006126A1"/>
    <w:rsid w:val="00612AA8"/>
    <w:rsid w:val="00613302"/>
    <w:rsid w:val="00614614"/>
    <w:rsid w:val="00614649"/>
    <w:rsid w:val="00614EE6"/>
    <w:rsid w:val="006161A2"/>
    <w:rsid w:val="00617B00"/>
    <w:rsid w:val="00617E2C"/>
    <w:rsid w:val="00620008"/>
    <w:rsid w:val="00620992"/>
    <w:rsid w:val="00620A6A"/>
    <w:rsid w:val="0062185D"/>
    <w:rsid w:val="00623A42"/>
    <w:rsid w:val="006240E4"/>
    <w:rsid w:val="006241D7"/>
    <w:rsid w:val="00624D36"/>
    <w:rsid w:val="00625242"/>
    <w:rsid w:val="00625D9E"/>
    <w:rsid w:val="00627031"/>
    <w:rsid w:val="00627653"/>
    <w:rsid w:val="00630605"/>
    <w:rsid w:val="00631A2D"/>
    <w:rsid w:val="00631DD0"/>
    <w:rsid w:val="00632585"/>
    <w:rsid w:val="0063299E"/>
    <w:rsid w:val="00632AB6"/>
    <w:rsid w:val="00632FE3"/>
    <w:rsid w:val="00633FEB"/>
    <w:rsid w:val="0063424D"/>
    <w:rsid w:val="0063492E"/>
    <w:rsid w:val="00634952"/>
    <w:rsid w:val="00634B8B"/>
    <w:rsid w:val="006361F1"/>
    <w:rsid w:val="00636545"/>
    <w:rsid w:val="0064043C"/>
    <w:rsid w:val="00642479"/>
    <w:rsid w:val="00643300"/>
    <w:rsid w:val="006434FD"/>
    <w:rsid w:val="0064424B"/>
    <w:rsid w:val="00644A6C"/>
    <w:rsid w:val="0064551A"/>
    <w:rsid w:val="00645579"/>
    <w:rsid w:val="00645818"/>
    <w:rsid w:val="00645F9E"/>
    <w:rsid w:val="0064738E"/>
    <w:rsid w:val="00647A45"/>
    <w:rsid w:val="00647ACE"/>
    <w:rsid w:val="00647CE3"/>
    <w:rsid w:val="006508CB"/>
    <w:rsid w:val="00651907"/>
    <w:rsid w:val="00652F4F"/>
    <w:rsid w:val="0065302B"/>
    <w:rsid w:val="00653184"/>
    <w:rsid w:val="00653297"/>
    <w:rsid w:val="00654DB1"/>
    <w:rsid w:val="006550E2"/>
    <w:rsid w:val="006552FC"/>
    <w:rsid w:val="00655540"/>
    <w:rsid w:val="0065592D"/>
    <w:rsid w:val="00655F6F"/>
    <w:rsid w:val="00656B78"/>
    <w:rsid w:val="006611AB"/>
    <w:rsid w:val="006634FA"/>
    <w:rsid w:val="00663894"/>
    <w:rsid w:val="0066433A"/>
    <w:rsid w:val="0066452A"/>
    <w:rsid w:val="006663B3"/>
    <w:rsid w:val="00666D22"/>
    <w:rsid w:val="00667360"/>
    <w:rsid w:val="006700CA"/>
    <w:rsid w:val="0067347E"/>
    <w:rsid w:val="006772CC"/>
    <w:rsid w:val="00680CCD"/>
    <w:rsid w:val="00680E1D"/>
    <w:rsid w:val="0068177E"/>
    <w:rsid w:val="0068298E"/>
    <w:rsid w:val="00682B68"/>
    <w:rsid w:val="00682F8A"/>
    <w:rsid w:val="00683AFA"/>
    <w:rsid w:val="0068456B"/>
    <w:rsid w:val="00684A58"/>
    <w:rsid w:val="006851E9"/>
    <w:rsid w:val="00686049"/>
    <w:rsid w:val="006904D8"/>
    <w:rsid w:val="00690A60"/>
    <w:rsid w:val="006914EE"/>
    <w:rsid w:val="0069152D"/>
    <w:rsid w:val="00691875"/>
    <w:rsid w:val="00691CAE"/>
    <w:rsid w:val="0069225D"/>
    <w:rsid w:val="00692349"/>
    <w:rsid w:val="006961DB"/>
    <w:rsid w:val="00696A25"/>
    <w:rsid w:val="006A1E96"/>
    <w:rsid w:val="006A32B9"/>
    <w:rsid w:val="006A62ED"/>
    <w:rsid w:val="006A6308"/>
    <w:rsid w:val="006A6787"/>
    <w:rsid w:val="006A73C2"/>
    <w:rsid w:val="006B014A"/>
    <w:rsid w:val="006B036B"/>
    <w:rsid w:val="006B13FE"/>
    <w:rsid w:val="006B18A5"/>
    <w:rsid w:val="006B4C0D"/>
    <w:rsid w:val="006B591E"/>
    <w:rsid w:val="006B6E42"/>
    <w:rsid w:val="006B7547"/>
    <w:rsid w:val="006B75A3"/>
    <w:rsid w:val="006C083F"/>
    <w:rsid w:val="006C0B56"/>
    <w:rsid w:val="006C23E0"/>
    <w:rsid w:val="006C349E"/>
    <w:rsid w:val="006C39C0"/>
    <w:rsid w:val="006C3A0D"/>
    <w:rsid w:val="006C3D8F"/>
    <w:rsid w:val="006C59B0"/>
    <w:rsid w:val="006D1608"/>
    <w:rsid w:val="006D1B69"/>
    <w:rsid w:val="006D2136"/>
    <w:rsid w:val="006D2DC9"/>
    <w:rsid w:val="006D3F84"/>
    <w:rsid w:val="006D48A4"/>
    <w:rsid w:val="006D7916"/>
    <w:rsid w:val="006E0441"/>
    <w:rsid w:val="006E07E0"/>
    <w:rsid w:val="006E0A69"/>
    <w:rsid w:val="006E1CED"/>
    <w:rsid w:val="006E254A"/>
    <w:rsid w:val="006E4E21"/>
    <w:rsid w:val="006E4F5E"/>
    <w:rsid w:val="006E567A"/>
    <w:rsid w:val="006E6CF7"/>
    <w:rsid w:val="006E7E0A"/>
    <w:rsid w:val="006F02D2"/>
    <w:rsid w:val="006F146F"/>
    <w:rsid w:val="006F1B88"/>
    <w:rsid w:val="006F1C9F"/>
    <w:rsid w:val="006F2260"/>
    <w:rsid w:val="006F395A"/>
    <w:rsid w:val="006F3CFF"/>
    <w:rsid w:val="006F5083"/>
    <w:rsid w:val="006F5BE2"/>
    <w:rsid w:val="006F5C75"/>
    <w:rsid w:val="006F6E3C"/>
    <w:rsid w:val="00700824"/>
    <w:rsid w:val="00701702"/>
    <w:rsid w:val="0070181F"/>
    <w:rsid w:val="00702064"/>
    <w:rsid w:val="00704B1A"/>
    <w:rsid w:val="00704C34"/>
    <w:rsid w:val="0070536E"/>
    <w:rsid w:val="007054A2"/>
    <w:rsid w:val="00705D1F"/>
    <w:rsid w:val="0070699C"/>
    <w:rsid w:val="00710F9C"/>
    <w:rsid w:val="007125C8"/>
    <w:rsid w:val="00712B77"/>
    <w:rsid w:val="00712C70"/>
    <w:rsid w:val="00712FC2"/>
    <w:rsid w:val="00713416"/>
    <w:rsid w:val="00714D23"/>
    <w:rsid w:val="007150FC"/>
    <w:rsid w:val="007156E3"/>
    <w:rsid w:val="007160A5"/>
    <w:rsid w:val="0071660C"/>
    <w:rsid w:val="00716BC1"/>
    <w:rsid w:val="007176D2"/>
    <w:rsid w:val="0071780A"/>
    <w:rsid w:val="00720004"/>
    <w:rsid w:val="0072008D"/>
    <w:rsid w:val="007203E3"/>
    <w:rsid w:val="00721D26"/>
    <w:rsid w:val="0072206A"/>
    <w:rsid w:val="00722F4F"/>
    <w:rsid w:val="00723421"/>
    <w:rsid w:val="007235B0"/>
    <w:rsid w:val="007246B5"/>
    <w:rsid w:val="0072514E"/>
    <w:rsid w:val="00725343"/>
    <w:rsid w:val="00725CC7"/>
    <w:rsid w:val="00726287"/>
    <w:rsid w:val="0072790F"/>
    <w:rsid w:val="00727AC4"/>
    <w:rsid w:val="0073023E"/>
    <w:rsid w:val="007305BD"/>
    <w:rsid w:val="0073177B"/>
    <w:rsid w:val="00731A4D"/>
    <w:rsid w:val="00731C7C"/>
    <w:rsid w:val="007326D9"/>
    <w:rsid w:val="00733778"/>
    <w:rsid w:val="00733A59"/>
    <w:rsid w:val="0073460F"/>
    <w:rsid w:val="00736161"/>
    <w:rsid w:val="007364AA"/>
    <w:rsid w:val="00736BCD"/>
    <w:rsid w:val="0073711A"/>
    <w:rsid w:val="00740081"/>
    <w:rsid w:val="007408D4"/>
    <w:rsid w:val="00740F13"/>
    <w:rsid w:val="007417FB"/>
    <w:rsid w:val="007433CB"/>
    <w:rsid w:val="007438AB"/>
    <w:rsid w:val="00743998"/>
    <w:rsid w:val="00743C73"/>
    <w:rsid w:val="00744005"/>
    <w:rsid w:val="00744211"/>
    <w:rsid w:val="0074443B"/>
    <w:rsid w:val="00744AA6"/>
    <w:rsid w:val="0074538B"/>
    <w:rsid w:val="00746789"/>
    <w:rsid w:val="00746AB6"/>
    <w:rsid w:val="0075006B"/>
    <w:rsid w:val="00750977"/>
    <w:rsid w:val="00750FC0"/>
    <w:rsid w:val="00751078"/>
    <w:rsid w:val="0075122D"/>
    <w:rsid w:val="007531C9"/>
    <w:rsid w:val="00753237"/>
    <w:rsid w:val="00753FB6"/>
    <w:rsid w:val="007553C5"/>
    <w:rsid w:val="00755B09"/>
    <w:rsid w:val="007578FC"/>
    <w:rsid w:val="00757A7E"/>
    <w:rsid w:val="007602E9"/>
    <w:rsid w:val="00760C58"/>
    <w:rsid w:val="007625C6"/>
    <w:rsid w:val="00764660"/>
    <w:rsid w:val="007647E1"/>
    <w:rsid w:val="00765126"/>
    <w:rsid w:val="00766048"/>
    <w:rsid w:val="0076609A"/>
    <w:rsid w:val="00766F37"/>
    <w:rsid w:val="00770BEF"/>
    <w:rsid w:val="00772A6C"/>
    <w:rsid w:val="00773707"/>
    <w:rsid w:val="00773F0F"/>
    <w:rsid w:val="00773F88"/>
    <w:rsid w:val="00774A6A"/>
    <w:rsid w:val="00775165"/>
    <w:rsid w:val="00775808"/>
    <w:rsid w:val="00775B2F"/>
    <w:rsid w:val="00776CBF"/>
    <w:rsid w:val="00780C55"/>
    <w:rsid w:val="00780D88"/>
    <w:rsid w:val="0078118D"/>
    <w:rsid w:val="0078182E"/>
    <w:rsid w:val="00783448"/>
    <w:rsid w:val="00783607"/>
    <w:rsid w:val="00783FCA"/>
    <w:rsid w:val="0078603B"/>
    <w:rsid w:val="00787C13"/>
    <w:rsid w:val="00787FC4"/>
    <w:rsid w:val="00790310"/>
    <w:rsid w:val="00790A9A"/>
    <w:rsid w:val="007919FF"/>
    <w:rsid w:val="00793738"/>
    <w:rsid w:val="00794C9B"/>
    <w:rsid w:val="00796210"/>
    <w:rsid w:val="00797176"/>
    <w:rsid w:val="007979DD"/>
    <w:rsid w:val="007979F2"/>
    <w:rsid w:val="00797B26"/>
    <w:rsid w:val="007A0457"/>
    <w:rsid w:val="007A0E22"/>
    <w:rsid w:val="007A1786"/>
    <w:rsid w:val="007A1E4F"/>
    <w:rsid w:val="007A541F"/>
    <w:rsid w:val="007A5B55"/>
    <w:rsid w:val="007A5DC3"/>
    <w:rsid w:val="007A64BC"/>
    <w:rsid w:val="007A777C"/>
    <w:rsid w:val="007B1577"/>
    <w:rsid w:val="007B2CFA"/>
    <w:rsid w:val="007B36D2"/>
    <w:rsid w:val="007B446B"/>
    <w:rsid w:val="007B5882"/>
    <w:rsid w:val="007B6281"/>
    <w:rsid w:val="007B6B2C"/>
    <w:rsid w:val="007C0186"/>
    <w:rsid w:val="007C076E"/>
    <w:rsid w:val="007C0D8A"/>
    <w:rsid w:val="007C1229"/>
    <w:rsid w:val="007C17F2"/>
    <w:rsid w:val="007C20B3"/>
    <w:rsid w:val="007C28C9"/>
    <w:rsid w:val="007C37B1"/>
    <w:rsid w:val="007C420D"/>
    <w:rsid w:val="007C4F51"/>
    <w:rsid w:val="007C7606"/>
    <w:rsid w:val="007C77FD"/>
    <w:rsid w:val="007D0215"/>
    <w:rsid w:val="007D0465"/>
    <w:rsid w:val="007D0F9D"/>
    <w:rsid w:val="007D13E4"/>
    <w:rsid w:val="007D1AE4"/>
    <w:rsid w:val="007D2277"/>
    <w:rsid w:val="007D271A"/>
    <w:rsid w:val="007D2788"/>
    <w:rsid w:val="007D2A74"/>
    <w:rsid w:val="007D3441"/>
    <w:rsid w:val="007D3DE3"/>
    <w:rsid w:val="007E07F7"/>
    <w:rsid w:val="007E0DA5"/>
    <w:rsid w:val="007E0EF8"/>
    <w:rsid w:val="007E26E5"/>
    <w:rsid w:val="007E3E3E"/>
    <w:rsid w:val="007E4004"/>
    <w:rsid w:val="007E4962"/>
    <w:rsid w:val="007E5755"/>
    <w:rsid w:val="007E58AD"/>
    <w:rsid w:val="007E6391"/>
    <w:rsid w:val="007E7DA1"/>
    <w:rsid w:val="007F0AD8"/>
    <w:rsid w:val="007F1F48"/>
    <w:rsid w:val="007F4854"/>
    <w:rsid w:val="007F4A12"/>
    <w:rsid w:val="007F4C33"/>
    <w:rsid w:val="007F635B"/>
    <w:rsid w:val="007F639C"/>
    <w:rsid w:val="007F6B48"/>
    <w:rsid w:val="007F6C30"/>
    <w:rsid w:val="007F6CEB"/>
    <w:rsid w:val="007F72E0"/>
    <w:rsid w:val="007F7BE1"/>
    <w:rsid w:val="008007BE"/>
    <w:rsid w:val="00800F2D"/>
    <w:rsid w:val="008025B8"/>
    <w:rsid w:val="00802DFC"/>
    <w:rsid w:val="008034F5"/>
    <w:rsid w:val="00804889"/>
    <w:rsid w:val="00804967"/>
    <w:rsid w:val="00806784"/>
    <w:rsid w:val="008068C2"/>
    <w:rsid w:val="00806F30"/>
    <w:rsid w:val="00810237"/>
    <w:rsid w:val="00810E77"/>
    <w:rsid w:val="00811449"/>
    <w:rsid w:val="00813630"/>
    <w:rsid w:val="00813C75"/>
    <w:rsid w:val="00813CFD"/>
    <w:rsid w:val="00814AA2"/>
    <w:rsid w:val="00816238"/>
    <w:rsid w:val="00816856"/>
    <w:rsid w:val="00820C0A"/>
    <w:rsid w:val="00820DA0"/>
    <w:rsid w:val="00821969"/>
    <w:rsid w:val="00821F70"/>
    <w:rsid w:val="00822899"/>
    <w:rsid w:val="0082425E"/>
    <w:rsid w:val="0082479A"/>
    <w:rsid w:val="008266B7"/>
    <w:rsid w:val="00826F4C"/>
    <w:rsid w:val="008278D5"/>
    <w:rsid w:val="00831FA7"/>
    <w:rsid w:val="0083253E"/>
    <w:rsid w:val="00833675"/>
    <w:rsid w:val="00833F24"/>
    <w:rsid w:val="00834151"/>
    <w:rsid w:val="0083620F"/>
    <w:rsid w:val="00836FF9"/>
    <w:rsid w:val="0083700E"/>
    <w:rsid w:val="00837795"/>
    <w:rsid w:val="00837921"/>
    <w:rsid w:val="00837A0B"/>
    <w:rsid w:val="00837AF8"/>
    <w:rsid w:val="00837BD7"/>
    <w:rsid w:val="00841D23"/>
    <w:rsid w:val="00844A97"/>
    <w:rsid w:val="00845E6C"/>
    <w:rsid w:val="008475D2"/>
    <w:rsid w:val="0084782E"/>
    <w:rsid w:val="00850219"/>
    <w:rsid w:val="008504E5"/>
    <w:rsid w:val="00851175"/>
    <w:rsid w:val="0085191A"/>
    <w:rsid w:val="008534B9"/>
    <w:rsid w:val="00853528"/>
    <w:rsid w:val="00855932"/>
    <w:rsid w:val="00857990"/>
    <w:rsid w:val="00857DC1"/>
    <w:rsid w:val="00860317"/>
    <w:rsid w:val="00861E8D"/>
    <w:rsid w:val="00861F5E"/>
    <w:rsid w:val="00862213"/>
    <w:rsid w:val="0086272C"/>
    <w:rsid w:val="00862BD7"/>
    <w:rsid w:val="00862C3F"/>
    <w:rsid w:val="00863D40"/>
    <w:rsid w:val="00863F72"/>
    <w:rsid w:val="0086554B"/>
    <w:rsid w:val="00866346"/>
    <w:rsid w:val="008664DA"/>
    <w:rsid w:val="00866604"/>
    <w:rsid w:val="0086754D"/>
    <w:rsid w:val="00871A2D"/>
    <w:rsid w:val="008729C8"/>
    <w:rsid w:val="00872AAF"/>
    <w:rsid w:val="008748EE"/>
    <w:rsid w:val="00874D99"/>
    <w:rsid w:val="00875ACA"/>
    <w:rsid w:val="00875E1C"/>
    <w:rsid w:val="00876088"/>
    <w:rsid w:val="008764F8"/>
    <w:rsid w:val="00876574"/>
    <w:rsid w:val="00876FE0"/>
    <w:rsid w:val="00877BD0"/>
    <w:rsid w:val="00880E78"/>
    <w:rsid w:val="0088170B"/>
    <w:rsid w:val="008826DE"/>
    <w:rsid w:val="00882F44"/>
    <w:rsid w:val="008844F3"/>
    <w:rsid w:val="00884540"/>
    <w:rsid w:val="00885136"/>
    <w:rsid w:val="008868FB"/>
    <w:rsid w:val="00887235"/>
    <w:rsid w:val="008876B9"/>
    <w:rsid w:val="00887D7D"/>
    <w:rsid w:val="0089002C"/>
    <w:rsid w:val="00890184"/>
    <w:rsid w:val="008905B0"/>
    <w:rsid w:val="008915C8"/>
    <w:rsid w:val="008917E7"/>
    <w:rsid w:val="008925B0"/>
    <w:rsid w:val="0089403C"/>
    <w:rsid w:val="00894E0B"/>
    <w:rsid w:val="00895405"/>
    <w:rsid w:val="00896F88"/>
    <w:rsid w:val="0089779D"/>
    <w:rsid w:val="00897B62"/>
    <w:rsid w:val="00897E3F"/>
    <w:rsid w:val="008A087E"/>
    <w:rsid w:val="008A277A"/>
    <w:rsid w:val="008A2B66"/>
    <w:rsid w:val="008A43BA"/>
    <w:rsid w:val="008A4F10"/>
    <w:rsid w:val="008A52CD"/>
    <w:rsid w:val="008A561E"/>
    <w:rsid w:val="008A622E"/>
    <w:rsid w:val="008B099D"/>
    <w:rsid w:val="008B1735"/>
    <w:rsid w:val="008B1753"/>
    <w:rsid w:val="008B1909"/>
    <w:rsid w:val="008B3744"/>
    <w:rsid w:val="008B3791"/>
    <w:rsid w:val="008B4327"/>
    <w:rsid w:val="008B52D6"/>
    <w:rsid w:val="008B6133"/>
    <w:rsid w:val="008B66C3"/>
    <w:rsid w:val="008B7DE5"/>
    <w:rsid w:val="008C0159"/>
    <w:rsid w:val="008C0427"/>
    <w:rsid w:val="008C1017"/>
    <w:rsid w:val="008C1902"/>
    <w:rsid w:val="008C3B12"/>
    <w:rsid w:val="008C55FA"/>
    <w:rsid w:val="008C6FEA"/>
    <w:rsid w:val="008C75AF"/>
    <w:rsid w:val="008D1A59"/>
    <w:rsid w:val="008D2C8C"/>
    <w:rsid w:val="008D3FCE"/>
    <w:rsid w:val="008D4CBF"/>
    <w:rsid w:val="008D56D2"/>
    <w:rsid w:val="008D627E"/>
    <w:rsid w:val="008D6ADD"/>
    <w:rsid w:val="008D7436"/>
    <w:rsid w:val="008E0FFC"/>
    <w:rsid w:val="008E1105"/>
    <w:rsid w:val="008E2122"/>
    <w:rsid w:val="008E33FD"/>
    <w:rsid w:val="008E46B2"/>
    <w:rsid w:val="008E5C41"/>
    <w:rsid w:val="008E5D59"/>
    <w:rsid w:val="008E62C9"/>
    <w:rsid w:val="008F0157"/>
    <w:rsid w:val="008F09FA"/>
    <w:rsid w:val="008F12B3"/>
    <w:rsid w:val="008F1547"/>
    <w:rsid w:val="008F1826"/>
    <w:rsid w:val="008F1F6D"/>
    <w:rsid w:val="008F2363"/>
    <w:rsid w:val="008F269D"/>
    <w:rsid w:val="008F2BC4"/>
    <w:rsid w:val="008F38D1"/>
    <w:rsid w:val="008F4BFD"/>
    <w:rsid w:val="008F596A"/>
    <w:rsid w:val="008F68C9"/>
    <w:rsid w:val="008F71DF"/>
    <w:rsid w:val="008F7AEF"/>
    <w:rsid w:val="009003D2"/>
    <w:rsid w:val="00900AD5"/>
    <w:rsid w:val="00900DBB"/>
    <w:rsid w:val="00900FF2"/>
    <w:rsid w:val="009012A1"/>
    <w:rsid w:val="00901327"/>
    <w:rsid w:val="00901BE7"/>
    <w:rsid w:val="00904009"/>
    <w:rsid w:val="00904059"/>
    <w:rsid w:val="009041A3"/>
    <w:rsid w:val="00904BC0"/>
    <w:rsid w:val="00905CC3"/>
    <w:rsid w:val="00906E1B"/>
    <w:rsid w:val="009076FD"/>
    <w:rsid w:val="009077F0"/>
    <w:rsid w:val="00907CDA"/>
    <w:rsid w:val="00911E24"/>
    <w:rsid w:val="00912555"/>
    <w:rsid w:val="0091270F"/>
    <w:rsid w:val="0091296E"/>
    <w:rsid w:val="00912F52"/>
    <w:rsid w:val="0091391B"/>
    <w:rsid w:val="00913D2F"/>
    <w:rsid w:val="00914221"/>
    <w:rsid w:val="00916606"/>
    <w:rsid w:val="00916F28"/>
    <w:rsid w:val="009176EC"/>
    <w:rsid w:val="00917B59"/>
    <w:rsid w:val="009201BE"/>
    <w:rsid w:val="0092022D"/>
    <w:rsid w:val="009202FD"/>
    <w:rsid w:val="009204E2"/>
    <w:rsid w:val="00921724"/>
    <w:rsid w:val="00922F8A"/>
    <w:rsid w:val="00922FFF"/>
    <w:rsid w:val="00923257"/>
    <w:rsid w:val="009236CA"/>
    <w:rsid w:val="00923BB1"/>
    <w:rsid w:val="00923DD4"/>
    <w:rsid w:val="00923F99"/>
    <w:rsid w:val="00925CF7"/>
    <w:rsid w:val="009260C6"/>
    <w:rsid w:val="00926F96"/>
    <w:rsid w:val="00927814"/>
    <w:rsid w:val="009314A9"/>
    <w:rsid w:val="00931A61"/>
    <w:rsid w:val="00931BA4"/>
    <w:rsid w:val="00931C2D"/>
    <w:rsid w:val="00932372"/>
    <w:rsid w:val="00932603"/>
    <w:rsid w:val="009358C2"/>
    <w:rsid w:val="00935DF5"/>
    <w:rsid w:val="00936C97"/>
    <w:rsid w:val="00936E68"/>
    <w:rsid w:val="00937048"/>
    <w:rsid w:val="009376EB"/>
    <w:rsid w:val="00937B21"/>
    <w:rsid w:val="00937B8E"/>
    <w:rsid w:val="00940DDA"/>
    <w:rsid w:val="00941F02"/>
    <w:rsid w:val="009427EE"/>
    <w:rsid w:val="00942DB8"/>
    <w:rsid w:val="00943D88"/>
    <w:rsid w:val="00945298"/>
    <w:rsid w:val="00946F29"/>
    <w:rsid w:val="009477FB"/>
    <w:rsid w:val="00950FDD"/>
    <w:rsid w:val="009525A9"/>
    <w:rsid w:val="00952EB5"/>
    <w:rsid w:val="00952F14"/>
    <w:rsid w:val="009541F7"/>
    <w:rsid w:val="009541FA"/>
    <w:rsid w:val="009552D0"/>
    <w:rsid w:val="0095556E"/>
    <w:rsid w:val="009560C4"/>
    <w:rsid w:val="00956203"/>
    <w:rsid w:val="00957E81"/>
    <w:rsid w:val="0096222F"/>
    <w:rsid w:val="00962981"/>
    <w:rsid w:val="009636A0"/>
    <w:rsid w:val="00963C2A"/>
    <w:rsid w:val="009648AE"/>
    <w:rsid w:val="0096529D"/>
    <w:rsid w:val="00966E37"/>
    <w:rsid w:val="009678B8"/>
    <w:rsid w:val="00967F56"/>
    <w:rsid w:val="00970AC2"/>
    <w:rsid w:val="00975653"/>
    <w:rsid w:val="00975DD4"/>
    <w:rsid w:val="00975E52"/>
    <w:rsid w:val="00977CAC"/>
    <w:rsid w:val="00980FBB"/>
    <w:rsid w:val="00981414"/>
    <w:rsid w:val="00981483"/>
    <w:rsid w:val="009819B7"/>
    <w:rsid w:val="00981A21"/>
    <w:rsid w:val="00981BB5"/>
    <w:rsid w:val="00983757"/>
    <w:rsid w:val="009849AE"/>
    <w:rsid w:val="00985B59"/>
    <w:rsid w:val="00986382"/>
    <w:rsid w:val="009866AD"/>
    <w:rsid w:val="00987966"/>
    <w:rsid w:val="00987EBA"/>
    <w:rsid w:val="00990AA7"/>
    <w:rsid w:val="00990AD4"/>
    <w:rsid w:val="00990FAE"/>
    <w:rsid w:val="009918B1"/>
    <w:rsid w:val="00991A82"/>
    <w:rsid w:val="00992238"/>
    <w:rsid w:val="009932A0"/>
    <w:rsid w:val="00994A9F"/>
    <w:rsid w:val="00994D8C"/>
    <w:rsid w:val="00996245"/>
    <w:rsid w:val="00997442"/>
    <w:rsid w:val="009A11DC"/>
    <w:rsid w:val="009A1B04"/>
    <w:rsid w:val="009A23EA"/>
    <w:rsid w:val="009A2FEB"/>
    <w:rsid w:val="009A55E4"/>
    <w:rsid w:val="009A5C97"/>
    <w:rsid w:val="009A7B69"/>
    <w:rsid w:val="009B1953"/>
    <w:rsid w:val="009B1C5D"/>
    <w:rsid w:val="009B1E71"/>
    <w:rsid w:val="009B25FB"/>
    <w:rsid w:val="009B2C97"/>
    <w:rsid w:val="009B337C"/>
    <w:rsid w:val="009B4AC5"/>
    <w:rsid w:val="009B67F1"/>
    <w:rsid w:val="009B6AA0"/>
    <w:rsid w:val="009B6E39"/>
    <w:rsid w:val="009C3122"/>
    <w:rsid w:val="009C31F6"/>
    <w:rsid w:val="009C5919"/>
    <w:rsid w:val="009C6D93"/>
    <w:rsid w:val="009C704C"/>
    <w:rsid w:val="009C769D"/>
    <w:rsid w:val="009C7881"/>
    <w:rsid w:val="009D0034"/>
    <w:rsid w:val="009D0526"/>
    <w:rsid w:val="009D0707"/>
    <w:rsid w:val="009D0CAC"/>
    <w:rsid w:val="009D119B"/>
    <w:rsid w:val="009D1AF8"/>
    <w:rsid w:val="009D2062"/>
    <w:rsid w:val="009D2D2C"/>
    <w:rsid w:val="009D3624"/>
    <w:rsid w:val="009D37F8"/>
    <w:rsid w:val="009D4B9E"/>
    <w:rsid w:val="009D57F7"/>
    <w:rsid w:val="009D719F"/>
    <w:rsid w:val="009D74D5"/>
    <w:rsid w:val="009D7D88"/>
    <w:rsid w:val="009D7F5F"/>
    <w:rsid w:val="009E1ED1"/>
    <w:rsid w:val="009E2B85"/>
    <w:rsid w:val="009E492B"/>
    <w:rsid w:val="009E4E38"/>
    <w:rsid w:val="009E50DA"/>
    <w:rsid w:val="009E6741"/>
    <w:rsid w:val="009E6C52"/>
    <w:rsid w:val="009E7314"/>
    <w:rsid w:val="009E77B5"/>
    <w:rsid w:val="009F0185"/>
    <w:rsid w:val="009F1732"/>
    <w:rsid w:val="009F3327"/>
    <w:rsid w:val="009F3FEC"/>
    <w:rsid w:val="009F6B08"/>
    <w:rsid w:val="009F6BA3"/>
    <w:rsid w:val="009F703B"/>
    <w:rsid w:val="009F7273"/>
    <w:rsid w:val="009F72FF"/>
    <w:rsid w:val="009F7644"/>
    <w:rsid w:val="00A0038C"/>
    <w:rsid w:val="00A00AE8"/>
    <w:rsid w:val="00A01016"/>
    <w:rsid w:val="00A02D11"/>
    <w:rsid w:val="00A040A7"/>
    <w:rsid w:val="00A0539D"/>
    <w:rsid w:val="00A05E09"/>
    <w:rsid w:val="00A064D1"/>
    <w:rsid w:val="00A06A7E"/>
    <w:rsid w:val="00A06AA1"/>
    <w:rsid w:val="00A1133D"/>
    <w:rsid w:val="00A12440"/>
    <w:rsid w:val="00A12C10"/>
    <w:rsid w:val="00A141C9"/>
    <w:rsid w:val="00A14DA2"/>
    <w:rsid w:val="00A1593E"/>
    <w:rsid w:val="00A16325"/>
    <w:rsid w:val="00A1692E"/>
    <w:rsid w:val="00A17471"/>
    <w:rsid w:val="00A1753E"/>
    <w:rsid w:val="00A2012E"/>
    <w:rsid w:val="00A202D0"/>
    <w:rsid w:val="00A20A48"/>
    <w:rsid w:val="00A231A9"/>
    <w:rsid w:val="00A24264"/>
    <w:rsid w:val="00A24734"/>
    <w:rsid w:val="00A262AC"/>
    <w:rsid w:val="00A27C36"/>
    <w:rsid w:val="00A308B1"/>
    <w:rsid w:val="00A30C14"/>
    <w:rsid w:val="00A31728"/>
    <w:rsid w:val="00A31D07"/>
    <w:rsid w:val="00A33685"/>
    <w:rsid w:val="00A33A21"/>
    <w:rsid w:val="00A33B0B"/>
    <w:rsid w:val="00A34161"/>
    <w:rsid w:val="00A35B66"/>
    <w:rsid w:val="00A3606F"/>
    <w:rsid w:val="00A3703B"/>
    <w:rsid w:val="00A37703"/>
    <w:rsid w:val="00A40379"/>
    <w:rsid w:val="00A40906"/>
    <w:rsid w:val="00A42724"/>
    <w:rsid w:val="00A4297A"/>
    <w:rsid w:val="00A437A0"/>
    <w:rsid w:val="00A4422E"/>
    <w:rsid w:val="00A45151"/>
    <w:rsid w:val="00A455E2"/>
    <w:rsid w:val="00A4589C"/>
    <w:rsid w:val="00A46650"/>
    <w:rsid w:val="00A509AE"/>
    <w:rsid w:val="00A51B38"/>
    <w:rsid w:val="00A51E42"/>
    <w:rsid w:val="00A531C5"/>
    <w:rsid w:val="00A532EC"/>
    <w:rsid w:val="00A533F0"/>
    <w:rsid w:val="00A54F4C"/>
    <w:rsid w:val="00A558EE"/>
    <w:rsid w:val="00A55D88"/>
    <w:rsid w:val="00A56D2D"/>
    <w:rsid w:val="00A57644"/>
    <w:rsid w:val="00A5797E"/>
    <w:rsid w:val="00A57F35"/>
    <w:rsid w:val="00A6023A"/>
    <w:rsid w:val="00A63191"/>
    <w:rsid w:val="00A64C5B"/>
    <w:rsid w:val="00A65F83"/>
    <w:rsid w:val="00A66AB9"/>
    <w:rsid w:val="00A66FF6"/>
    <w:rsid w:val="00A714FB"/>
    <w:rsid w:val="00A75340"/>
    <w:rsid w:val="00A76C9B"/>
    <w:rsid w:val="00A77234"/>
    <w:rsid w:val="00A77550"/>
    <w:rsid w:val="00A81E62"/>
    <w:rsid w:val="00A84046"/>
    <w:rsid w:val="00A84F30"/>
    <w:rsid w:val="00A85A77"/>
    <w:rsid w:val="00A85EF5"/>
    <w:rsid w:val="00A85F04"/>
    <w:rsid w:val="00A86958"/>
    <w:rsid w:val="00A86E37"/>
    <w:rsid w:val="00A906D8"/>
    <w:rsid w:val="00A91CCB"/>
    <w:rsid w:val="00A94082"/>
    <w:rsid w:val="00A94363"/>
    <w:rsid w:val="00A951A2"/>
    <w:rsid w:val="00A955AB"/>
    <w:rsid w:val="00A95EB6"/>
    <w:rsid w:val="00A97ADD"/>
    <w:rsid w:val="00AA1090"/>
    <w:rsid w:val="00AA180F"/>
    <w:rsid w:val="00AA336D"/>
    <w:rsid w:val="00AA4423"/>
    <w:rsid w:val="00AA4E75"/>
    <w:rsid w:val="00AA5E5E"/>
    <w:rsid w:val="00AA7277"/>
    <w:rsid w:val="00AB08DF"/>
    <w:rsid w:val="00AB0D01"/>
    <w:rsid w:val="00AB12C5"/>
    <w:rsid w:val="00AB14F8"/>
    <w:rsid w:val="00AB282B"/>
    <w:rsid w:val="00AB2D96"/>
    <w:rsid w:val="00AB46B7"/>
    <w:rsid w:val="00AB61EC"/>
    <w:rsid w:val="00AB627F"/>
    <w:rsid w:val="00AB62FC"/>
    <w:rsid w:val="00AB7BDC"/>
    <w:rsid w:val="00AC006D"/>
    <w:rsid w:val="00AC0380"/>
    <w:rsid w:val="00AC08AA"/>
    <w:rsid w:val="00AC1F08"/>
    <w:rsid w:val="00AC2AD9"/>
    <w:rsid w:val="00AC367F"/>
    <w:rsid w:val="00AC3731"/>
    <w:rsid w:val="00AC4D27"/>
    <w:rsid w:val="00AC592F"/>
    <w:rsid w:val="00AC5D5D"/>
    <w:rsid w:val="00AC614D"/>
    <w:rsid w:val="00AD0B4E"/>
    <w:rsid w:val="00AD2AB3"/>
    <w:rsid w:val="00AD3FA9"/>
    <w:rsid w:val="00AD42B8"/>
    <w:rsid w:val="00AD449F"/>
    <w:rsid w:val="00AD491B"/>
    <w:rsid w:val="00AD4E75"/>
    <w:rsid w:val="00AD58EE"/>
    <w:rsid w:val="00AD61AA"/>
    <w:rsid w:val="00AD627C"/>
    <w:rsid w:val="00AD6B53"/>
    <w:rsid w:val="00AD6DFE"/>
    <w:rsid w:val="00AD74B1"/>
    <w:rsid w:val="00AE178C"/>
    <w:rsid w:val="00AE1A3E"/>
    <w:rsid w:val="00AE2746"/>
    <w:rsid w:val="00AE2D1E"/>
    <w:rsid w:val="00AE3B84"/>
    <w:rsid w:val="00AE3D67"/>
    <w:rsid w:val="00AE6453"/>
    <w:rsid w:val="00AE6554"/>
    <w:rsid w:val="00AE7AE0"/>
    <w:rsid w:val="00AF06E7"/>
    <w:rsid w:val="00AF1129"/>
    <w:rsid w:val="00AF274F"/>
    <w:rsid w:val="00AF3497"/>
    <w:rsid w:val="00AF39B1"/>
    <w:rsid w:val="00AF3B95"/>
    <w:rsid w:val="00AF41F5"/>
    <w:rsid w:val="00AF5162"/>
    <w:rsid w:val="00AF550B"/>
    <w:rsid w:val="00AF5873"/>
    <w:rsid w:val="00AF5A06"/>
    <w:rsid w:val="00AF5AF1"/>
    <w:rsid w:val="00AF6413"/>
    <w:rsid w:val="00AF647A"/>
    <w:rsid w:val="00AF6901"/>
    <w:rsid w:val="00AF7309"/>
    <w:rsid w:val="00AF7D90"/>
    <w:rsid w:val="00AF7EC4"/>
    <w:rsid w:val="00B0133A"/>
    <w:rsid w:val="00B02728"/>
    <w:rsid w:val="00B03472"/>
    <w:rsid w:val="00B04DBC"/>
    <w:rsid w:val="00B06BE2"/>
    <w:rsid w:val="00B073D5"/>
    <w:rsid w:val="00B10B1F"/>
    <w:rsid w:val="00B12503"/>
    <w:rsid w:val="00B1254C"/>
    <w:rsid w:val="00B137BA"/>
    <w:rsid w:val="00B137D3"/>
    <w:rsid w:val="00B1387C"/>
    <w:rsid w:val="00B149F7"/>
    <w:rsid w:val="00B17C48"/>
    <w:rsid w:val="00B17EC7"/>
    <w:rsid w:val="00B17FBE"/>
    <w:rsid w:val="00B211F5"/>
    <w:rsid w:val="00B2289D"/>
    <w:rsid w:val="00B233D3"/>
    <w:rsid w:val="00B242D3"/>
    <w:rsid w:val="00B246B8"/>
    <w:rsid w:val="00B26BD9"/>
    <w:rsid w:val="00B3035C"/>
    <w:rsid w:val="00B314CC"/>
    <w:rsid w:val="00B31B1A"/>
    <w:rsid w:val="00B33A6D"/>
    <w:rsid w:val="00B3440E"/>
    <w:rsid w:val="00B34551"/>
    <w:rsid w:val="00B345C6"/>
    <w:rsid w:val="00B36363"/>
    <w:rsid w:val="00B4038A"/>
    <w:rsid w:val="00B4042F"/>
    <w:rsid w:val="00B42B56"/>
    <w:rsid w:val="00B43220"/>
    <w:rsid w:val="00B43928"/>
    <w:rsid w:val="00B43990"/>
    <w:rsid w:val="00B447FC"/>
    <w:rsid w:val="00B44992"/>
    <w:rsid w:val="00B45A9E"/>
    <w:rsid w:val="00B45CB7"/>
    <w:rsid w:val="00B50354"/>
    <w:rsid w:val="00B512F8"/>
    <w:rsid w:val="00B520D3"/>
    <w:rsid w:val="00B535FF"/>
    <w:rsid w:val="00B54215"/>
    <w:rsid w:val="00B542BF"/>
    <w:rsid w:val="00B548E3"/>
    <w:rsid w:val="00B54FCF"/>
    <w:rsid w:val="00B559C7"/>
    <w:rsid w:val="00B568B1"/>
    <w:rsid w:val="00B57134"/>
    <w:rsid w:val="00B5789F"/>
    <w:rsid w:val="00B601F7"/>
    <w:rsid w:val="00B60D56"/>
    <w:rsid w:val="00B61DC0"/>
    <w:rsid w:val="00B6268E"/>
    <w:rsid w:val="00B62795"/>
    <w:rsid w:val="00B64AD5"/>
    <w:rsid w:val="00B65B57"/>
    <w:rsid w:val="00B66865"/>
    <w:rsid w:val="00B669C7"/>
    <w:rsid w:val="00B673C3"/>
    <w:rsid w:val="00B67EF8"/>
    <w:rsid w:val="00B72CDD"/>
    <w:rsid w:val="00B746D9"/>
    <w:rsid w:val="00B75243"/>
    <w:rsid w:val="00B76E46"/>
    <w:rsid w:val="00B77C7C"/>
    <w:rsid w:val="00B77CF2"/>
    <w:rsid w:val="00B80FC4"/>
    <w:rsid w:val="00B81F52"/>
    <w:rsid w:val="00B8234D"/>
    <w:rsid w:val="00B8266E"/>
    <w:rsid w:val="00B82A1D"/>
    <w:rsid w:val="00B837A5"/>
    <w:rsid w:val="00B84C4B"/>
    <w:rsid w:val="00B84E88"/>
    <w:rsid w:val="00B84F7E"/>
    <w:rsid w:val="00B8527C"/>
    <w:rsid w:val="00B86049"/>
    <w:rsid w:val="00B869A6"/>
    <w:rsid w:val="00B86ED8"/>
    <w:rsid w:val="00B87184"/>
    <w:rsid w:val="00B87A10"/>
    <w:rsid w:val="00B912B3"/>
    <w:rsid w:val="00B9215E"/>
    <w:rsid w:val="00B92325"/>
    <w:rsid w:val="00B953BE"/>
    <w:rsid w:val="00B96266"/>
    <w:rsid w:val="00B968A5"/>
    <w:rsid w:val="00B97454"/>
    <w:rsid w:val="00B97A08"/>
    <w:rsid w:val="00B97E8A"/>
    <w:rsid w:val="00BA0972"/>
    <w:rsid w:val="00BA1091"/>
    <w:rsid w:val="00BA1210"/>
    <w:rsid w:val="00BA2504"/>
    <w:rsid w:val="00BA3D3F"/>
    <w:rsid w:val="00BA4597"/>
    <w:rsid w:val="00BA48E0"/>
    <w:rsid w:val="00BA50DB"/>
    <w:rsid w:val="00BA50E6"/>
    <w:rsid w:val="00BA588F"/>
    <w:rsid w:val="00BA5A04"/>
    <w:rsid w:val="00BA63D0"/>
    <w:rsid w:val="00BA65C9"/>
    <w:rsid w:val="00BA77A1"/>
    <w:rsid w:val="00BA7F0E"/>
    <w:rsid w:val="00BB01AF"/>
    <w:rsid w:val="00BB02B8"/>
    <w:rsid w:val="00BB06A7"/>
    <w:rsid w:val="00BB0DED"/>
    <w:rsid w:val="00BB0DF6"/>
    <w:rsid w:val="00BB2096"/>
    <w:rsid w:val="00BB2608"/>
    <w:rsid w:val="00BB2688"/>
    <w:rsid w:val="00BB2CD0"/>
    <w:rsid w:val="00BB30B3"/>
    <w:rsid w:val="00BB3223"/>
    <w:rsid w:val="00BB57D4"/>
    <w:rsid w:val="00BB6AFF"/>
    <w:rsid w:val="00BB735B"/>
    <w:rsid w:val="00BC4333"/>
    <w:rsid w:val="00BC4592"/>
    <w:rsid w:val="00BC6F4B"/>
    <w:rsid w:val="00BC708B"/>
    <w:rsid w:val="00BC72F9"/>
    <w:rsid w:val="00BC79D5"/>
    <w:rsid w:val="00BC7C85"/>
    <w:rsid w:val="00BD0A91"/>
    <w:rsid w:val="00BD1481"/>
    <w:rsid w:val="00BD3645"/>
    <w:rsid w:val="00BD3EB5"/>
    <w:rsid w:val="00BD42EC"/>
    <w:rsid w:val="00BD4A23"/>
    <w:rsid w:val="00BD5C8A"/>
    <w:rsid w:val="00BE0301"/>
    <w:rsid w:val="00BE0C86"/>
    <w:rsid w:val="00BE0FF1"/>
    <w:rsid w:val="00BE1247"/>
    <w:rsid w:val="00BE16E3"/>
    <w:rsid w:val="00BE1856"/>
    <w:rsid w:val="00BE2CDF"/>
    <w:rsid w:val="00BE3025"/>
    <w:rsid w:val="00BE39AD"/>
    <w:rsid w:val="00BE3B6E"/>
    <w:rsid w:val="00BE47DE"/>
    <w:rsid w:val="00BE53A0"/>
    <w:rsid w:val="00BE53AB"/>
    <w:rsid w:val="00BE576F"/>
    <w:rsid w:val="00BE6996"/>
    <w:rsid w:val="00BE6C14"/>
    <w:rsid w:val="00BE7D1B"/>
    <w:rsid w:val="00BE7DB2"/>
    <w:rsid w:val="00BF159E"/>
    <w:rsid w:val="00BF27C7"/>
    <w:rsid w:val="00BF411E"/>
    <w:rsid w:val="00BF4770"/>
    <w:rsid w:val="00BF4812"/>
    <w:rsid w:val="00BF50A9"/>
    <w:rsid w:val="00BF524A"/>
    <w:rsid w:val="00BF54A3"/>
    <w:rsid w:val="00BF6E9F"/>
    <w:rsid w:val="00BF7609"/>
    <w:rsid w:val="00C00399"/>
    <w:rsid w:val="00C00514"/>
    <w:rsid w:val="00C00D66"/>
    <w:rsid w:val="00C01047"/>
    <w:rsid w:val="00C02945"/>
    <w:rsid w:val="00C032E3"/>
    <w:rsid w:val="00C033A3"/>
    <w:rsid w:val="00C03B5F"/>
    <w:rsid w:val="00C05CED"/>
    <w:rsid w:val="00C05EF7"/>
    <w:rsid w:val="00C05FC9"/>
    <w:rsid w:val="00C06145"/>
    <w:rsid w:val="00C06B71"/>
    <w:rsid w:val="00C07850"/>
    <w:rsid w:val="00C109F1"/>
    <w:rsid w:val="00C10AEB"/>
    <w:rsid w:val="00C1109F"/>
    <w:rsid w:val="00C11364"/>
    <w:rsid w:val="00C12058"/>
    <w:rsid w:val="00C1320F"/>
    <w:rsid w:val="00C13391"/>
    <w:rsid w:val="00C1379A"/>
    <w:rsid w:val="00C16DBB"/>
    <w:rsid w:val="00C176E0"/>
    <w:rsid w:val="00C17DF9"/>
    <w:rsid w:val="00C17E04"/>
    <w:rsid w:val="00C2042F"/>
    <w:rsid w:val="00C20DBA"/>
    <w:rsid w:val="00C20E87"/>
    <w:rsid w:val="00C2116C"/>
    <w:rsid w:val="00C23DD1"/>
    <w:rsid w:val="00C240E2"/>
    <w:rsid w:val="00C267BD"/>
    <w:rsid w:val="00C269AE"/>
    <w:rsid w:val="00C26F59"/>
    <w:rsid w:val="00C27C45"/>
    <w:rsid w:val="00C3153B"/>
    <w:rsid w:val="00C316BF"/>
    <w:rsid w:val="00C32901"/>
    <w:rsid w:val="00C32C1E"/>
    <w:rsid w:val="00C338C5"/>
    <w:rsid w:val="00C33E4E"/>
    <w:rsid w:val="00C35702"/>
    <w:rsid w:val="00C403E6"/>
    <w:rsid w:val="00C4159A"/>
    <w:rsid w:val="00C41630"/>
    <w:rsid w:val="00C4267C"/>
    <w:rsid w:val="00C42923"/>
    <w:rsid w:val="00C42A5B"/>
    <w:rsid w:val="00C4318B"/>
    <w:rsid w:val="00C43681"/>
    <w:rsid w:val="00C44A18"/>
    <w:rsid w:val="00C45877"/>
    <w:rsid w:val="00C45AD9"/>
    <w:rsid w:val="00C462B2"/>
    <w:rsid w:val="00C50220"/>
    <w:rsid w:val="00C51065"/>
    <w:rsid w:val="00C51328"/>
    <w:rsid w:val="00C516AA"/>
    <w:rsid w:val="00C53BBF"/>
    <w:rsid w:val="00C54AB2"/>
    <w:rsid w:val="00C55B7D"/>
    <w:rsid w:val="00C560BC"/>
    <w:rsid w:val="00C618CA"/>
    <w:rsid w:val="00C61A79"/>
    <w:rsid w:val="00C62684"/>
    <w:rsid w:val="00C62DAE"/>
    <w:rsid w:val="00C62FB3"/>
    <w:rsid w:val="00C639A0"/>
    <w:rsid w:val="00C63AA2"/>
    <w:rsid w:val="00C63B76"/>
    <w:rsid w:val="00C64335"/>
    <w:rsid w:val="00C65100"/>
    <w:rsid w:val="00C661A7"/>
    <w:rsid w:val="00C66CAA"/>
    <w:rsid w:val="00C67843"/>
    <w:rsid w:val="00C7096C"/>
    <w:rsid w:val="00C7198F"/>
    <w:rsid w:val="00C72D77"/>
    <w:rsid w:val="00C73244"/>
    <w:rsid w:val="00C73A33"/>
    <w:rsid w:val="00C74482"/>
    <w:rsid w:val="00C76B54"/>
    <w:rsid w:val="00C77199"/>
    <w:rsid w:val="00C803B2"/>
    <w:rsid w:val="00C818AE"/>
    <w:rsid w:val="00C81E8B"/>
    <w:rsid w:val="00C828DF"/>
    <w:rsid w:val="00C82E8C"/>
    <w:rsid w:val="00C83410"/>
    <w:rsid w:val="00C83974"/>
    <w:rsid w:val="00C83ACE"/>
    <w:rsid w:val="00C84E8E"/>
    <w:rsid w:val="00C84F7E"/>
    <w:rsid w:val="00C85055"/>
    <w:rsid w:val="00C854A5"/>
    <w:rsid w:val="00C8613E"/>
    <w:rsid w:val="00C86561"/>
    <w:rsid w:val="00C86DEF"/>
    <w:rsid w:val="00C8723D"/>
    <w:rsid w:val="00C90168"/>
    <w:rsid w:val="00C90795"/>
    <w:rsid w:val="00C909D4"/>
    <w:rsid w:val="00C91D6C"/>
    <w:rsid w:val="00C9270F"/>
    <w:rsid w:val="00C937E2"/>
    <w:rsid w:val="00C968C5"/>
    <w:rsid w:val="00C9795B"/>
    <w:rsid w:val="00CA110B"/>
    <w:rsid w:val="00CA11A5"/>
    <w:rsid w:val="00CA262A"/>
    <w:rsid w:val="00CA3DD8"/>
    <w:rsid w:val="00CA5595"/>
    <w:rsid w:val="00CB135D"/>
    <w:rsid w:val="00CB1F79"/>
    <w:rsid w:val="00CB22C1"/>
    <w:rsid w:val="00CB3548"/>
    <w:rsid w:val="00CB3D1A"/>
    <w:rsid w:val="00CB3EF6"/>
    <w:rsid w:val="00CB3FB9"/>
    <w:rsid w:val="00CB5CBD"/>
    <w:rsid w:val="00CB5D9D"/>
    <w:rsid w:val="00CB6068"/>
    <w:rsid w:val="00CB6950"/>
    <w:rsid w:val="00CB7897"/>
    <w:rsid w:val="00CB7DC5"/>
    <w:rsid w:val="00CC0B36"/>
    <w:rsid w:val="00CC0C6E"/>
    <w:rsid w:val="00CC145C"/>
    <w:rsid w:val="00CC15E2"/>
    <w:rsid w:val="00CC3155"/>
    <w:rsid w:val="00CC3788"/>
    <w:rsid w:val="00CC3A93"/>
    <w:rsid w:val="00CC4410"/>
    <w:rsid w:val="00CC49F4"/>
    <w:rsid w:val="00CC5C0B"/>
    <w:rsid w:val="00CC63DC"/>
    <w:rsid w:val="00CC7238"/>
    <w:rsid w:val="00CD034F"/>
    <w:rsid w:val="00CD28E9"/>
    <w:rsid w:val="00CD317E"/>
    <w:rsid w:val="00CD35CF"/>
    <w:rsid w:val="00CD50EA"/>
    <w:rsid w:val="00CD51EC"/>
    <w:rsid w:val="00CD6173"/>
    <w:rsid w:val="00CD64C5"/>
    <w:rsid w:val="00CD66AF"/>
    <w:rsid w:val="00CE0424"/>
    <w:rsid w:val="00CE04B8"/>
    <w:rsid w:val="00CE2740"/>
    <w:rsid w:val="00CE3C07"/>
    <w:rsid w:val="00CE5B5E"/>
    <w:rsid w:val="00CE70F2"/>
    <w:rsid w:val="00CE781D"/>
    <w:rsid w:val="00CE7D9E"/>
    <w:rsid w:val="00CF1790"/>
    <w:rsid w:val="00CF33A1"/>
    <w:rsid w:val="00CF4F26"/>
    <w:rsid w:val="00CF5792"/>
    <w:rsid w:val="00CF5CC4"/>
    <w:rsid w:val="00CF5D37"/>
    <w:rsid w:val="00CF5EC2"/>
    <w:rsid w:val="00CF6AB3"/>
    <w:rsid w:val="00CF75B8"/>
    <w:rsid w:val="00CF7A0B"/>
    <w:rsid w:val="00D00010"/>
    <w:rsid w:val="00D0006A"/>
    <w:rsid w:val="00D00E1B"/>
    <w:rsid w:val="00D0137F"/>
    <w:rsid w:val="00D02E7A"/>
    <w:rsid w:val="00D02F7C"/>
    <w:rsid w:val="00D0366B"/>
    <w:rsid w:val="00D03D7C"/>
    <w:rsid w:val="00D044BA"/>
    <w:rsid w:val="00D04907"/>
    <w:rsid w:val="00D053E2"/>
    <w:rsid w:val="00D056FA"/>
    <w:rsid w:val="00D0651B"/>
    <w:rsid w:val="00D079C4"/>
    <w:rsid w:val="00D07CF1"/>
    <w:rsid w:val="00D10E01"/>
    <w:rsid w:val="00D11BD2"/>
    <w:rsid w:val="00D1425E"/>
    <w:rsid w:val="00D14309"/>
    <w:rsid w:val="00D1523B"/>
    <w:rsid w:val="00D15A3F"/>
    <w:rsid w:val="00D172C9"/>
    <w:rsid w:val="00D173AB"/>
    <w:rsid w:val="00D176AA"/>
    <w:rsid w:val="00D20A10"/>
    <w:rsid w:val="00D21E67"/>
    <w:rsid w:val="00D228A2"/>
    <w:rsid w:val="00D22F92"/>
    <w:rsid w:val="00D2330E"/>
    <w:rsid w:val="00D24039"/>
    <w:rsid w:val="00D255F8"/>
    <w:rsid w:val="00D259D8"/>
    <w:rsid w:val="00D26BC6"/>
    <w:rsid w:val="00D302DA"/>
    <w:rsid w:val="00D30A67"/>
    <w:rsid w:val="00D31054"/>
    <w:rsid w:val="00D31869"/>
    <w:rsid w:val="00D32062"/>
    <w:rsid w:val="00D32C91"/>
    <w:rsid w:val="00D34BA8"/>
    <w:rsid w:val="00D34EAE"/>
    <w:rsid w:val="00D36492"/>
    <w:rsid w:val="00D36B99"/>
    <w:rsid w:val="00D37CD9"/>
    <w:rsid w:val="00D4032D"/>
    <w:rsid w:val="00D410DB"/>
    <w:rsid w:val="00D42B9F"/>
    <w:rsid w:val="00D43513"/>
    <w:rsid w:val="00D43766"/>
    <w:rsid w:val="00D44656"/>
    <w:rsid w:val="00D449D5"/>
    <w:rsid w:val="00D46181"/>
    <w:rsid w:val="00D4647A"/>
    <w:rsid w:val="00D4662E"/>
    <w:rsid w:val="00D47082"/>
    <w:rsid w:val="00D4719C"/>
    <w:rsid w:val="00D508D1"/>
    <w:rsid w:val="00D50EAE"/>
    <w:rsid w:val="00D51C22"/>
    <w:rsid w:val="00D53535"/>
    <w:rsid w:val="00D5397E"/>
    <w:rsid w:val="00D53BF2"/>
    <w:rsid w:val="00D5400C"/>
    <w:rsid w:val="00D541FD"/>
    <w:rsid w:val="00D5517E"/>
    <w:rsid w:val="00D55840"/>
    <w:rsid w:val="00D5695A"/>
    <w:rsid w:val="00D56FA6"/>
    <w:rsid w:val="00D57AD8"/>
    <w:rsid w:val="00D61149"/>
    <w:rsid w:val="00D6123C"/>
    <w:rsid w:val="00D62047"/>
    <w:rsid w:val="00D62762"/>
    <w:rsid w:val="00D6370E"/>
    <w:rsid w:val="00D63F5C"/>
    <w:rsid w:val="00D64F31"/>
    <w:rsid w:val="00D65FDC"/>
    <w:rsid w:val="00D6638A"/>
    <w:rsid w:val="00D66AFF"/>
    <w:rsid w:val="00D671F1"/>
    <w:rsid w:val="00D67B2E"/>
    <w:rsid w:val="00D67CE8"/>
    <w:rsid w:val="00D72798"/>
    <w:rsid w:val="00D72B16"/>
    <w:rsid w:val="00D72C01"/>
    <w:rsid w:val="00D73A81"/>
    <w:rsid w:val="00D74984"/>
    <w:rsid w:val="00D74C73"/>
    <w:rsid w:val="00D74FCF"/>
    <w:rsid w:val="00D75016"/>
    <w:rsid w:val="00D808CD"/>
    <w:rsid w:val="00D832E9"/>
    <w:rsid w:val="00D84BAE"/>
    <w:rsid w:val="00D85602"/>
    <w:rsid w:val="00D86120"/>
    <w:rsid w:val="00D867E5"/>
    <w:rsid w:val="00D86F7E"/>
    <w:rsid w:val="00D87D1F"/>
    <w:rsid w:val="00D91719"/>
    <w:rsid w:val="00D91927"/>
    <w:rsid w:val="00D919E5"/>
    <w:rsid w:val="00D91CD1"/>
    <w:rsid w:val="00D91F30"/>
    <w:rsid w:val="00D92726"/>
    <w:rsid w:val="00D92AB2"/>
    <w:rsid w:val="00D93EA6"/>
    <w:rsid w:val="00D94456"/>
    <w:rsid w:val="00D95324"/>
    <w:rsid w:val="00D95719"/>
    <w:rsid w:val="00D9592D"/>
    <w:rsid w:val="00D96109"/>
    <w:rsid w:val="00D96700"/>
    <w:rsid w:val="00D96987"/>
    <w:rsid w:val="00D96B90"/>
    <w:rsid w:val="00D973FD"/>
    <w:rsid w:val="00D97882"/>
    <w:rsid w:val="00DA065C"/>
    <w:rsid w:val="00DA158A"/>
    <w:rsid w:val="00DA2249"/>
    <w:rsid w:val="00DA289D"/>
    <w:rsid w:val="00DA3164"/>
    <w:rsid w:val="00DA4AF5"/>
    <w:rsid w:val="00DA5340"/>
    <w:rsid w:val="00DA7DE4"/>
    <w:rsid w:val="00DB0EAC"/>
    <w:rsid w:val="00DB18D8"/>
    <w:rsid w:val="00DB268B"/>
    <w:rsid w:val="00DB2E7E"/>
    <w:rsid w:val="00DB31A2"/>
    <w:rsid w:val="00DB413D"/>
    <w:rsid w:val="00DB44F1"/>
    <w:rsid w:val="00DB5225"/>
    <w:rsid w:val="00DB5DF3"/>
    <w:rsid w:val="00DC1ABC"/>
    <w:rsid w:val="00DC20F8"/>
    <w:rsid w:val="00DC628D"/>
    <w:rsid w:val="00DC72C2"/>
    <w:rsid w:val="00DC7F9A"/>
    <w:rsid w:val="00DD07FA"/>
    <w:rsid w:val="00DD168E"/>
    <w:rsid w:val="00DD1EDF"/>
    <w:rsid w:val="00DD24AC"/>
    <w:rsid w:val="00DD2868"/>
    <w:rsid w:val="00DD2B64"/>
    <w:rsid w:val="00DD2E21"/>
    <w:rsid w:val="00DD3FE6"/>
    <w:rsid w:val="00DD40B6"/>
    <w:rsid w:val="00DD4643"/>
    <w:rsid w:val="00DD50D6"/>
    <w:rsid w:val="00DD7D61"/>
    <w:rsid w:val="00DD7D92"/>
    <w:rsid w:val="00DE17F5"/>
    <w:rsid w:val="00DE1A0F"/>
    <w:rsid w:val="00DE438E"/>
    <w:rsid w:val="00DE49A3"/>
    <w:rsid w:val="00DE6265"/>
    <w:rsid w:val="00DE6413"/>
    <w:rsid w:val="00DE7B95"/>
    <w:rsid w:val="00DE7BA2"/>
    <w:rsid w:val="00DF1092"/>
    <w:rsid w:val="00DF33D0"/>
    <w:rsid w:val="00DF386A"/>
    <w:rsid w:val="00DF3EFC"/>
    <w:rsid w:val="00DF49A4"/>
    <w:rsid w:val="00DF5F2F"/>
    <w:rsid w:val="00DF618C"/>
    <w:rsid w:val="00DF63E5"/>
    <w:rsid w:val="00DF6554"/>
    <w:rsid w:val="00DF68B5"/>
    <w:rsid w:val="00DF7A8D"/>
    <w:rsid w:val="00DF7DF1"/>
    <w:rsid w:val="00DF7ED3"/>
    <w:rsid w:val="00E01389"/>
    <w:rsid w:val="00E022C1"/>
    <w:rsid w:val="00E03715"/>
    <w:rsid w:val="00E03B5B"/>
    <w:rsid w:val="00E04691"/>
    <w:rsid w:val="00E056A2"/>
    <w:rsid w:val="00E05A2F"/>
    <w:rsid w:val="00E05B79"/>
    <w:rsid w:val="00E06A69"/>
    <w:rsid w:val="00E06D19"/>
    <w:rsid w:val="00E0709B"/>
    <w:rsid w:val="00E10B85"/>
    <w:rsid w:val="00E114AD"/>
    <w:rsid w:val="00E114CC"/>
    <w:rsid w:val="00E11772"/>
    <w:rsid w:val="00E1231F"/>
    <w:rsid w:val="00E135BE"/>
    <w:rsid w:val="00E1369E"/>
    <w:rsid w:val="00E13A7F"/>
    <w:rsid w:val="00E14447"/>
    <w:rsid w:val="00E14D23"/>
    <w:rsid w:val="00E1501C"/>
    <w:rsid w:val="00E150CD"/>
    <w:rsid w:val="00E152D9"/>
    <w:rsid w:val="00E15B87"/>
    <w:rsid w:val="00E15D64"/>
    <w:rsid w:val="00E1735D"/>
    <w:rsid w:val="00E17FCC"/>
    <w:rsid w:val="00E21222"/>
    <w:rsid w:val="00E216EA"/>
    <w:rsid w:val="00E219E0"/>
    <w:rsid w:val="00E21E80"/>
    <w:rsid w:val="00E22F83"/>
    <w:rsid w:val="00E23737"/>
    <w:rsid w:val="00E23AC3"/>
    <w:rsid w:val="00E24025"/>
    <w:rsid w:val="00E2406B"/>
    <w:rsid w:val="00E25AED"/>
    <w:rsid w:val="00E25DDB"/>
    <w:rsid w:val="00E272C6"/>
    <w:rsid w:val="00E2756D"/>
    <w:rsid w:val="00E31CBA"/>
    <w:rsid w:val="00E34585"/>
    <w:rsid w:val="00E348B1"/>
    <w:rsid w:val="00E35427"/>
    <w:rsid w:val="00E35CB1"/>
    <w:rsid w:val="00E35DB2"/>
    <w:rsid w:val="00E4313F"/>
    <w:rsid w:val="00E4353C"/>
    <w:rsid w:val="00E474A6"/>
    <w:rsid w:val="00E4797A"/>
    <w:rsid w:val="00E479E3"/>
    <w:rsid w:val="00E513AF"/>
    <w:rsid w:val="00E5279B"/>
    <w:rsid w:val="00E5360F"/>
    <w:rsid w:val="00E53CC0"/>
    <w:rsid w:val="00E53D67"/>
    <w:rsid w:val="00E55692"/>
    <w:rsid w:val="00E57345"/>
    <w:rsid w:val="00E57EBA"/>
    <w:rsid w:val="00E61004"/>
    <w:rsid w:val="00E61BF7"/>
    <w:rsid w:val="00E624BB"/>
    <w:rsid w:val="00E62E8B"/>
    <w:rsid w:val="00E6410D"/>
    <w:rsid w:val="00E66BE9"/>
    <w:rsid w:val="00E66F05"/>
    <w:rsid w:val="00E676D5"/>
    <w:rsid w:val="00E67E91"/>
    <w:rsid w:val="00E71277"/>
    <w:rsid w:val="00E7202C"/>
    <w:rsid w:val="00E73FD6"/>
    <w:rsid w:val="00E75540"/>
    <w:rsid w:val="00E76132"/>
    <w:rsid w:val="00E777F4"/>
    <w:rsid w:val="00E800BC"/>
    <w:rsid w:val="00E80466"/>
    <w:rsid w:val="00E806B5"/>
    <w:rsid w:val="00E80950"/>
    <w:rsid w:val="00E8113C"/>
    <w:rsid w:val="00E82382"/>
    <w:rsid w:val="00E83BC3"/>
    <w:rsid w:val="00E84063"/>
    <w:rsid w:val="00E84A35"/>
    <w:rsid w:val="00E84BEC"/>
    <w:rsid w:val="00E8511F"/>
    <w:rsid w:val="00E85CD5"/>
    <w:rsid w:val="00E908AF"/>
    <w:rsid w:val="00E91018"/>
    <w:rsid w:val="00E91792"/>
    <w:rsid w:val="00E923B4"/>
    <w:rsid w:val="00E928D3"/>
    <w:rsid w:val="00E92FFD"/>
    <w:rsid w:val="00E9393D"/>
    <w:rsid w:val="00E93F49"/>
    <w:rsid w:val="00E94497"/>
    <w:rsid w:val="00E95B5D"/>
    <w:rsid w:val="00EA009D"/>
    <w:rsid w:val="00EA0557"/>
    <w:rsid w:val="00EA07EF"/>
    <w:rsid w:val="00EA0A64"/>
    <w:rsid w:val="00EA0CC9"/>
    <w:rsid w:val="00EA14F8"/>
    <w:rsid w:val="00EA1508"/>
    <w:rsid w:val="00EA43C0"/>
    <w:rsid w:val="00EA4611"/>
    <w:rsid w:val="00EA5157"/>
    <w:rsid w:val="00EA6F41"/>
    <w:rsid w:val="00EA799A"/>
    <w:rsid w:val="00EA7B64"/>
    <w:rsid w:val="00EB0D49"/>
    <w:rsid w:val="00EB1778"/>
    <w:rsid w:val="00EB2AE9"/>
    <w:rsid w:val="00EB4AFE"/>
    <w:rsid w:val="00EB5FAC"/>
    <w:rsid w:val="00EC06B7"/>
    <w:rsid w:val="00EC0D8D"/>
    <w:rsid w:val="00EC2E76"/>
    <w:rsid w:val="00EC3E07"/>
    <w:rsid w:val="00EC41D4"/>
    <w:rsid w:val="00EC43A0"/>
    <w:rsid w:val="00EC46F9"/>
    <w:rsid w:val="00EC4ACE"/>
    <w:rsid w:val="00EC524E"/>
    <w:rsid w:val="00EC7E55"/>
    <w:rsid w:val="00ED0548"/>
    <w:rsid w:val="00ED4176"/>
    <w:rsid w:val="00ED43FC"/>
    <w:rsid w:val="00ED5231"/>
    <w:rsid w:val="00ED5DB4"/>
    <w:rsid w:val="00ED73D3"/>
    <w:rsid w:val="00ED7E02"/>
    <w:rsid w:val="00EE09B5"/>
    <w:rsid w:val="00EE1645"/>
    <w:rsid w:val="00EE1699"/>
    <w:rsid w:val="00EE1B37"/>
    <w:rsid w:val="00EE1E13"/>
    <w:rsid w:val="00EE28CA"/>
    <w:rsid w:val="00EE29DA"/>
    <w:rsid w:val="00EE4D89"/>
    <w:rsid w:val="00EE5EBB"/>
    <w:rsid w:val="00EE68D8"/>
    <w:rsid w:val="00EE6B55"/>
    <w:rsid w:val="00EE7050"/>
    <w:rsid w:val="00EE7B74"/>
    <w:rsid w:val="00EE7CA2"/>
    <w:rsid w:val="00EE7D57"/>
    <w:rsid w:val="00EF0984"/>
    <w:rsid w:val="00EF0AF5"/>
    <w:rsid w:val="00EF0B03"/>
    <w:rsid w:val="00EF20A0"/>
    <w:rsid w:val="00EF258D"/>
    <w:rsid w:val="00EF2608"/>
    <w:rsid w:val="00EF4094"/>
    <w:rsid w:val="00EF493D"/>
    <w:rsid w:val="00EF4B9E"/>
    <w:rsid w:val="00EF5859"/>
    <w:rsid w:val="00EF653D"/>
    <w:rsid w:val="00EF69E7"/>
    <w:rsid w:val="00EF71CE"/>
    <w:rsid w:val="00EF724D"/>
    <w:rsid w:val="00F02FE8"/>
    <w:rsid w:val="00F04F28"/>
    <w:rsid w:val="00F059A9"/>
    <w:rsid w:val="00F05EF2"/>
    <w:rsid w:val="00F07632"/>
    <w:rsid w:val="00F11B22"/>
    <w:rsid w:val="00F12BBB"/>
    <w:rsid w:val="00F132AC"/>
    <w:rsid w:val="00F13711"/>
    <w:rsid w:val="00F140E8"/>
    <w:rsid w:val="00F1529B"/>
    <w:rsid w:val="00F15325"/>
    <w:rsid w:val="00F15FCB"/>
    <w:rsid w:val="00F1659D"/>
    <w:rsid w:val="00F16682"/>
    <w:rsid w:val="00F16CA1"/>
    <w:rsid w:val="00F17635"/>
    <w:rsid w:val="00F17C84"/>
    <w:rsid w:val="00F2070F"/>
    <w:rsid w:val="00F21391"/>
    <w:rsid w:val="00F218FF"/>
    <w:rsid w:val="00F22E23"/>
    <w:rsid w:val="00F2302A"/>
    <w:rsid w:val="00F24559"/>
    <w:rsid w:val="00F24B71"/>
    <w:rsid w:val="00F24DD0"/>
    <w:rsid w:val="00F24F7A"/>
    <w:rsid w:val="00F251F0"/>
    <w:rsid w:val="00F27439"/>
    <w:rsid w:val="00F27555"/>
    <w:rsid w:val="00F3051F"/>
    <w:rsid w:val="00F30601"/>
    <w:rsid w:val="00F31ADE"/>
    <w:rsid w:val="00F31B9B"/>
    <w:rsid w:val="00F322A9"/>
    <w:rsid w:val="00F32382"/>
    <w:rsid w:val="00F32974"/>
    <w:rsid w:val="00F32B29"/>
    <w:rsid w:val="00F34244"/>
    <w:rsid w:val="00F36AA5"/>
    <w:rsid w:val="00F403AF"/>
    <w:rsid w:val="00F415DA"/>
    <w:rsid w:val="00F424A1"/>
    <w:rsid w:val="00F42550"/>
    <w:rsid w:val="00F426B9"/>
    <w:rsid w:val="00F43903"/>
    <w:rsid w:val="00F43D79"/>
    <w:rsid w:val="00F44169"/>
    <w:rsid w:val="00F443AF"/>
    <w:rsid w:val="00F4453A"/>
    <w:rsid w:val="00F44680"/>
    <w:rsid w:val="00F45B86"/>
    <w:rsid w:val="00F47E55"/>
    <w:rsid w:val="00F506B3"/>
    <w:rsid w:val="00F50E53"/>
    <w:rsid w:val="00F50F80"/>
    <w:rsid w:val="00F527E6"/>
    <w:rsid w:val="00F528B9"/>
    <w:rsid w:val="00F52F2E"/>
    <w:rsid w:val="00F53681"/>
    <w:rsid w:val="00F54FED"/>
    <w:rsid w:val="00F55186"/>
    <w:rsid w:val="00F564E5"/>
    <w:rsid w:val="00F60464"/>
    <w:rsid w:val="00F6079D"/>
    <w:rsid w:val="00F612C7"/>
    <w:rsid w:val="00F63B90"/>
    <w:rsid w:val="00F64A10"/>
    <w:rsid w:val="00F64ABC"/>
    <w:rsid w:val="00F64C1B"/>
    <w:rsid w:val="00F64D30"/>
    <w:rsid w:val="00F64F97"/>
    <w:rsid w:val="00F66EA3"/>
    <w:rsid w:val="00F70053"/>
    <w:rsid w:val="00F7191E"/>
    <w:rsid w:val="00F7240B"/>
    <w:rsid w:val="00F72476"/>
    <w:rsid w:val="00F73261"/>
    <w:rsid w:val="00F742CA"/>
    <w:rsid w:val="00F7432E"/>
    <w:rsid w:val="00F745E2"/>
    <w:rsid w:val="00F752F9"/>
    <w:rsid w:val="00F75314"/>
    <w:rsid w:val="00F75EFA"/>
    <w:rsid w:val="00F810B4"/>
    <w:rsid w:val="00F81638"/>
    <w:rsid w:val="00F81E6E"/>
    <w:rsid w:val="00F8320C"/>
    <w:rsid w:val="00F8358D"/>
    <w:rsid w:val="00F837CB"/>
    <w:rsid w:val="00F848C5"/>
    <w:rsid w:val="00F85DD2"/>
    <w:rsid w:val="00F87AA9"/>
    <w:rsid w:val="00F901A0"/>
    <w:rsid w:val="00F904B7"/>
    <w:rsid w:val="00F90972"/>
    <w:rsid w:val="00F90E9F"/>
    <w:rsid w:val="00F9196E"/>
    <w:rsid w:val="00F92304"/>
    <w:rsid w:val="00F94516"/>
    <w:rsid w:val="00F9652A"/>
    <w:rsid w:val="00FA09C7"/>
    <w:rsid w:val="00FA0D1D"/>
    <w:rsid w:val="00FA137E"/>
    <w:rsid w:val="00FA15D4"/>
    <w:rsid w:val="00FA1857"/>
    <w:rsid w:val="00FA33B6"/>
    <w:rsid w:val="00FA3554"/>
    <w:rsid w:val="00FA40D5"/>
    <w:rsid w:val="00FA5DDF"/>
    <w:rsid w:val="00FA6948"/>
    <w:rsid w:val="00FA78C5"/>
    <w:rsid w:val="00FB011E"/>
    <w:rsid w:val="00FB0A76"/>
    <w:rsid w:val="00FB112F"/>
    <w:rsid w:val="00FB1E69"/>
    <w:rsid w:val="00FB1ECE"/>
    <w:rsid w:val="00FB315B"/>
    <w:rsid w:val="00FB36DE"/>
    <w:rsid w:val="00FB48CE"/>
    <w:rsid w:val="00FB601B"/>
    <w:rsid w:val="00FB6029"/>
    <w:rsid w:val="00FB6571"/>
    <w:rsid w:val="00FB784B"/>
    <w:rsid w:val="00FB7F9F"/>
    <w:rsid w:val="00FC044E"/>
    <w:rsid w:val="00FC1266"/>
    <w:rsid w:val="00FC1B84"/>
    <w:rsid w:val="00FC1F4A"/>
    <w:rsid w:val="00FC364D"/>
    <w:rsid w:val="00FC4183"/>
    <w:rsid w:val="00FC4DF6"/>
    <w:rsid w:val="00FC58DC"/>
    <w:rsid w:val="00FC5983"/>
    <w:rsid w:val="00FC60C1"/>
    <w:rsid w:val="00FC6B2C"/>
    <w:rsid w:val="00FC6E5D"/>
    <w:rsid w:val="00FD0180"/>
    <w:rsid w:val="00FD08EB"/>
    <w:rsid w:val="00FD1904"/>
    <w:rsid w:val="00FD25FF"/>
    <w:rsid w:val="00FD26DB"/>
    <w:rsid w:val="00FD2A84"/>
    <w:rsid w:val="00FD3750"/>
    <w:rsid w:val="00FD553D"/>
    <w:rsid w:val="00FD5586"/>
    <w:rsid w:val="00FD5E3B"/>
    <w:rsid w:val="00FD687F"/>
    <w:rsid w:val="00FD7F6A"/>
    <w:rsid w:val="00FE0148"/>
    <w:rsid w:val="00FE2023"/>
    <w:rsid w:val="00FE2137"/>
    <w:rsid w:val="00FE47E8"/>
    <w:rsid w:val="00FE4CDD"/>
    <w:rsid w:val="00FE5079"/>
    <w:rsid w:val="00FE65ED"/>
    <w:rsid w:val="00FE6EEE"/>
    <w:rsid w:val="00FE7E05"/>
    <w:rsid w:val="00FF08D2"/>
    <w:rsid w:val="00FF16DA"/>
    <w:rsid w:val="00FF257A"/>
    <w:rsid w:val="00FF26BC"/>
    <w:rsid w:val="00FF336F"/>
    <w:rsid w:val="00FF5A33"/>
    <w:rsid w:val="00FF5D0E"/>
    <w:rsid w:val="00FF6119"/>
    <w:rsid w:val="00FF773F"/>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FF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C364D"/>
    <w:pPr>
      <w:spacing w:after="160" w:line="480" w:lineRule="auto"/>
    </w:pPr>
    <w:rPr>
      <w:rFonts w:ascii="Times New Roman" w:hAnsi="Times New Roman"/>
      <w:sz w:val="24"/>
      <w:szCs w:val="22"/>
    </w:rPr>
  </w:style>
  <w:style w:type="paragraph" w:styleId="Heading1">
    <w:name w:val="heading 1"/>
    <w:basedOn w:val="Normal"/>
    <w:next w:val="Normal"/>
    <w:link w:val="Heading1Char"/>
    <w:uiPriority w:val="9"/>
    <w:qFormat/>
    <w:rsid w:val="00FC364D"/>
    <w:pPr>
      <w:keepNext/>
      <w:spacing w:before="240" w:after="60"/>
      <w:outlineLvl w:val="0"/>
    </w:pPr>
    <w:rPr>
      <w:rFonts w:eastAsia="Times New Roman"/>
      <w:b/>
      <w:bCs/>
      <w:kern w:val="32"/>
      <w:szCs w:val="32"/>
    </w:rPr>
  </w:style>
  <w:style w:type="paragraph" w:styleId="Heading2">
    <w:name w:val="heading 2"/>
    <w:basedOn w:val="Normal"/>
    <w:next w:val="Normal"/>
    <w:link w:val="Heading2Char"/>
    <w:uiPriority w:val="9"/>
    <w:qFormat/>
    <w:rsid w:val="00FC364D"/>
    <w:pPr>
      <w:keepNext/>
      <w:spacing w:before="240" w:after="60"/>
      <w:ind w:left="720"/>
      <w:outlineLvl w:val="1"/>
    </w:pPr>
    <w:rPr>
      <w:rFonts w:eastAsia="Times New Roman"/>
      <w:b/>
      <w:bCs/>
      <w:iCs/>
      <w:szCs w:val="28"/>
    </w:rPr>
  </w:style>
  <w:style w:type="paragraph" w:styleId="Heading3">
    <w:name w:val="heading 3"/>
    <w:basedOn w:val="Normal"/>
    <w:next w:val="Normal"/>
    <w:link w:val="Heading3Char"/>
    <w:uiPriority w:val="9"/>
    <w:qFormat/>
    <w:rsid w:val="00FC364D"/>
    <w:pPr>
      <w:keepNext/>
      <w:spacing w:before="240" w:after="60"/>
      <w:ind w:left="720"/>
      <w:outlineLvl w:val="2"/>
    </w:pPr>
    <w:rPr>
      <w:rFonts w:eastAsia="Times New Roman"/>
      <w:b/>
      <w:bCs/>
      <w:i/>
      <w:szCs w:val="26"/>
    </w:rPr>
  </w:style>
  <w:style w:type="paragraph" w:styleId="Heading4">
    <w:name w:val="heading 4"/>
    <w:basedOn w:val="Normal"/>
    <w:next w:val="Normal"/>
    <w:link w:val="Heading4Char"/>
    <w:uiPriority w:val="9"/>
    <w:qFormat/>
    <w:rsid w:val="00FC364D"/>
    <w:pPr>
      <w:keepNext/>
      <w:spacing w:before="240" w:after="60"/>
      <w:ind w:left="720"/>
      <w:outlineLvl w:val="3"/>
    </w:pPr>
    <w:rPr>
      <w:rFonts w:eastAsia="Times New Roman"/>
      <w:bCs/>
      <w:i/>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FC364D"/>
    <w:rPr>
      <w:rFonts w:ascii="Times New Roman" w:eastAsia="Times New Roman" w:hAnsi="Times New Roman" w:cs="Times New Roman"/>
      <w:b/>
      <w:bCs/>
      <w:kern w:val="32"/>
      <w:sz w:val="24"/>
      <w:szCs w:val="32"/>
      <w:lang w:eastAsia="en-US"/>
    </w:rPr>
  </w:style>
  <w:style w:type="paragraph" w:styleId="Title">
    <w:name w:val="Title"/>
    <w:basedOn w:val="Normal"/>
    <w:next w:val="Normal"/>
    <w:link w:val="TitleChar"/>
    <w:uiPriority w:val="10"/>
    <w:qFormat/>
    <w:rsid w:val="00FC364D"/>
    <w:pPr>
      <w:spacing w:before="240" w:after="60"/>
      <w:jc w:val="center"/>
      <w:outlineLvl w:val="0"/>
    </w:pPr>
    <w:rPr>
      <w:rFonts w:eastAsia="Times New Roman"/>
      <w:b/>
      <w:bCs/>
      <w:kern w:val="28"/>
      <w:szCs w:val="32"/>
    </w:rPr>
  </w:style>
  <w:style w:type="character" w:customStyle="1" w:styleId="TitleChar">
    <w:name w:val="Title Char"/>
    <w:link w:val="Title"/>
    <w:uiPriority w:val="10"/>
    <w:rsid w:val="00FC364D"/>
    <w:rPr>
      <w:rFonts w:ascii="Times New Roman" w:eastAsia="Times New Roman" w:hAnsi="Times New Roman" w:cs="Times New Roman"/>
      <w:b/>
      <w:bCs/>
      <w:kern w:val="28"/>
      <w:sz w:val="24"/>
      <w:szCs w:val="32"/>
      <w:lang w:eastAsia="en-US"/>
    </w:rPr>
  </w:style>
  <w:style w:type="character" w:customStyle="1" w:styleId="Heading2Char">
    <w:name w:val="Heading 2 Char"/>
    <w:link w:val="Heading2"/>
    <w:uiPriority w:val="9"/>
    <w:rsid w:val="00FC364D"/>
    <w:rPr>
      <w:rFonts w:ascii="Times New Roman" w:eastAsia="Times New Roman" w:hAnsi="Times New Roman" w:cs="Times New Roman"/>
      <w:b/>
      <w:bCs/>
      <w:iCs/>
      <w:sz w:val="24"/>
      <w:szCs w:val="28"/>
      <w:lang w:eastAsia="en-US"/>
    </w:rPr>
  </w:style>
  <w:style w:type="paragraph" w:customStyle="1" w:styleId="MediumShading1-Accent11">
    <w:name w:val="Medium Shading 1 - Accent 11"/>
    <w:uiPriority w:val="1"/>
    <w:rsid w:val="00FC364D"/>
    <w:rPr>
      <w:rFonts w:ascii="Times New Roman" w:hAnsi="Times New Roman"/>
      <w:sz w:val="24"/>
      <w:szCs w:val="22"/>
    </w:rPr>
  </w:style>
  <w:style w:type="character" w:customStyle="1" w:styleId="PlainTable31">
    <w:name w:val="Plain Table 31"/>
    <w:uiPriority w:val="19"/>
    <w:rsid w:val="00FC364D"/>
    <w:rPr>
      <w:i/>
      <w:iCs/>
      <w:color w:val="404040"/>
    </w:rPr>
  </w:style>
  <w:style w:type="character" w:styleId="Strong">
    <w:name w:val="Strong"/>
    <w:uiPriority w:val="22"/>
    <w:qFormat/>
    <w:rsid w:val="00FC364D"/>
    <w:rPr>
      <w:b/>
      <w:bCs/>
    </w:rPr>
  </w:style>
  <w:style w:type="character" w:styleId="Emphasis">
    <w:name w:val="Emphasis"/>
    <w:uiPriority w:val="20"/>
    <w:qFormat/>
    <w:rsid w:val="00FC364D"/>
    <w:rPr>
      <w:i/>
      <w:iCs/>
    </w:rPr>
  </w:style>
  <w:style w:type="character" w:customStyle="1" w:styleId="Heading3Char">
    <w:name w:val="Heading 3 Char"/>
    <w:link w:val="Heading3"/>
    <w:uiPriority w:val="9"/>
    <w:rsid w:val="00FC364D"/>
    <w:rPr>
      <w:rFonts w:ascii="Times New Roman" w:eastAsia="Times New Roman" w:hAnsi="Times New Roman" w:cs="Times New Roman"/>
      <w:b/>
      <w:bCs/>
      <w:i/>
      <w:sz w:val="24"/>
      <w:szCs w:val="26"/>
      <w:lang w:eastAsia="en-US"/>
    </w:rPr>
  </w:style>
  <w:style w:type="character" w:customStyle="1" w:styleId="PlainTable51">
    <w:name w:val="Plain Table 51"/>
    <w:uiPriority w:val="31"/>
    <w:rsid w:val="00FC364D"/>
    <w:rPr>
      <w:smallCaps/>
      <w:color w:val="5A5A5A"/>
    </w:rPr>
  </w:style>
  <w:style w:type="character" w:customStyle="1" w:styleId="Heading4Char">
    <w:name w:val="Heading 4 Char"/>
    <w:link w:val="Heading4"/>
    <w:uiPriority w:val="9"/>
    <w:rsid w:val="00FC364D"/>
    <w:rPr>
      <w:rFonts w:ascii="Times New Roman" w:eastAsia="Times New Roman" w:hAnsi="Times New Roman" w:cs="Times New Roman"/>
      <w:bCs/>
      <w:i/>
      <w:sz w:val="24"/>
      <w:szCs w:val="28"/>
      <w:lang w:eastAsia="en-US"/>
    </w:rPr>
  </w:style>
  <w:style w:type="paragraph" w:styleId="Header">
    <w:name w:val="header"/>
    <w:basedOn w:val="Normal"/>
    <w:link w:val="HeaderChar"/>
    <w:uiPriority w:val="99"/>
    <w:unhideWhenUsed/>
    <w:rsid w:val="00C1379A"/>
    <w:pPr>
      <w:tabs>
        <w:tab w:val="center" w:pos="4513"/>
        <w:tab w:val="right" w:pos="9026"/>
      </w:tabs>
    </w:pPr>
  </w:style>
  <w:style w:type="character" w:customStyle="1" w:styleId="HeaderChar">
    <w:name w:val="Header Char"/>
    <w:link w:val="Header"/>
    <w:uiPriority w:val="99"/>
    <w:rsid w:val="00C1379A"/>
    <w:rPr>
      <w:rFonts w:ascii="Times New Roman" w:hAnsi="Times New Roman"/>
      <w:sz w:val="24"/>
      <w:szCs w:val="22"/>
      <w:lang w:eastAsia="en-US"/>
    </w:rPr>
  </w:style>
  <w:style w:type="paragraph" w:styleId="Footer">
    <w:name w:val="footer"/>
    <w:basedOn w:val="Normal"/>
    <w:link w:val="FooterChar"/>
    <w:uiPriority w:val="99"/>
    <w:unhideWhenUsed/>
    <w:rsid w:val="00C1379A"/>
    <w:pPr>
      <w:tabs>
        <w:tab w:val="center" w:pos="4513"/>
        <w:tab w:val="right" w:pos="9026"/>
      </w:tabs>
    </w:pPr>
  </w:style>
  <w:style w:type="character" w:customStyle="1" w:styleId="FooterChar">
    <w:name w:val="Footer Char"/>
    <w:link w:val="Footer"/>
    <w:uiPriority w:val="99"/>
    <w:rsid w:val="00C1379A"/>
    <w:rPr>
      <w:rFonts w:ascii="Times New Roman" w:hAnsi="Times New Roman"/>
      <w:sz w:val="24"/>
      <w:szCs w:val="22"/>
      <w:lang w:eastAsia="en-US"/>
    </w:rPr>
  </w:style>
  <w:style w:type="paragraph" w:customStyle="1" w:styleId="EndNoteBibliographyTitle">
    <w:name w:val="EndNote Bibliography Title"/>
    <w:basedOn w:val="Normal"/>
    <w:link w:val="EndNoteBibliographyTitleChar"/>
    <w:rsid w:val="00614649"/>
    <w:pPr>
      <w:spacing w:after="0"/>
      <w:jc w:val="center"/>
    </w:pPr>
    <w:rPr>
      <w:noProof/>
      <w:lang w:val="en-US"/>
    </w:rPr>
  </w:style>
  <w:style w:type="character" w:customStyle="1" w:styleId="EndNoteBibliographyTitleChar">
    <w:name w:val="EndNote Bibliography Title Char"/>
    <w:link w:val="EndNoteBibliographyTitle"/>
    <w:rsid w:val="00614649"/>
    <w:rPr>
      <w:rFonts w:ascii="Times New Roman" w:hAnsi="Times New Roman"/>
      <w:noProof/>
      <w:sz w:val="24"/>
      <w:szCs w:val="22"/>
      <w:lang w:val="en-US"/>
    </w:rPr>
  </w:style>
  <w:style w:type="paragraph" w:customStyle="1" w:styleId="EndNoteBibliography">
    <w:name w:val="EndNote Bibliography"/>
    <w:basedOn w:val="Normal"/>
    <w:link w:val="EndNoteBibliographyChar"/>
    <w:rsid w:val="00614649"/>
    <w:rPr>
      <w:noProof/>
      <w:lang w:val="en-US"/>
    </w:rPr>
  </w:style>
  <w:style w:type="character" w:customStyle="1" w:styleId="EndNoteBibliographyChar">
    <w:name w:val="EndNote Bibliography Char"/>
    <w:link w:val="EndNoteBibliography"/>
    <w:rsid w:val="00614649"/>
    <w:rPr>
      <w:rFonts w:ascii="Times New Roman" w:hAnsi="Times New Roman"/>
      <w:noProof/>
      <w:sz w:val="24"/>
      <w:szCs w:val="22"/>
      <w:lang w:val="en-US"/>
    </w:rPr>
  </w:style>
  <w:style w:type="character" w:styleId="Hyperlink">
    <w:name w:val="Hyperlink"/>
    <w:uiPriority w:val="99"/>
    <w:unhideWhenUsed/>
    <w:rsid w:val="005D02CA"/>
    <w:rPr>
      <w:color w:val="0563C1"/>
      <w:u w:val="single"/>
    </w:rPr>
  </w:style>
  <w:style w:type="paragraph" w:styleId="Caption">
    <w:name w:val="caption"/>
    <w:basedOn w:val="Normal"/>
    <w:next w:val="Normal"/>
    <w:uiPriority w:val="35"/>
    <w:qFormat/>
    <w:rsid w:val="005D02CA"/>
    <w:rPr>
      <w:b/>
      <w:bCs/>
      <w:sz w:val="20"/>
      <w:szCs w:val="20"/>
    </w:rPr>
  </w:style>
  <w:style w:type="paragraph" w:customStyle="1" w:styleId="MediumGrid1-Accent21">
    <w:name w:val="Medium Grid 1 - Accent 21"/>
    <w:basedOn w:val="Normal"/>
    <w:uiPriority w:val="34"/>
    <w:qFormat/>
    <w:rsid w:val="005D02CA"/>
    <w:pPr>
      <w:ind w:left="720"/>
      <w:contextualSpacing/>
    </w:pPr>
    <w:rPr>
      <w:rFonts w:eastAsia="PMingLiU" w:cs="Arial"/>
      <w:lang w:eastAsia="zh-TW"/>
    </w:rPr>
  </w:style>
  <w:style w:type="character" w:styleId="FollowedHyperlink">
    <w:name w:val="FollowedHyperlink"/>
    <w:uiPriority w:val="99"/>
    <w:semiHidden/>
    <w:unhideWhenUsed/>
    <w:rsid w:val="00585781"/>
    <w:rPr>
      <w:color w:val="954F72"/>
      <w:u w:val="single"/>
    </w:rPr>
  </w:style>
  <w:style w:type="paragraph" w:styleId="BalloonText">
    <w:name w:val="Balloon Text"/>
    <w:basedOn w:val="Normal"/>
    <w:link w:val="BalloonTextChar"/>
    <w:uiPriority w:val="99"/>
    <w:semiHidden/>
    <w:unhideWhenUsed/>
    <w:rsid w:val="006D2136"/>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6D2136"/>
    <w:rPr>
      <w:rFonts w:ascii="Lucida Grande" w:hAnsi="Lucida Grande" w:cs="Lucida Grande"/>
      <w:sz w:val="18"/>
      <w:szCs w:val="18"/>
    </w:rPr>
  </w:style>
  <w:style w:type="character" w:styleId="CommentReference">
    <w:name w:val="annotation reference"/>
    <w:uiPriority w:val="99"/>
    <w:semiHidden/>
    <w:unhideWhenUsed/>
    <w:rsid w:val="006D2136"/>
    <w:rPr>
      <w:sz w:val="18"/>
      <w:szCs w:val="18"/>
    </w:rPr>
  </w:style>
  <w:style w:type="paragraph" w:styleId="CommentText">
    <w:name w:val="annotation text"/>
    <w:basedOn w:val="Normal"/>
    <w:link w:val="CommentTextChar"/>
    <w:uiPriority w:val="99"/>
    <w:semiHidden/>
    <w:unhideWhenUsed/>
    <w:rsid w:val="006D2136"/>
    <w:rPr>
      <w:szCs w:val="24"/>
    </w:rPr>
  </w:style>
  <w:style w:type="character" w:customStyle="1" w:styleId="CommentTextChar">
    <w:name w:val="Comment Text Char"/>
    <w:link w:val="CommentText"/>
    <w:uiPriority w:val="99"/>
    <w:semiHidden/>
    <w:rsid w:val="006D2136"/>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6D2136"/>
    <w:rPr>
      <w:b/>
      <w:bCs/>
      <w:sz w:val="20"/>
      <w:szCs w:val="20"/>
    </w:rPr>
  </w:style>
  <w:style w:type="character" w:customStyle="1" w:styleId="CommentSubjectChar">
    <w:name w:val="Comment Subject Char"/>
    <w:link w:val="CommentSubject"/>
    <w:uiPriority w:val="99"/>
    <w:semiHidden/>
    <w:rsid w:val="006D2136"/>
    <w:rPr>
      <w:rFonts w:ascii="Times New Roman" w:hAnsi="Times New Roman"/>
      <w:b/>
      <w:bCs/>
      <w:sz w:val="24"/>
      <w:szCs w:val="24"/>
    </w:rPr>
  </w:style>
  <w:style w:type="paragraph" w:customStyle="1" w:styleId="Maintext">
    <w:name w:val="Main text"/>
    <w:basedOn w:val="Normal"/>
    <w:qFormat/>
    <w:rsid w:val="006A62ED"/>
    <w:pPr>
      <w:spacing w:before="200" w:after="0"/>
    </w:pPr>
    <w:rPr>
      <w:rFonts w:eastAsia="Times New Roman"/>
      <w:lang w:eastAsia="zh-CN"/>
    </w:rPr>
  </w:style>
  <w:style w:type="character" w:styleId="LineNumber">
    <w:name w:val="line number"/>
    <w:uiPriority w:val="99"/>
    <w:semiHidden/>
    <w:unhideWhenUsed/>
    <w:rsid w:val="00AC5D5D"/>
  </w:style>
  <w:style w:type="paragraph" w:styleId="Revision">
    <w:name w:val="Revision"/>
    <w:hidden/>
    <w:uiPriority w:val="99"/>
    <w:semiHidden/>
    <w:rsid w:val="00D302DA"/>
    <w:rPr>
      <w:rFonts w:ascii="Times New Roman" w:hAnsi="Times New Roman"/>
      <w:sz w:val="24"/>
      <w:szCs w:val="22"/>
    </w:rPr>
  </w:style>
  <w:style w:type="paragraph" w:styleId="ListParagraph">
    <w:name w:val="List Paragraph"/>
    <w:basedOn w:val="Normal"/>
    <w:uiPriority w:val="34"/>
    <w:qFormat/>
    <w:rsid w:val="0055633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hardman@bournemouth.ac.uk"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D100E9-0746-4842-AC3E-6F5CCB6778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5236</Words>
  <Characters>86847</Characters>
  <Application>Microsoft Office Word</Application>
  <DocSecurity>0</DocSecurity>
  <Lines>723</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1-24T14:19:00Z</dcterms:created>
  <dcterms:modified xsi:type="dcterms:W3CDTF">2020-01-24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